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7A8C9ADE"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del w:id="1" w:author="blake grills" w:date="2020-04-03T10:17:00Z">
        <w:r w:rsidR="00094B30" w:rsidDel="00CF64B0">
          <w:rPr>
            <w:rFonts w:cs="Times New Roman"/>
            <w:szCs w:val="24"/>
          </w:rPr>
          <w:delText xml:space="preserve">.  </w:delText>
        </w:r>
      </w:del>
      <w:ins w:id="2" w:author="blake grills" w:date="2020-04-03T10:17:00Z">
        <w:r w:rsidR="00CF64B0">
          <w:rPr>
            <w:rFonts w:cs="Times New Roman"/>
            <w:szCs w:val="24"/>
          </w:rPr>
          <w:t xml:space="preserve">.  </w:t>
        </w:r>
      </w:ins>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del w:id="3" w:author="blake grills" w:date="2020-04-03T10:17:00Z">
        <w:r w:rsidR="00094B30" w:rsidDel="00CF64B0">
          <w:rPr>
            <w:rFonts w:cs="Times New Roman"/>
            <w:szCs w:val="24"/>
          </w:rPr>
          <w:delText xml:space="preserve">.  </w:delText>
        </w:r>
      </w:del>
      <w:ins w:id="4" w:author="blake grills" w:date="2020-04-03T10:17:00Z">
        <w:r w:rsidR="00CF64B0">
          <w:rPr>
            <w:rFonts w:cs="Times New Roman"/>
            <w:szCs w:val="24"/>
          </w:rPr>
          <w:t xml:space="preserve">.  </w:t>
        </w:r>
      </w:ins>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del w:id="5" w:author="blake grills" w:date="2020-04-03T10:17:00Z">
        <w:r w:rsidR="00094B30" w:rsidDel="00CF64B0">
          <w:rPr>
            <w:rFonts w:cs="Times New Roman"/>
            <w:szCs w:val="24"/>
          </w:rPr>
          <w:delText xml:space="preserve">.  </w:delText>
        </w:r>
      </w:del>
      <w:ins w:id="6" w:author="blake grills" w:date="2020-04-03T10:17:00Z">
        <w:r w:rsidR="00CF64B0">
          <w:rPr>
            <w:rFonts w:cs="Times New Roman"/>
            <w:szCs w:val="24"/>
          </w:rPr>
          <w:t xml:space="preserve">.  </w:t>
        </w:r>
      </w:ins>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5C8696C7"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del w:id="7" w:author="blake grills" w:date="2020-04-03T10:17:00Z">
        <w:r w:rsidR="00094B30" w:rsidDel="00CF64B0">
          <w:rPr>
            <w:rFonts w:cs="Times New Roman"/>
            <w:szCs w:val="24"/>
          </w:rPr>
          <w:delText xml:space="preserve">.  </w:delText>
        </w:r>
      </w:del>
      <w:ins w:id="8" w:author="blake grills" w:date="2020-04-03T10:17:00Z">
        <w:r w:rsidR="00CF64B0">
          <w:rPr>
            <w:rFonts w:cs="Times New Roman"/>
            <w:szCs w:val="24"/>
          </w:rPr>
          <w:t xml:space="preserve">.  </w:t>
        </w:r>
      </w:ins>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del w:id="9" w:author="blake grills" w:date="2020-04-03T10:17:00Z">
        <w:r w:rsidR="00094B30" w:rsidDel="00CF64B0">
          <w:rPr>
            <w:rFonts w:cs="Times New Roman"/>
            <w:szCs w:val="24"/>
          </w:rPr>
          <w:delText xml:space="preserve">.  </w:delText>
        </w:r>
      </w:del>
      <w:ins w:id="10" w:author="blake grills" w:date="2020-04-03T10:17:00Z">
        <w:r w:rsidR="00CF64B0">
          <w:rPr>
            <w:rFonts w:cs="Times New Roman"/>
            <w:szCs w:val="24"/>
          </w:rPr>
          <w:t xml:space="preserve">.  </w:t>
        </w:r>
      </w:ins>
      <w:r>
        <w:rPr>
          <w:rFonts w:cs="Times New Roman"/>
          <w:szCs w:val="24"/>
        </w:rPr>
        <w:t>It is this concept of comprehension, alongside maintenance, that is the basis for why more research is needed to support better comprehension.</w:t>
      </w:r>
    </w:p>
    <w:p w14:paraId="3CE05A94" w14:textId="0E60465C"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del w:id="11" w:author="blake grills" w:date="2020-04-03T10:17:00Z">
        <w:r w:rsidR="00094B30" w:rsidDel="00CF64B0">
          <w:rPr>
            <w:rFonts w:cs="Times New Roman"/>
            <w:szCs w:val="24"/>
          </w:rPr>
          <w:delText xml:space="preserve">.  </w:delText>
        </w:r>
      </w:del>
      <w:ins w:id="12" w:author="blake grills" w:date="2020-04-03T10:17:00Z">
        <w:r w:rsidR="00CF64B0">
          <w:rPr>
            <w:rFonts w:cs="Times New Roman"/>
            <w:szCs w:val="24"/>
          </w:rPr>
          <w:t xml:space="preserve">.  </w:t>
        </w:r>
      </w:ins>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del w:id="13" w:author="blake grills" w:date="2020-04-03T10:17:00Z">
        <w:r w:rsidR="00094B30" w:rsidDel="00CF64B0">
          <w:rPr>
            <w:rFonts w:cs="Times New Roman"/>
            <w:szCs w:val="24"/>
          </w:rPr>
          <w:delText xml:space="preserve">.  </w:delText>
        </w:r>
      </w:del>
      <w:ins w:id="14" w:author="blake grills" w:date="2020-04-03T10:17:00Z">
        <w:r w:rsidR="00CF64B0">
          <w:rPr>
            <w:rFonts w:cs="Times New Roman"/>
            <w:szCs w:val="24"/>
          </w:rPr>
          <w:t xml:space="preserve">.  </w:t>
        </w:r>
      </w:ins>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del w:id="15" w:author="blake grills" w:date="2020-04-03T10:17:00Z">
        <w:r w:rsidR="00094B30" w:rsidDel="00CF64B0">
          <w:rPr>
            <w:rFonts w:cs="Times New Roman"/>
            <w:szCs w:val="24"/>
          </w:rPr>
          <w:delText xml:space="preserve">.  </w:delText>
        </w:r>
      </w:del>
      <w:ins w:id="16" w:author="blake grills" w:date="2020-04-03T10:17:00Z">
        <w:r w:rsidR="00CF64B0">
          <w:rPr>
            <w:rFonts w:cs="Times New Roman"/>
            <w:szCs w:val="24"/>
          </w:rPr>
          <w:t xml:space="preserve">.  </w:t>
        </w:r>
      </w:ins>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del w:id="17" w:author="blake grills" w:date="2020-04-03T10:17:00Z">
        <w:r w:rsidR="00094B30" w:rsidDel="00CF64B0">
          <w:rPr>
            <w:rFonts w:cs="Times New Roman"/>
            <w:szCs w:val="24"/>
          </w:rPr>
          <w:delText xml:space="preserve">.  </w:delText>
        </w:r>
      </w:del>
      <w:ins w:id="18" w:author="blake grills" w:date="2020-04-03T10:17:00Z">
        <w:r w:rsidR="00CF64B0">
          <w:rPr>
            <w:rFonts w:cs="Times New Roman"/>
            <w:szCs w:val="24"/>
          </w:rPr>
          <w:t xml:space="preserve">.  </w:t>
        </w:r>
      </w:ins>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609091B9"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del w:id="19" w:author="blake grills" w:date="2020-04-03T10:17:00Z">
        <w:r w:rsidR="00094B30" w:rsidDel="00CF64B0">
          <w:delText xml:space="preserve">.  </w:delText>
        </w:r>
      </w:del>
      <w:ins w:id="20" w:author="blake grills" w:date="2020-04-03T10:17:00Z">
        <w:r w:rsidR="00CF64B0">
          <w:t xml:space="preserve">.  </w:t>
        </w:r>
      </w:ins>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del w:id="21" w:author="blake grills" w:date="2020-04-03T10:17:00Z">
        <w:r w:rsidR="00094B30" w:rsidDel="00CF64B0">
          <w:rPr>
            <w:rFonts w:cs="Times New Roman"/>
            <w:szCs w:val="24"/>
          </w:rPr>
          <w:delText xml:space="preserve">.  </w:delText>
        </w:r>
      </w:del>
      <w:ins w:id="22" w:author="blake grills" w:date="2020-04-03T10:17:00Z">
        <w:r w:rsidR="00CF64B0">
          <w:rPr>
            <w:rFonts w:cs="Times New Roman"/>
            <w:szCs w:val="24"/>
          </w:rPr>
          <w:t xml:space="preserve">.  </w:t>
        </w:r>
      </w:ins>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del w:id="23" w:author="blake grills" w:date="2020-04-03T10:17:00Z">
        <w:r w:rsidR="00094B30" w:rsidDel="00CF64B0">
          <w:rPr>
            <w:rFonts w:cs="Times New Roman"/>
            <w:szCs w:val="24"/>
          </w:rPr>
          <w:delText xml:space="preserve">.  </w:delText>
        </w:r>
      </w:del>
      <w:ins w:id="24" w:author="blake grills" w:date="2020-04-03T10:17:00Z">
        <w:r w:rsidR="00CF64B0">
          <w:rPr>
            <w:rFonts w:cs="Times New Roman"/>
            <w:szCs w:val="24"/>
          </w:rPr>
          <w:t xml:space="preserve">.  </w:t>
        </w:r>
      </w:ins>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del w:id="25" w:author="blake grills" w:date="2020-04-03T10:17:00Z">
        <w:r w:rsidR="00094B30" w:rsidDel="00CF64B0">
          <w:rPr>
            <w:rFonts w:cs="Times New Roman"/>
            <w:szCs w:val="24"/>
          </w:rPr>
          <w:delText xml:space="preserve">.  </w:delText>
        </w:r>
      </w:del>
      <w:ins w:id="26" w:author="blake grills" w:date="2020-04-03T10:17:00Z">
        <w:r w:rsidR="00CF64B0">
          <w:rPr>
            <w:rFonts w:cs="Times New Roman"/>
            <w:szCs w:val="24"/>
          </w:rPr>
          <w:t xml:space="preserve">.  </w:t>
        </w:r>
      </w:ins>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del w:id="27" w:author="blake grills" w:date="2020-04-03T10:17:00Z">
        <w:r w:rsidR="00094B30" w:rsidDel="00CF64B0">
          <w:rPr>
            <w:rFonts w:cs="Times New Roman"/>
            <w:szCs w:val="24"/>
          </w:rPr>
          <w:delText xml:space="preserve">.  </w:delText>
        </w:r>
      </w:del>
      <w:ins w:id="28" w:author="blake grills" w:date="2020-04-03T10:17:00Z">
        <w:r w:rsidR="00CF64B0">
          <w:rPr>
            <w:rFonts w:cs="Times New Roman"/>
            <w:szCs w:val="24"/>
          </w:rPr>
          <w:t xml:space="preserve">.  </w:t>
        </w:r>
      </w:ins>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del w:id="29" w:author="blake grills" w:date="2020-04-03T10:17:00Z">
        <w:r w:rsidR="00094B30" w:rsidDel="00CF64B0">
          <w:rPr>
            <w:rFonts w:cs="Times New Roman"/>
            <w:szCs w:val="24"/>
          </w:rPr>
          <w:delText xml:space="preserve">.  </w:delText>
        </w:r>
      </w:del>
      <w:ins w:id="30" w:author="blake grills" w:date="2020-04-03T10:17:00Z">
        <w:r w:rsidR="00CF64B0">
          <w:rPr>
            <w:rFonts w:cs="Times New Roman"/>
            <w:szCs w:val="24"/>
          </w:rPr>
          <w:t xml:space="preserve">.  </w:t>
        </w:r>
      </w:ins>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del w:id="31" w:author="blake grills" w:date="2020-04-03T10:17:00Z">
        <w:r w:rsidR="00094B30" w:rsidDel="00CF64B0">
          <w:rPr>
            <w:rFonts w:cs="Times New Roman"/>
            <w:szCs w:val="24"/>
          </w:rPr>
          <w:delText xml:space="preserve">.  </w:delText>
        </w:r>
      </w:del>
      <w:ins w:id="32" w:author="blake grills" w:date="2020-04-03T10:17:00Z">
        <w:r w:rsidR="00CF64B0">
          <w:rPr>
            <w:rFonts w:cs="Times New Roman"/>
            <w:szCs w:val="24"/>
          </w:rPr>
          <w:t xml:space="preserve">.  </w:t>
        </w:r>
      </w:ins>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del w:id="33" w:author="blake grills" w:date="2020-04-03T10:17:00Z">
        <w:r w:rsidR="00094B30" w:rsidDel="00CF64B0">
          <w:rPr>
            <w:rFonts w:cs="Times New Roman"/>
            <w:szCs w:val="24"/>
          </w:rPr>
          <w:delText xml:space="preserve">.  </w:delText>
        </w:r>
      </w:del>
      <w:ins w:id="34" w:author="blake grills" w:date="2020-04-03T10:17:00Z">
        <w:r w:rsidR="00CF64B0">
          <w:rPr>
            <w:rFonts w:cs="Times New Roman"/>
            <w:szCs w:val="24"/>
          </w:rPr>
          <w:t xml:space="preserve">.  </w:t>
        </w:r>
      </w:ins>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del w:id="35" w:author="blake grills" w:date="2020-04-03T10:17:00Z">
        <w:r w:rsidR="00094B30" w:rsidDel="00CF64B0">
          <w:rPr>
            <w:rFonts w:cs="Times New Roman"/>
            <w:szCs w:val="24"/>
          </w:rPr>
          <w:delText xml:space="preserve">.  </w:delText>
        </w:r>
      </w:del>
      <w:ins w:id="36" w:author="blake grills" w:date="2020-04-03T10:17:00Z">
        <w:r w:rsidR="00CF64B0">
          <w:rPr>
            <w:rFonts w:cs="Times New Roman"/>
            <w:szCs w:val="24"/>
          </w:rPr>
          <w:t xml:space="preserve">.  </w:t>
        </w:r>
      </w:ins>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del w:id="37" w:author="blake grills" w:date="2020-04-03T10:17:00Z">
        <w:r w:rsidR="00094B30" w:rsidDel="00CF64B0">
          <w:rPr>
            <w:rFonts w:cs="Times New Roman"/>
            <w:szCs w:val="24"/>
          </w:rPr>
          <w:delText xml:space="preserve">.  </w:delText>
        </w:r>
      </w:del>
      <w:ins w:id="38" w:author="blake grills" w:date="2020-04-03T10:17:00Z">
        <w:r w:rsidR="00CF64B0">
          <w:rPr>
            <w:rFonts w:cs="Times New Roman"/>
            <w:szCs w:val="24"/>
          </w:rPr>
          <w:t xml:space="preserve">.  </w:t>
        </w:r>
      </w:ins>
      <w:r w:rsidR="009D2E2B">
        <w:rPr>
          <w:rFonts w:cs="Times New Roman"/>
          <w:szCs w:val="24"/>
        </w:rPr>
        <w:t>The next paragraph summarizes one such case.</w:t>
      </w:r>
    </w:p>
    <w:p w14:paraId="40EB2E3C" w14:textId="5BC92036"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del w:id="39" w:author="blake grills" w:date="2020-04-03T10:17:00Z">
        <w:r w:rsidR="00094B30" w:rsidDel="00CF64B0">
          <w:rPr>
            <w:rFonts w:cs="Times New Roman"/>
            <w:szCs w:val="24"/>
          </w:rPr>
          <w:delText xml:space="preserve">.  </w:delText>
        </w:r>
      </w:del>
      <w:ins w:id="40" w:author="blake grills" w:date="2020-04-03T10:17:00Z">
        <w:r w:rsidR="00CF64B0">
          <w:rPr>
            <w:rFonts w:cs="Times New Roman"/>
            <w:szCs w:val="24"/>
          </w:rPr>
          <w:t xml:space="preserve">.  </w:t>
        </w:r>
      </w:ins>
      <w:r w:rsidRPr="002248ED">
        <w:rPr>
          <w:rFonts w:cs="Times New Roman"/>
          <w:szCs w:val="24"/>
        </w:rPr>
        <w:t>On that day, an updated copy of Knight Capital’s stock purchasing software was deployed on seven of their eight servers with a fatal flaw</w:t>
      </w:r>
      <w:del w:id="41" w:author="blake grills" w:date="2020-04-03T10:17:00Z">
        <w:r w:rsidR="00094B30" w:rsidDel="00CF64B0">
          <w:rPr>
            <w:rFonts w:cs="Times New Roman"/>
            <w:szCs w:val="24"/>
          </w:rPr>
          <w:delText xml:space="preserve">.  </w:delText>
        </w:r>
      </w:del>
      <w:ins w:id="42" w:author="blake grills" w:date="2020-04-03T10:17:00Z">
        <w:r w:rsidR="00CF64B0">
          <w:rPr>
            <w:rFonts w:cs="Times New Roman"/>
            <w:szCs w:val="24"/>
          </w:rPr>
          <w:t xml:space="preserve">.  </w:t>
        </w:r>
      </w:ins>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del w:id="43" w:author="blake grills" w:date="2020-04-03T10:17:00Z">
        <w:r w:rsidR="00094B30" w:rsidDel="00CF64B0">
          <w:rPr>
            <w:rFonts w:cs="Times New Roman"/>
            <w:szCs w:val="24"/>
          </w:rPr>
          <w:delText xml:space="preserve">.  </w:delText>
        </w:r>
      </w:del>
      <w:ins w:id="44" w:author="blake grills" w:date="2020-04-03T10:17:00Z">
        <w:r w:rsidR="00CF64B0">
          <w:rPr>
            <w:rFonts w:cs="Times New Roman"/>
            <w:szCs w:val="24"/>
          </w:rPr>
          <w:t xml:space="preserve">.  </w:t>
        </w:r>
      </w:ins>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del w:id="45" w:author="blake grills" w:date="2020-04-03T10:17:00Z">
        <w:r w:rsidR="00094B30" w:rsidDel="00CF64B0">
          <w:rPr>
            <w:rFonts w:cs="Times New Roman"/>
            <w:szCs w:val="24"/>
          </w:rPr>
          <w:delText xml:space="preserve">.  </w:delText>
        </w:r>
      </w:del>
      <w:ins w:id="46" w:author="blake grills" w:date="2020-04-03T10:17:00Z">
        <w:r w:rsidR="00CF64B0">
          <w:rPr>
            <w:rFonts w:cs="Times New Roman"/>
            <w:szCs w:val="24"/>
          </w:rPr>
          <w:t xml:space="preserve">.  </w:t>
        </w:r>
      </w:ins>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del w:id="47" w:author="blake grills" w:date="2020-04-03T10:17:00Z">
        <w:r w:rsidR="00094B30" w:rsidDel="00CF64B0">
          <w:rPr>
            <w:rFonts w:cs="Times New Roman"/>
            <w:szCs w:val="24"/>
          </w:rPr>
          <w:delText xml:space="preserve">.  </w:delText>
        </w:r>
      </w:del>
      <w:ins w:id="48" w:author="blake grills" w:date="2020-04-03T10:17:00Z">
        <w:r w:rsidR="00CF64B0">
          <w:rPr>
            <w:rFonts w:cs="Times New Roman"/>
            <w:szCs w:val="24"/>
          </w:rPr>
          <w:t xml:space="preserve">.  </w:t>
        </w:r>
      </w:ins>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del w:id="49" w:author="blake grills" w:date="2020-04-03T10:17:00Z">
        <w:r w:rsidR="00094B30" w:rsidDel="00CF64B0">
          <w:rPr>
            <w:rFonts w:cs="Times New Roman"/>
            <w:szCs w:val="24"/>
          </w:rPr>
          <w:delText xml:space="preserve">.  </w:delText>
        </w:r>
      </w:del>
      <w:ins w:id="50" w:author="blake grills" w:date="2020-04-03T10:17:00Z">
        <w:r w:rsidR="00CF64B0">
          <w:rPr>
            <w:rFonts w:cs="Times New Roman"/>
            <w:szCs w:val="24"/>
          </w:rPr>
          <w:t xml:space="preserve">.  </w:t>
        </w:r>
      </w:ins>
      <w:r>
        <w:rPr>
          <w:rFonts w:cs="Times New Roman"/>
          <w:szCs w:val="24"/>
        </w:rPr>
        <w:t>This can be shown with a major change in terminology within the software community</w:t>
      </w:r>
      <w:del w:id="51" w:author="blake grills" w:date="2020-04-03T10:17:00Z">
        <w:r w:rsidR="00094B30" w:rsidDel="00CF64B0">
          <w:rPr>
            <w:rFonts w:cs="Times New Roman"/>
            <w:szCs w:val="24"/>
          </w:rPr>
          <w:delText xml:space="preserve">.  </w:delText>
        </w:r>
      </w:del>
      <w:ins w:id="52" w:author="blake grills" w:date="2020-04-03T10:17:00Z">
        <w:r w:rsidR="00CF64B0">
          <w:rPr>
            <w:rFonts w:cs="Times New Roman"/>
            <w:szCs w:val="24"/>
          </w:rPr>
          <w:t xml:space="preserve">.  </w:t>
        </w:r>
      </w:ins>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1850C119"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del w:id="53" w:author="blake grills" w:date="2020-04-03T10:17:00Z">
        <w:r w:rsidR="00094B30" w:rsidDel="00CF64B0">
          <w:rPr>
            <w:rFonts w:cs="Times New Roman"/>
            <w:szCs w:val="24"/>
          </w:rPr>
          <w:delText xml:space="preserve">.  </w:delText>
        </w:r>
      </w:del>
      <w:ins w:id="54" w:author="blake grills" w:date="2020-04-03T10:17:00Z">
        <w:r w:rsidR="00CF64B0">
          <w:rPr>
            <w:rFonts w:cs="Times New Roman"/>
            <w:szCs w:val="24"/>
          </w:rPr>
          <w:t xml:space="preserve">.  </w:t>
        </w:r>
      </w:ins>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del w:id="55" w:author="blake grills" w:date="2020-04-03T10:17:00Z">
        <w:r w:rsidR="00094B30" w:rsidDel="00CF64B0">
          <w:rPr>
            <w:rFonts w:cs="Times New Roman"/>
            <w:szCs w:val="24"/>
          </w:rPr>
          <w:delText xml:space="preserve">.  </w:delText>
        </w:r>
      </w:del>
      <w:ins w:id="56" w:author="blake grills" w:date="2020-04-03T10:17:00Z">
        <w:r w:rsidR="00CF64B0">
          <w:rPr>
            <w:rFonts w:cs="Times New Roman"/>
            <w:szCs w:val="24"/>
          </w:rPr>
          <w:t xml:space="preserve">.  </w:t>
        </w:r>
      </w:ins>
      <w:r w:rsidR="00A8402E" w:rsidRPr="002248ED">
        <w:rPr>
          <w:rFonts w:cs="Times New Roman"/>
          <w:szCs w:val="24"/>
        </w:rPr>
        <w:t>There are many different issues that this can cause, leaving security vulnerabilities easily visible to would be attackers</w:t>
      </w:r>
      <w:del w:id="57" w:author="blake grills" w:date="2020-04-03T10:17:00Z">
        <w:r w:rsidR="00094B30" w:rsidDel="00CF64B0">
          <w:rPr>
            <w:rFonts w:cs="Times New Roman"/>
            <w:szCs w:val="24"/>
          </w:rPr>
          <w:delText xml:space="preserve">.  </w:delText>
        </w:r>
      </w:del>
      <w:ins w:id="58" w:author="blake grills" w:date="2020-04-03T10:17:00Z">
        <w:r w:rsidR="00CF64B0">
          <w:rPr>
            <w:rFonts w:cs="Times New Roman"/>
            <w:szCs w:val="24"/>
          </w:rPr>
          <w:t xml:space="preserve">.  </w:t>
        </w:r>
      </w:ins>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del w:id="59" w:author="blake grills" w:date="2020-04-03T10:17:00Z">
        <w:r w:rsidR="00094B30" w:rsidDel="00CF64B0">
          <w:rPr>
            <w:rFonts w:cs="Times New Roman"/>
            <w:szCs w:val="24"/>
          </w:rPr>
          <w:delText xml:space="preserve">.  </w:delText>
        </w:r>
      </w:del>
      <w:ins w:id="60" w:author="blake grills" w:date="2020-04-03T10:17:00Z">
        <w:r w:rsidR="00CF64B0">
          <w:rPr>
            <w:rFonts w:cs="Times New Roman"/>
            <w:szCs w:val="24"/>
          </w:rPr>
          <w:t xml:space="preserve">.  </w:t>
        </w:r>
      </w:ins>
      <w:r w:rsidR="00616766">
        <w:rPr>
          <w:rFonts w:cs="Times New Roman"/>
          <w:szCs w:val="24"/>
        </w:rPr>
        <w:t>A</w:t>
      </w:r>
      <w:r w:rsidR="00A8402E" w:rsidRPr="002248ED">
        <w:rPr>
          <w:rFonts w:cs="Times New Roman"/>
          <w:szCs w:val="24"/>
        </w:rPr>
        <w:t>t times it can also identify a clear problem</w:t>
      </w:r>
      <w:del w:id="61" w:author="blake grills" w:date="2020-04-03T10:17:00Z">
        <w:r w:rsidR="00094B30" w:rsidDel="00CF64B0">
          <w:rPr>
            <w:rFonts w:cs="Times New Roman"/>
            <w:szCs w:val="24"/>
          </w:rPr>
          <w:delText xml:space="preserve">.  </w:delText>
        </w:r>
      </w:del>
      <w:ins w:id="62" w:author="blake grills" w:date="2020-04-03T10:17:00Z">
        <w:r w:rsidR="00CF64B0">
          <w:rPr>
            <w:rFonts w:cs="Times New Roman"/>
            <w:szCs w:val="24"/>
          </w:rPr>
          <w:t xml:space="preserve">.  </w:t>
        </w:r>
      </w:ins>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del w:id="63" w:author="blake grills" w:date="2020-04-03T10:17:00Z">
        <w:r w:rsidR="00094B30" w:rsidDel="00CF64B0">
          <w:rPr>
            <w:rFonts w:cs="Times New Roman"/>
            <w:szCs w:val="24"/>
          </w:rPr>
          <w:delText xml:space="preserve">.  </w:delText>
        </w:r>
      </w:del>
      <w:ins w:id="64" w:author="blake grills" w:date="2020-04-03T10:17:00Z">
        <w:r w:rsidR="00CF64B0">
          <w:rPr>
            <w:rFonts w:cs="Times New Roman"/>
            <w:szCs w:val="24"/>
          </w:rPr>
          <w:t xml:space="preserve">.  </w:t>
        </w:r>
      </w:ins>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del w:id="65" w:author="blake grills" w:date="2020-04-03T10:17:00Z">
        <w:r w:rsidR="00094B30" w:rsidDel="00CF64B0">
          <w:rPr>
            <w:rFonts w:cs="Times New Roman"/>
            <w:szCs w:val="24"/>
          </w:rPr>
          <w:delText xml:space="preserve">.  </w:delText>
        </w:r>
      </w:del>
      <w:ins w:id="66" w:author="blake grills" w:date="2020-04-03T10:17:00Z">
        <w:r w:rsidR="00CF64B0">
          <w:rPr>
            <w:rFonts w:cs="Times New Roman"/>
            <w:szCs w:val="24"/>
          </w:rPr>
          <w:t xml:space="preserve">.  </w:t>
        </w:r>
      </w:ins>
    </w:p>
    <w:p w14:paraId="79E56701" w14:textId="7214317A"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del w:id="67" w:author="blake grills" w:date="2020-04-03T10:17:00Z">
        <w:r w:rsidR="00094B30" w:rsidDel="00CF64B0">
          <w:rPr>
            <w:rFonts w:cs="Times New Roman"/>
            <w:szCs w:val="24"/>
          </w:rPr>
          <w:delText xml:space="preserve">.  </w:delText>
        </w:r>
      </w:del>
      <w:ins w:id="68" w:author="blake grills" w:date="2020-04-03T10:17:00Z">
        <w:r w:rsidR="00CF64B0">
          <w:rPr>
            <w:rFonts w:cs="Times New Roman"/>
            <w:szCs w:val="24"/>
          </w:rPr>
          <w:t xml:space="preserve">.  </w:t>
        </w:r>
      </w:ins>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del w:id="69" w:author="blake grills" w:date="2020-04-03T10:17:00Z">
        <w:r w:rsidR="00094B30" w:rsidDel="00CF64B0">
          <w:rPr>
            <w:rFonts w:cs="Times New Roman"/>
            <w:szCs w:val="24"/>
          </w:rPr>
          <w:delText xml:space="preserve">.  </w:delText>
        </w:r>
      </w:del>
      <w:ins w:id="70" w:author="blake grills" w:date="2020-04-03T10:17:00Z">
        <w:r w:rsidR="00CF64B0">
          <w:rPr>
            <w:rFonts w:cs="Times New Roman"/>
            <w:szCs w:val="24"/>
          </w:rPr>
          <w:t xml:space="preserve">.  </w:t>
        </w:r>
      </w:ins>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del w:id="71" w:author="blake grills" w:date="2020-04-03T10:17:00Z">
        <w:r w:rsidR="00094B30" w:rsidDel="00CF64B0">
          <w:rPr>
            <w:rFonts w:cs="Times New Roman"/>
            <w:szCs w:val="24"/>
          </w:rPr>
          <w:delText xml:space="preserve">.  </w:delText>
        </w:r>
      </w:del>
      <w:ins w:id="72" w:author="blake grills" w:date="2020-04-03T10:17:00Z">
        <w:r w:rsidR="00CF64B0">
          <w:rPr>
            <w:rFonts w:cs="Times New Roman"/>
            <w:szCs w:val="24"/>
          </w:rPr>
          <w:t xml:space="preserve">.  </w:t>
        </w:r>
      </w:ins>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del w:id="73" w:author="blake grills" w:date="2020-04-03T10:17:00Z">
        <w:r w:rsidR="00094B30" w:rsidDel="00CF64B0">
          <w:rPr>
            <w:rFonts w:cs="Times New Roman"/>
            <w:szCs w:val="24"/>
          </w:rPr>
          <w:delText xml:space="preserve">.  </w:delText>
        </w:r>
      </w:del>
      <w:ins w:id="74" w:author="blake grills" w:date="2020-04-03T10:17:00Z">
        <w:r w:rsidR="00CF64B0">
          <w:rPr>
            <w:rFonts w:cs="Times New Roman"/>
            <w:szCs w:val="24"/>
          </w:rPr>
          <w:t xml:space="preserve">.  </w:t>
        </w:r>
      </w:ins>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del w:id="75" w:author="blake grills" w:date="2020-04-03T10:17:00Z">
        <w:r w:rsidR="00094B30" w:rsidDel="00CF64B0">
          <w:rPr>
            <w:rFonts w:cs="Times New Roman"/>
            <w:szCs w:val="24"/>
          </w:rPr>
          <w:delText xml:space="preserve">.  </w:delText>
        </w:r>
      </w:del>
      <w:ins w:id="76" w:author="blake grills" w:date="2020-04-03T10:17:00Z">
        <w:r w:rsidR="00CF64B0">
          <w:rPr>
            <w:rFonts w:cs="Times New Roman"/>
            <w:szCs w:val="24"/>
          </w:rPr>
          <w:t xml:space="preserve">.  </w:t>
        </w:r>
      </w:ins>
      <w:r w:rsidR="00155450">
        <w:rPr>
          <w:rFonts w:cs="Times New Roman"/>
          <w:szCs w:val="24"/>
        </w:rPr>
        <w:t xml:space="preserve">For example, when </w:t>
      </w:r>
      <w:r w:rsidR="00155450">
        <w:rPr>
          <w:rFonts w:cs="Times New Roman"/>
          <w:szCs w:val="24"/>
        </w:rPr>
        <w:lastRenderedPageBreak/>
        <w:t>considering automatic summarization techniques</w:t>
      </w:r>
      <w:r w:rsidR="005632A1">
        <w:rPr>
          <w:rFonts w:cs="Times New Roman"/>
          <w:szCs w:val="24"/>
        </w:rPr>
        <w:t>, feature location techniques, and 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del w:id="77" w:author="blake grills" w:date="2020-04-03T10:17:00Z">
        <w:r w:rsidR="00094B30" w:rsidDel="00CF64B0">
          <w:rPr>
            <w:rFonts w:cs="Times New Roman"/>
            <w:szCs w:val="24"/>
          </w:rPr>
          <w:delText xml:space="preserve">.  </w:delText>
        </w:r>
      </w:del>
      <w:ins w:id="78" w:author="blake grills" w:date="2020-04-03T10:17:00Z">
        <w:r w:rsidR="00CF64B0">
          <w:rPr>
            <w:rFonts w:cs="Times New Roman"/>
            <w:szCs w:val="24"/>
          </w:rPr>
          <w:t xml:space="preserve">.  </w:t>
        </w:r>
      </w:ins>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del w:id="79" w:author="blake grills" w:date="2020-04-03T10:17:00Z">
        <w:r w:rsidR="00094B30" w:rsidDel="00CF64B0">
          <w:rPr>
            <w:rFonts w:cs="Times New Roman"/>
            <w:szCs w:val="24"/>
          </w:rPr>
          <w:delText xml:space="preserve">.  </w:delText>
        </w:r>
      </w:del>
      <w:ins w:id="80" w:author="blake grills" w:date="2020-04-03T10:17:00Z">
        <w:r w:rsidR="00CF64B0">
          <w:rPr>
            <w:rFonts w:cs="Times New Roman"/>
            <w:szCs w:val="24"/>
          </w:rPr>
          <w:t xml:space="preserve">.  </w:t>
        </w:r>
      </w:ins>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del w:id="81" w:author="blake grills" w:date="2020-04-03T10:17:00Z">
        <w:r w:rsidR="00094B30" w:rsidDel="00CF64B0">
          <w:rPr>
            <w:rFonts w:cs="Times New Roman"/>
            <w:szCs w:val="24"/>
          </w:rPr>
          <w:delText xml:space="preserve">.  </w:delText>
        </w:r>
      </w:del>
      <w:ins w:id="82" w:author="blake grills" w:date="2020-04-03T10:17:00Z">
        <w:r w:rsidR="00CF64B0">
          <w:rPr>
            <w:rFonts w:cs="Times New Roman"/>
            <w:szCs w:val="24"/>
          </w:rPr>
          <w:t xml:space="preserve">.  </w:t>
        </w:r>
      </w:ins>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4F63A32"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del w:id="83" w:author="blake grills" w:date="2020-04-03T10:17:00Z">
        <w:r w:rsidR="00094B30" w:rsidDel="00CF64B0">
          <w:rPr>
            <w:rFonts w:cs="Times New Roman"/>
            <w:szCs w:val="24"/>
          </w:rPr>
          <w:delText xml:space="preserve">.  </w:delText>
        </w:r>
      </w:del>
      <w:ins w:id="84" w:author="blake grills" w:date="2020-04-03T10:17:00Z">
        <w:r w:rsidR="00CF64B0">
          <w:rPr>
            <w:rFonts w:cs="Times New Roman"/>
            <w:szCs w:val="24"/>
          </w:rPr>
          <w:t xml:space="preserve">.  </w:t>
        </w:r>
      </w:ins>
      <w:r w:rsidR="006C0F4A">
        <w:rPr>
          <w:rFonts w:cs="Times New Roman"/>
          <w:szCs w:val="24"/>
        </w:rPr>
        <w:t xml:space="preserve">a gold set) </w:t>
      </w:r>
      <w:r w:rsidRPr="00AB3354">
        <w:rPr>
          <w:rFonts w:cs="Times New Roman"/>
          <w:szCs w:val="24"/>
        </w:rPr>
        <w:t>that is read and evaluated by hand</w:t>
      </w:r>
      <w:del w:id="85" w:author="blake grills" w:date="2020-04-03T10:17:00Z">
        <w:r w:rsidR="00094B30" w:rsidDel="00CF64B0">
          <w:rPr>
            <w:rFonts w:cs="Times New Roman"/>
            <w:szCs w:val="24"/>
          </w:rPr>
          <w:delText xml:space="preserve">.  </w:delText>
        </w:r>
      </w:del>
      <w:ins w:id="86" w:author="blake grills" w:date="2020-04-03T10:17:00Z">
        <w:r w:rsidR="00CF64B0">
          <w:rPr>
            <w:rFonts w:cs="Times New Roman"/>
            <w:szCs w:val="24"/>
          </w:rPr>
          <w:t xml:space="preserve">.  </w:t>
        </w:r>
      </w:ins>
      <w:r w:rsidRPr="00AB3354">
        <w:rPr>
          <w:rFonts w:cs="Times New Roman"/>
          <w:szCs w:val="24"/>
        </w:rPr>
        <w:t xml:space="preserve">This manually derived gold-set is the culmination of approximately 3000 lines of comments which were pulled from a total of </w:t>
      </w:r>
      <w:del w:id="87" w:author="blake grills" w:date="2020-04-03T00:26:00Z">
        <w:r w:rsidRPr="00AB3354" w:rsidDel="001A1C33">
          <w:rPr>
            <w:rFonts w:cs="Times New Roman"/>
            <w:szCs w:val="24"/>
          </w:rPr>
          <w:delText>80</w:delText>
        </w:r>
      </w:del>
      <w:ins w:id="88" w:author="blake grills" w:date="2020-04-03T00:26:00Z">
        <w:r w:rsidR="001A1C33">
          <w:rPr>
            <w:rFonts w:cs="Times New Roman"/>
            <w:szCs w:val="24"/>
          </w:rPr>
          <w:t>78</w:t>
        </w:r>
      </w:ins>
      <w:r w:rsidRPr="00AB3354">
        <w:rPr>
          <w:rFonts w:cs="Times New Roman"/>
          <w:szCs w:val="24"/>
        </w:rPr>
        <w:t xml:space="preserve"> projects via a random selection process</w:t>
      </w:r>
      <w:del w:id="89" w:author="blake grills" w:date="2020-04-03T10:17:00Z">
        <w:r w:rsidR="00094B30" w:rsidDel="00CF64B0">
          <w:rPr>
            <w:rFonts w:cs="Times New Roman"/>
            <w:szCs w:val="24"/>
          </w:rPr>
          <w:delText xml:space="preserve">.  </w:delText>
        </w:r>
      </w:del>
      <w:ins w:id="90" w:author="blake grills" w:date="2020-04-03T10:17:00Z">
        <w:r w:rsidR="00CF64B0">
          <w:rPr>
            <w:rFonts w:cs="Times New Roman"/>
            <w:szCs w:val="24"/>
          </w:rPr>
          <w:t xml:space="preserve">.  </w:t>
        </w:r>
      </w:ins>
      <w:r w:rsidRPr="00AB3354">
        <w:rPr>
          <w:rFonts w:cs="Times New Roman"/>
          <w:szCs w:val="24"/>
        </w:rPr>
        <w:t xml:space="preserve">These </w:t>
      </w:r>
      <w:del w:id="91" w:author="blake grills" w:date="2020-04-03T00:26:00Z">
        <w:r w:rsidRPr="00AB3354" w:rsidDel="001A1C33">
          <w:rPr>
            <w:rFonts w:cs="Times New Roman"/>
            <w:szCs w:val="24"/>
          </w:rPr>
          <w:delText>80</w:delText>
        </w:r>
      </w:del>
      <w:ins w:id="92" w:author="blake grills" w:date="2020-04-03T00:26:00Z">
        <w:r w:rsidR="001A1C33">
          <w:rPr>
            <w:rFonts w:cs="Times New Roman"/>
            <w:szCs w:val="24"/>
          </w:rPr>
          <w:t>78</w:t>
        </w:r>
      </w:ins>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del w:id="93" w:author="blake grills" w:date="2020-04-03T10:17:00Z">
        <w:r w:rsidR="00094B30" w:rsidDel="00CF64B0">
          <w:rPr>
            <w:rFonts w:cs="Times New Roman"/>
            <w:szCs w:val="24"/>
          </w:rPr>
          <w:delText xml:space="preserve">.  </w:delText>
        </w:r>
      </w:del>
      <w:ins w:id="94" w:author="blake grills" w:date="2020-04-03T10:17:00Z">
        <w:r w:rsidR="00CF64B0">
          <w:rPr>
            <w:rFonts w:cs="Times New Roman"/>
            <w:szCs w:val="24"/>
          </w:rPr>
          <w:t xml:space="preserve">.  </w:t>
        </w:r>
      </w:ins>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del w:id="95" w:author="blake grills" w:date="2020-04-03T10:17:00Z">
        <w:r w:rsidR="00094B30" w:rsidDel="00CF64B0">
          <w:rPr>
            <w:rFonts w:cs="Times New Roman"/>
            <w:szCs w:val="24"/>
          </w:rPr>
          <w:delText xml:space="preserve">.  </w:delText>
        </w:r>
      </w:del>
      <w:ins w:id="96" w:author="blake grills" w:date="2020-04-03T10:17:00Z">
        <w:r w:rsidR="00CF64B0">
          <w:rPr>
            <w:rFonts w:cs="Times New Roman"/>
            <w:szCs w:val="24"/>
          </w:rPr>
          <w:t xml:space="preserve">.  </w:t>
        </w:r>
      </w:ins>
      <w:r w:rsidR="00277AA9">
        <w:rPr>
          <w:rFonts w:cs="Times New Roman"/>
          <w:szCs w:val="24"/>
        </w:rPr>
        <w:t>We then feed this data into a machine learning algorithm</w:t>
      </w:r>
      <w:del w:id="97" w:author="blake grills" w:date="2020-04-03T10:17:00Z">
        <w:r w:rsidR="00094B30" w:rsidDel="00CF64B0">
          <w:rPr>
            <w:rFonts w:cs="Times New Roman"/>
            <w:szCs w:val="24"/>
          </w:rPr>
          <w:delText xml:space="preserve">.  </w:delText>
        </w:r>
      </w:del>
      <w:ins w:id="98" w:author="blake grills" w:date="2020-04-03T10:17:00Z">
        <w:r w:rsidR="00CF64B0">
          <w:rPr>
            <w:rFonts w:cs="Times New Roman"/>
            <w:szCs w:val="24"/>
          </w:rPr>
          <w:t xml:space="preserve">.  </w:t>
        </w:r>
      </w:ins>
      <w:r w:rsidR="00277AA9">
        <w:rPr>
          <w:rFonts w:cs="Times New Roman"/>
          <w:szCs w:val="24"/>
        </w:rPr>
        <w:t>Our chosen machine learning approach is the C4.5 Decision Learning Tree algorithm</w:t>
      </w:r>
      <w:del w:id="99" w:author="blake grills" w:date="2020-04-03T10:17:00Z">
        <w:r w:rsidR="00094B30" w:rsidDel="00CF64B0">
          <w:rPr>
            <w:rFonts w:cs="Times New Roman"/>
            <w:szCs w:val="24"/>
          </w:rPr>
          <w:delText xml:space="preserve">.  </w:delText>
        </w:r>
      </w:del>
      <w:ins w:id="100" w:author="blake grills" w:date="2020-04-03T10:17:00Z">
        <w:r w:rsidR="00CF64B0">
          <w:rPr>
            <w:rFonts w:cs="Times New Roman"/>
            <w:szCs w:val="24"/>
          </w:rPr>
          <w:t xml:space="preserve">.  </w:t>
        </w:r>
      </w:ins>
      <w:r w:rsidR="00277AA9">
        <w:rPr>
          <w:rFonts w:cs="Times New Roman"/>
          <w:szCs w:val="24"/>
        </w:rPr>
        <w:t>One of the reasons that we chose to use the Decision Learning Tree algorithm is that it uses a supervised learning style</w:t>
      </w:r>
      <w:del w:id="101" w:author="blake grills" w:date="2020-04-03T10:17:00Z">
        <w:r w:rsidR="00094B30" w:rsidDel="00CF64B0">
          <w:rPr>
            <w:rFonts w:cs="Times New Roman"/>
            <w:szCs w:val="24"/>
          </w:rPr>
          <w:delText xml:space="preserve">.  </w:delText>
        </w:r>
      </w:del>
      <w:ins w:id="102" w:author="blake grills" w:date="2020-04-03T10:17:00Z">
        <w:r w:rsidR="00CF64B0">
          <w:rPr>
            <w:rFonts w:cs="Times New Roman"/>
            <w:szCs w:val="24"/>
          </w:rPr>
          <w:t xml:space="preserve">.  </w:t>
        </w:r>
      </w:ins>
      <w:r w:rsidR="00277AA9">
        <w:rPr>
          <w:rFonts w:cs="Times New Roman"/>
          <w:szCs w:val="24"/>
        </w:rPr>
        <w:t>This makes it easy to learn how the tree is differentiating between our two classes (i.e., if commented-out code or not) and do mathematical and statistical verification on the data</w:t>
      </w:r>
      <w:del w:id="103" w:author="blake grills" w:date="2020-04-03T10:17:00Z">
        <w:r w:rsidR="00094B30" w:rsidDel="00CF64B0">
          <w:rPr>
            <w:rFonts w:cs="Times New Roman"/>
            <w:szCs w:val="24"/>
          </w:rPr>
          <w:delText xml:space="preserve">.  </w:delText>
        </w:r>
      </w:del>
      <w:ins w:id="104" w:author="blake grills" w:date="2020-04-03T10:17:00Z">
        <w:r w:rsidR="00CF64B0">
          <w:rPr>
            <w:rFonts w:cs="Times New Roman"/>
            <w:szCs w:val="24"/>
          </w:rPr>
          <w:t xml:space="preserve">.  </w:t>
        </w:r>
      </w:ins>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del w:id="105" w:author="blake grills" w:date="2020-04-03T10:17:00Z">
        <w:r w:rsidR="00094B30" w:rsidDel="00CF64B0">
          <w:rPr>
            <w:rFonts w:cs="Times New Roman"/>
            <w:szCs w:val="24"/>
          </w:rPr>
          <w:delText xml:space="preserve">.  </w:delText>
        </w:r>
      </w:del>
      <w:ins w:id="106" w:author="blake grills" w:date="2020-04-03T10:17:00Z">
        <w:r w:rsidR="00CF64B0">
          <w:rPr>
            <w:rFonts w:cs="Times New Roman"/>
            <w:szCs w:val="24"/>
          </w:rPr>
          <w:t xml:space="preserve">.  </w:t>
        </w:r>
      </w:ins>
      <w:r w:rsidRPr="00AB3354">
        <w:rPr>
          <w:rFonts w:cs="Times New Roman"/>
          <w:szCs w:val="24"/>
        </w:rPr>
        <w:t>We feed our data through multiple times in order to ensure overfitting has not occurred</w:t>
      </w:r>
      <w:del w:id="107" w:author="blake grills" w:date="2020-04-03T10:17:00Z">
        <w:r w:rsidR="00094B30" w:rsidDel="00CF64B0">
          <w:rPr>
            <w:rFonts w:cs="Times New Roman"/>
            <w:szCs w:val="24"/>
          </w:rPr>
          <w:delText xml:space="preserve">.  </w:delText>
        </w:r>
      </w:del>
      <w:ins w:id="108" w:author="blake grills" w:date="2020-04-03T10:17:00Z">
        <w:r w:rsidR="00CF64B0">
          <w:rPr>
            <w:rFonts w:cs="Times New Roman"/>
            <w:szCs w:val="24"/>
          </w:rPr>
          <w:t xml:space="preserve">.  </w:t>
        </w:r>
      </w:ins>
      <w:r w:rsidRPr="00AB3354">
        <w:rPr>
          <w:rFonts w:cs="Times New Roman"/>
          <w:szCs w:val="24"/>
        </w:rPr>
        <w:t>These processes will be described in more detail in Chapter 8</w:t>
      </w:r>
      <w:del w:id="109" w:author="blake grills" w:date="2020-04-03T10:17:00Z">
        <w:r w:rsidR="00094B30" w:rsidDel="00CF64B0">
          <w:rPr>
            <w:rFonts w:cs="Times New Roman"/>
            <w:szCs w:val="24"/>
          </w:rPr>
          <w:delText xml:space="preserve">.  </w:delText>
        </w:r>
      </w:del>
      <w:ins w:id="110" w:author="blake grills" w:date="2020-04-03T10:17:00Z">
        <w:r w:rsidR="00CF64B0">
          <w:rPr>
            <w:rFonts w:cs="Times New Roman"/>
            <w:szCs w:val="24"/>
          </w:rPr>
          <w:t xml:space="preserve">.  </w:t>
        </w:r>
      </w:ins>
      <w:r w:rsidRPr="00AB3354">
        <w:rPr>
          <w:rFonts w:cs="Times New Roman"/>
          <w:szCs w:val="24"/>
        </w:rPr>
        <w:t xml:space="preserve">All of the decisions that were made in regard to the </w:t>
      </w:r>
      <w:r w:rsidRPr="00AB3354">
        <w:rPr>
          <w:rFonts w:cs="Times New Roman"/>
          <w:szCs w:val="24"/>
        </w:rPr>
        <w:lastRenderedPageBreak/>
        <w:t xml:space="preserve">classification of these comments </w:t>
      </w:r>
      <w:r w:rsidR="00AB1147">
        <w:rPr>
          <w:rFonts w:cs="Times New Roman"/>
          <w:szCs w:val="24"/>
        </w:rPr>
        <w:t xml:space="preserve">(i.e., what is and what is not commented-out code) </w:t>
      </w:r>
      <w:r w:rsidRPr="00AB3354">
        <w:rPr>
          <w:rFonts w:cs="Times New Roman"/>
          <w:szCs w:val="24"/>
        </w:rPr>
        <w:t>is based off of a taxonomy of comments that we have developed</w:t>
      </w:r>
      <w:del w:id="111" w:author="blake grills" w:date="2020-04-03T10:17:00Z">
        <w:r w:rsidR="00094B30" w:rsidDel="00CF64B0">
          <w:rPr>
            <w:rFonts w:cs="Times New Roman"/>
            <w:szCs w:val="24"/>
          </w:rPr>
          <w:delText xml:space="preserve">.  </w:delText>
        </w:r>
      </w:del>
      <w:ins w:id="112" w:author="blake grills" w:date="2020-04-03T10:17:00Z">
        <w:r w:rsidR="00CF64B0">
          <w:rPr>
            <w:rFonts w:cs="Times New Roman"/>
            <w:szCs w:val="24"/>
          </w:rPr>
          <w:t xml:space="preserve">.  </w:t>
        </w:r>
      </w:ins>
      <w:r w:rsidR="004E5433" w:rsidRPr="002248ED">
        <w:rPr>
          <w:rFonts w:cs="Times New Roman"/>
          <w:szCs w:val="24"/>
        </w:rPr>
        <w:t>Research in this area is exceptionally limited and the debate on text detection is an ever changing and evolving field</w:t>
      </w:r>
      <w:del w:id="113" w:author="blake grills" w:date="2020-04-03T10:17:00Z">
        <w:r w:rsidR="00094B30" w:rsidDel="00CF64B0">
          <w:rPr>
            <w:rFonts w:cs="Times New Roman"/>
            <w:szCs w:val="24"/>
          </w:rPr>
          <w:delText xml:space="preserve">.  </w:delText>
        </w:r>
      </w:del>
      <w:ins w:id="114" w:author="blake grills" w:date="2020-04-03T10:17:00Z">
        <w:r w:rsidR="00CF64B0">
          <w:rPr>
            <w:rFonts w:cs="Times New Roman"/>
            <w:szCs w:val="24"/>
          </w:rPr>
          <w:t xml:space="preserve">.  </w:t>
        </w:r>
      </w:ins>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del w:id="115" w:author="blake grills" w:date="2020-04-03T10:17:00Z">
        <w:r w:rsidR="00094B30" w:rsidDel="00CF64B0">
          <w:rPr>
            <w:rFonts w:cs="Times New Roman"/>
            <w:szCs w:val="24"/>
          </w:rPr>
          <w:delText xml:space="preserve">.  </w:delText>
        </w:r>
      </w:del>
      <w:ins w:id="116" w:author="blake grills" w:date="2020-04-03T10:17:00Z">
        <w:r w:rsidR="00CF64B0">
          <w:rPr>
            <w:rFonts w:cs="Times New Roman"/>
            <w:szCs w:val="24"/>
          </w:rPr>
          <w:t xml:space="preserve">.  </w:t>
        </w:r>
      </w:ins>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59218C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del w:id="117" w:author="blake grills" w:date="2020-04-03T10:17:00Z">
        <w:r w:rsidR="00094B30" w:rsidDel="00CF64B0">
          <w:rPr>
            <w:rFonts w:cs="Times New Roman"/>
            <w:szCs w:val="24"/>
          </w:rPr>
          <w:delText xml:space="preserve">.  </w:delText>
        </w:r>
      </w:del>
      <w:ins w:id="118" w:author="blake grills" w:date="2020-04-03T10:17:00Z">
        <w:r w:rsidR="00CF64B0">
          <w:rPr>
            <w:rFonts w:cs="Times New Roman"/>
            <w:szCs w:val="24"/>
          </w:rPr>
          <w:t xml:space="preserve">.  </w:t>
        </w:r>
      </w:ins>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del w:id="119" w:author="blake grills" w:date="2020-04-03T10:17:00Z">
        <w:r w:rsidR="00094B30" w:rsidDel="00CF64B0">
          <w:rPr>
            <w:rFonts w:cs="Times New Roman"/>
            <w:szCs w:val="24"/>
          </w:rPr>
          <w:delText xml:space="preserve">.  </w:delText>
        </w:r>
      </w:del>
      <w:ins w:id="120" w:author="blake grills" w:date="2020-04-03T10:17:00Z">
        <w:r w:rsidR="00CF64B0">
          <w:rPr>
            <w:rFonts w:cs="Times New Roman"/>
            <w:szCs w:val="24"/>
          </w:rPr>
          <w:t xml:space="preserve">.  </w:t>
        </w:r>
      </w:ins>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del w:id="121" w:author="blake grills" w:date="2020-04-03T10:17:00Z">
        <w:r w:rsidR="00094B30" w:rsidDel="00CF64B0">
          <w:rPr>
            <w:rFonts w:cs="Times New Roman"/>
            <w:szCs w:val="24"/>
          </w:rPr>
          <w:delText xml:space="preserve">.  </w:delText>
        </w:r>
      </w:del>
      <w:ins w:id="122" w:author="blake grills" w:date="2020-04-03T10:17:00Z">
        <w:r w:rsidR="00CF64B0">
          <w:rPr>
            <w:rFonts w:cs="Times New Roman"/>
            <w:szCs w:val="24"/>
          </w:rPr>
          <w:t xml:space="preserve">.  </w:t>
        </w:r>
      </w:ins>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0A79FEF"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del w:id="123" w:author="blake grills" w:date="2020-04-03T10:17:00Z">
        <w:r w:rsidR="00094B30" w:rsidDel="00CF64B0">
          <w:rPr>
            <w:rFonts w:cs="Times New Roman"/>
            <w:szCs w:val="24"/>
          </w:rPr>
          <w:delText xml:space="preserve">.  </w:delText>
        </w:r>
      </w:del>
      <w:ins w:id="124" w:author="blake grills" w:date="2020-04-03T10:17:00Z">
        <w:r w:rsidR="00CF64B0">
          <w:rPr>
            <w:rFonts w:cs="Times New Roman"/>
            <w:szCs w:val="24"/>
          </w:rPr>
          <w:t xml:space="preserve">.  </w:t>
        </w:r>
      </w:ins>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del w:id="125" w:author="blake grills" w:date="2020-04-03T10:17:00Z">
        <w:r w:rsidR="00094B30" w:rsidDel="00CF64B0">
          <w:rPr>
            <w:rFonts w:cs="Times New Roman"/>
            <w:szCs w:val="24"/>
          </w:rPr>
          <w:delText xml:space="preserve">.  </w:delText>
        </w:r>
      </w:del>
      <w:ins w:id="126" w:author="blake grills" w:date="2020-04-03T10:17:00Z">
        <w:r w:rsidR="00CF64B0">
          <w:rPr>
            <w:rFonts w:cs="Times New Roman"/>
            <w:szCs w:val="24"/>
          </w:rPr>
          <w:t xml:space="preserve">.  </w:t>
        </w:r>
      </w:ins>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del w:id="127" w:author="blake grills" w:date="2020-04-03T10:17:00Z">
        <w:r w:rsidR="00094B30" w:rsidDel="00CF64B0">
          <w:rPr>
            <w:rFonts w:cs="Times New Roman"/>
            <w:szCs w:val="24"/>
          </w:rPr>
          <w:delText xml:space="preserve">.  </w:delText>
        </w:r>
      </w:del>
      <w:ins w:id="128" w:author="blake grills" w:date="2020-04-03T10:17:00Z">
        <w:r w:rsidR="00CF64B0">
          <w:rPr>
            <w:rFonts w:cs="Times New Roman"/>
            <w:szCs w:val="24"/>
          </w:rPr>
          <w:t xml:space="preserve">.  </w:t>
        </w:r>
      </w:ins>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3BDC5B1"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del w:id="129" w:author="blake grills" w:date="2020-04-03T10:17:00Z">
        <w:r w:rsidR="00094B30" w:rsidDel="00CF64B0">
          <w:rPr>
            <w:rFonts w:cs="Times New Roman"/>
            <w:szCs w:val="24"/>
          </w:rPr>
          <w:delText xml:space="preserve">.  </w:delText>
        </w:r>
      </w:del>
      <w:ins w:id="130" w:author="blake grills" w:date="2020-04-03T10:17:00Z">
        <w:r w:rsidR="00CF64B0">
          <w:rPr>
            <w:rFonts w:cs="Times New Roman"/>
            <w:szCs w:val="24"/>
          </w:rPr>
          <w:t xml:space="preserve">.  </w:t>
        </w:r>
      </w:ins>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w:t>
      </w:r>
      <w:r w:rsidR="00EB42AD">
        <w:rPr>
          <w:rFonts w:cs="Times New Roman"/>
          <w:szCs w:val="24"/>
        </w:rPr>
        <w:lastRenderedPageBreak/>
        <w:t>making it hard to immediately tell the difference</w:t>
      </w:r>
      <w:del w:id="131" w:author="blake grills" w:date="2020-04-03T10:17:00Z">
        <w:r w:rsidR="00094B30" w:rsidDel="00CF64B0">
          <w:rPr>
            <w:rFonts w:cs="Times New Roman"/>
            <w:szCs w:val="24"/>
          </w:rPr>
          <w:delText xml:space="preserve">.  </w:delText>
        </w:r>
      </w:del>
      <w:ins w:id="132" w:author="blake grills" w:date="2020-04-03T10:17:00Z">
        <w:r w:rsidR="00CF64B0">
          <w:rPr>
            <w:rFonts w:cs="Times New Roman"/>
            <w:szCs w:val="24"/>
          </w:rPr>
          <w:t xml:space="preserve">.  </w:t>
        </w:r>
      </w:ins>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03170606"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del w:id="133" w:author="blake grills" w:date="2020-04-03T10:17:00Z">
        <w:r w:rsidR="00094B30" w:rsidDel="00CF64B0">
          <w:rPr>
            <w:rFonts w:cs="Times New Roman"/>
            <w:szCs w:val="24"/>
          </w:rPr>
          <w:delText xml:space="preserve">.  </w:delText>
        </w:r>
      </w:del>
      <w:ins w:id="134" w:author="blake grills" w:date="2020-04-03T10:17:00Z">
        <w:r w:rsidR="00CF64B0">
          <w:rPr>
            <w:rFonts w:cs="Times New Roman"/>
            <w:szCs w:val="24"/>
          </w:rPr>
          <w:t xml:space="preserve">.  </w:t>
        </w:r>
      </w:ins>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3C465743"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135" w:author="blake grills" w:date="2020-04-03T00:26:00Z">
        <w:r w:rsidDel="001A1C33">
          <w:rPr>
            <w:rFonts w:cs="Times New Roman"/>
            <w:szCs w:val="24"/>
          </w:rPr>
          <w:delText>80</w:delText>
        </w:r>
      </w:del>
      <w:ins w:id="136" w:author="blake grills" w:date="2020-04-03T00:26:00Z">
        <w:r w:rsidR="001A1C33">
          <w:rPr>
            <w:rFonts w:cs="Times New Roman"/>
            <w:szCs w:val="24"/>
          </w:rPr>
          <w:t>78</w:t>
        </w:r>
      </w:ins>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353C2B7A" w:rsidR="009A1C13" w:rsidRPr="002248ED" w:rsidRDefault="006B4AF0" w:rsidP="004E5433">
      <w:pPr>
        <w:rPr>
          <w:rFonts w:cs="Times New Roman"/>
          <w:szCs w:val="24"/>
        </w:rPr>
      </w:pPr>
      <w:r>
        <w:rPr>
          <w:rFonts w:cs="Times New Roman"/>
          <w:szCs w:val="24"/>
        </w:rPr>
        <w:t>The remainder of this thesis is laid out as follows</w:t>
      </w:r>
      <w:del w:id="137" w:author="blake grills" w:date="2020-04-03T10:17:00Z">
        <w:r w:rsidR="00094B30" w:rsidDel="00CF64B0">
          <w:rPr>
            <w:rFonts w:cs="Times New Roman"/>
            <w:szCs w:val="24"/>
          </w:rPr>
          <w:delText xml:space="preserve">.  </w:delText>
        </w:r>
      </w:del>
      <w:ins w:id="138" w:author="blake grills" w:date="2020-04-03T10:17:00Z">
        <w:r w:rsidR="00CF64B0">
          <w:rPr>
            <w:rFonts w:cs="Times New Roman"/>
            <w:szCs w:val="24"/>
          </w:rPr>
          <w:t xml:space="preserve">.  </w:t>
        </w:r>
      </w:ins>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del w:id="139" w:author="blake grills" w:date="2020-04-03T10:17:00Z">
        <w:r w:rsidR="00094B30" w:rsidDel="00CF64B0">
          <w:rPr>
            <w:rFonts w:cs="Times New Roman"/>
            <w:szCs w:val="24"/>
          </w:rPr>
          <w:delText xml:space="preserve">.  </w:delText>
        </w:r>
      </w:del>
      <w:ins w:id="140" w:author="blake grills" w:date="2020-04-03T10:17:00Z">
        <w:r w:rsidR="00CF64B0">
          <w:rPr>
            <w:rFonts w:cs="Times New Roman"/>
            <w:szCs w:val="24"/>
          </w:rPr>
          <w:t xml:space="preserve">.  </w:t>
        </w:r>
      </w:ins>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del w:id="141" w:author="blake grills" w:date="2020-04-03T10:17:00Z">
        <w:r w:rsidR="00094B30" w:rsidDel="00CF64B0">
          <w:rPr>
            <w:rFonts w:cs="Times New Roman"/>
            <w:szCs w:val="24"/>
          </w:rPr>
          <w:delText xml:space="preserve">.  </w:delText>
        </w:r>
      </w:del>
      <w:ins w:id="142" w:author="blake grills" w:date="2020-04-03T10:17:00Z">
        <w:r w:rsidR="00CF64B0">
          <w:rPr>
            <w:rFonts w:cs="Times New Roman"/>
            <w:szCs w:val="24"/>
          </w:rPr>
          <w:t xml:space="preserve">.  </w:t>
        </w:r>
      </w:ins>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del w:id="143" w:author="blake grills" w:date="2020-04-03T10:17:00Z">
        <w:r w:rsidR="00094B30" w:rsidDel="00CF64B0">
          <w:rPr>
            <w:rFonts w:cs="Times New Roman"/>
            <w:szCs w:val="24"/>
          </w:rPr>
          <w:delText xml:space="preserve">.  </w:delText>
        </w:r>
      </w:del>
      <w:ins w:id="144" w:author="blake grills" w:date="2020-04-03T10:17:00Z">
        <w:r w:rsidR="00CF64B0">
          <w:rPr>
            <w:rFonts w:cs="Times New Roman"/>
            <w:szCs w:val="24"/>
          </w:rPr>
          <w:t xml:space="preserve">.  </w:t>
        </w:r>
      </w:ins>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del w:id="145" w:author="blake grills" w:date="2020-04-03T10:17:00Z">
        <w:r w:rsidR="00094B30" w:rsidDel="00CF64B0">
          <w:rPr>
            <w:rFonts w:cs="Times New Roman"/>
            <w:szCs w:val="24"/>
          </w:rPr>
          <w:delText xml:space="preserve">.  </w:delText>
        </w:r>
      </w:del>
      <w:ins w:id="146" w:author="blake grills" w:date="2020-04-03T10:17:00Z">
        <w:r w:rsidR="00CF64B0">
          <w:rPr>
            <w:rFonts w:cs="Times New Roman"/>
            <w:szCs w:val="24"/>
          </w:rPr>
          <w:t xml:space="preserve">.  </w:t>
        </w:r>
      </w:ins>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w:t>
      </w:r>
      <w:r w:rsidR="00DD7445" w:rsidRPr="002248ED">
        <w:rPr>
          <w:rFonts w:cs="Times New Roman"/>
          <w:szCs w:val="24"/>
        </w:rPr>
        <w:lastRenderedPageBreak/>
        <w:t>artifact</w:t>
      </w:r>
      <w:del w:id="147" w:author="blake grills" w:date="2020-04-03T10:17:00Z">
        <w:r w:rsidR="00094B30" w:rsidDel="00CF64B0">
          <w:rPr>
            <w:rFonts w:cs="Times New Roman"/>
            <w:szCs w:val="24"/>
          </w:rPr>
          <w:delText xml:space="preserve">.  </w:delText>
        </w:r>
      </w:del>
      <w:ins w:id="148" w:author="blake grills" w:date="2020-04-03T10:17:00Z">
        <w:r w:rsidR="00CF64B0">
          <w:rPr>
            <w:rFonts w:cs="Times New Roman"/>
            <w:szCs w:val="24"/>
          </w:rPr>
          <w:t xml:space="preserve">.  </w:t>
        </w:r>
      </w:ins>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del w:id="149" w:author="blake grills" w:date="2020-04-03T10:17:00Z">
        <w:r w:rsidR="00094B30" w:rsidDel="00CF64B0">
          <w:rPr>
            <w:rFonts w:cs="Times New Roman"/>
            <w:szCs w:val="24"/>
          </w:rPr>
          <w:delText xml:space="preserve">.  </w:delText>
        </w:r>
      </w:del>
      <w:ins w:id="150" w:author="blake grills" w:date="2020-04-03T10:17:00Z">
        <w:r w:rsidR="00CF64B0">
          <w:rPr>
            <w:rFonts w:cs="Times New Roman"/>
            <w:szCs w:val="24"/>
          </w:rPr>
          <w:t xml:space="preserve">.  </w:t>
        </w:r>
      </w:ins>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51"/>
      <w:r w:rsidR="005F1CAB">
        <w:rPr>
          <w:rFonts w:cs="Times New Roman"/>
          <w:szCs w:val="24"/>
        </w:rPr>
        <w:t>we obtain our results</w:t>
      </w:r>
      <w:del w:id="152" w:author="blake grills" w:date="2020-04-03T10:17:00Z">
        <w:r w:rsidR="00094B30" w:rsidDel="00CF64B0">
          <w:rPr>
            <w:rFonts w:cs="Times New Roman"/>
            <w:szCs w:val="24"/>
          </w:rPr>
          <w:delText xml:space="preserve">.  </w:delText>
        </w:r>
      </w:del>
      <w:ins w:id="153" w:author="blake grills" w:date="2020-04-03T10:17:00Z">
        <w:r w:rsidR="00CF64B0">
          <w:rPr>
            <w:rFonts w:cs="Times New Roman"/>
            <w:szCs w:val="24"/>
          </w:rPr>
          <w:t xml:space="preserve">.  </w:t>
        </w:r>
      </w:ins>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del w:id="154" w:author="blake grills" w:date="2020-04-03T10:17:00Z">
        <w:r w:rsidR="00094B30" w:rsidDel="00CF64B0">
          <w:rPr>
            <w:rFonts w:cs="Times New Roman"/>
            <w:szCs w:val="24"/>
          </w:rPr>
          <w:delText xml:space="preserve">.  </w:delText>
        </w:r>
      </w:del>
      <w:ins w:id="155" w:author="blake grills" w:date="2020-04-03T10:17:00Z">
        <w:r w:rsidR="00CF64B0">
          <w:rPr>
            <w:rFonts w:cs="Times New Roman"/>
            <w:szCs w:val="24"/>
          </w:rPr>
          <w:t xml:space="preserve">.  </w:t>
        </w:r>
      </w:ins>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del w:id="156" w:author="blake grills" w:date="2020-04-03T10:17:00Z">
        <w:r w:rsidR="00094B30" w:rsidDel="00CF64B0">
          <w:rPr>
            <w:rFonts w:cs="Times New Roman"/>
            <w:szCs w:val="24"/>
          </w:rPr>
          <w:delText xml:space="preserve">.  </w:delText>
        </w:r>
      </w:del>
      <w:ins w:id="157" w:author="blake grills" w:date="2020-04-03T10:17:00Z">
        <w:r w:rsidR="00CF64B0">
          <w:rPr>
            <w:rFonts w:cs="Times New Roman"/>
            <w:szCs w:val="24"/>
          </w:rPr>
          <w:t xml:space="preserve">.  </w:t>
        </w:r>
      </w:ins>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del w:id="158" w:author="blake grills" w:date="2020-04-03T10:17:00Z">
        <w:r w:rsidR="00094B30" w:rsidDel="00CF64B0">
          <w:rPr>
            <w:rFonts w:cs="Times New Roman"/>
            <w:szCs w:val="24"/>
          </w:rPr>
          <w:delText xml:space="preserve">.  </w:delText>
        </w:r>
      </w:del>
      <w:ins w:id="159" w:author="blake grills" w:date="2020-04-03T10:17:00Z">
        <w:r w:rsidR="00CF64B0">
          <w:rPr>
            <w:rFonts w:cs="Times New Roman"/>
            <w:szCs w:val="24"/>
          </w:rPr>
          <w:t xml:space="preserve">.  </w:t>
        </w:r>
      </w:ins>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51"/>
      <w:r w:rsidR="00994D19">
        <w:rPr>
          <w:rStyle w:val="CommentReference"/>
        </w:rPr>
        <w:commentReference w:id="15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60" w:name="_Ref32248431"/>
      <w:r w:rsidRPr="00347B64">
        <w:t xml:space="preserve"> </w:t>
      </w:r>
      <w:bookmarkEnd w:id="160"/>
    </w:p>
    <w:p w14:paraId="00202F93" w14:textId="30692AB8" w:rsidR="004E5433" w:rsidRPr="00347B64" w:rsidRDefault="00B00EC7" w:rsidP="00FC75A8">
      <w:pPr>
        <w:pStyle w:val="ChapterTitle"/>
      </w:pPr>
      <w:r>
        <w:t>Related Work</w:t>
      </w:r>
    </w:p>
    <w:p w14:paraId="2EED8F31" w14:textId="51D1BD21" w:rsidR="00CA4B03" w:rsidRDefault="007346C6" w:rsidP="00177283">
      <w:pPr>
        <w:rPr>
          <w:rFonts w:cs="Times New Roman"/>
          <w:szCs w:val="24"/>
        </w:rPr>
      </w:pPr>
      <w:r>
        <w:rPr>
          <w:rFonts w:cs="Times New Roman"/>
          <w:szCs w:val="24"/>
        </w:rPr>
        <w:t>In this chapter we present the related works and break them down section by section</w:t>
      </w:r>
      <w:del w:id="161" w:author="blake grills" w:date="2020-04-03T10:17:00Z">
        <w:r w:rsidR="00094B30" w:rsidDel="00CF64B0">
          <w:rPr>
            <w:rFonts w:cs="Times New Roman"/>
            <w:szCs w:val="24"/>
          </w:rPr>
          <w:delText xml:space="preserve">.  </w:delText>
        </w:r>
      </w:del>
      <w:ins w:id="162" w:author="blake grills" w:date="2020-04-03T10:17:00Z">
        <w:r w:rsidR="00CF64B0">
          <w:rPr>
            <w:rFonts w:cs="Times New Roman"/>
            <w:szCs w:val="24"/>
          </w:rPr>
          <w:t xml:space="preserve">.  </w:t>
        </w:r>
      </w:ins>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del w:id="163" w:author="blake grills" w:date="2020-04-03T10:17:00Z">
        <w:r w:rsidR="00094B30" w:rsidDel="00CF64B0">
          <w:rPr>
            <w:rFonts w:cs="Times New Roman"/>
            <w:szCs w:val="24"/>
          </w:rPr>
          <w:delText xml:space="preserve">.  </w:delText>
        </w:r>
      </w:del>
      <w:ins w:id="164" w:author="blake grills" w:date="2020-04-03T10:17:00Z">
        <w:r w:rsidR="00CF64B0">
          <w:rPr>
            <w:rFonts w:cs="Times New Roman"/>
            <w:szCs w:val="24"/>
          </w:rPr>
          <w:t xml:space="preserve">.  </w:t>
        </w:r>
      </w:ins>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del w:id="165" w:author="blake grills" w:date="2020-04-03T10:17:00Z">
        <w:r w:rsidR="00094B30" w:rsidDel="00CF64B0">
          <w:rPr>
            <w:rFonts w:cs="Times New Roman"/>
            <w:szCs w:val="24"/>
          </w:rPr>
          <w:delText xml:space="preserve">.  </w:delText>
        </w:r>
      </w:del>
      <w:ins w:id="166" w:author="blake grills" w:date="2020-04-03T10:17:00Z">
        <w:r w:rsidR="00CF64B0">
          <w:rPr>
            <w:rFonts w:cs="Times New Roman"/>
            <w:szCs w:val="24"/>
          </w:rPr>
          <w:t xml:space="preserve">.  </w:t>
        </w:r>
      </w:ins>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del w:id="167" w:author="blake grills" w:date="2020-04-03T10:17:00Z">
        <w:r w:rsidR="00094B30" w:rsidDel="00CF64B0">
          <w:rPr>
            <w:rFonts w:cs="Times New Roman"/>
            <w:szCs w:val="24"/>
          </w:rPr>
          <w:delText xml:space="preserve">.  </w:delText>
        </w:r>
      </w:del>
      <w:ins w:id="168" w:author="blake grills" w:date="2020-04-03T10:17:00Z">
        <w:r w:rsidR="00CF64B0">
          <w:rPr>
            <w:rFonts w:cs="Times New Roman"/>
            <w:szCs w:val="24"/>
          </w:rPr>
          <w:t xml:space="preserve">.  </w:t>
        </w:r>
      </w:ins>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del w:id="169" w:author="blake grills" w:date="2020-04-03T10:17:00Z">
        <w:r w:rsidR="00094B30" w:rsidDel="00CF64B0">
          <w:rPr>
            <w:rFonts w:cs="Times New Roman"/>
            <w:szCs w:val="24"/>
          </w:rPr>
          <w:delText xml:space="preserve">.  </w:delText>
        </w:r>
      </w:del>
      <w:ins w:id="170" w:author="blake grills" w:date="2020-04-03T10:17:00Z">
        <w:r w:rsidR="00CF64B0">
          <w:rPr>
            <w:rFonts w:cs="Times New Roman"/>
            <w:szCs w:val="24"/>
          </w:rPr>
          <w:t xml:space="preserve">.  </w:t>
        </w:r>
      </w:ins>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del w:id="171" w:author="blake grills" w:date="2020-04-03T10:17:00Z">
        <w:r w:rsidR="00094B30" w:rsidDel="00CF64B0">
          <w:rPr>
            <w:rFonts w:cs="Times New Roman"/>
            <w:szCs w:val="24"/>
          </w:rPr>
          <w:delText xml:space="preserve">.  </w:delText>
        </w:r>
      </w:del>
      <w:ins w:id="172" w:author="blake grills" w:date="2020-04-03T10:17:00Z">
        <w:r w:rsidR="00CF64B0">
          <w:rPr>
            <w:rFonts w:cs="Times New Roman"/>
            <w:szCs w:val="24"/>
          </w:rPr>
          <w:t xml:space="preserve">.  </w:t>
        </w:r>
      </w:ins>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del w:id="173" w:author="blake grills" w:date="2020-04-03T10:17:00Z">
        <w:r w:rsidR="00094B30" w:rsidDel="00CF64B0">
          <w:rPr>
            <w:rFonts w:cs="Times New Roman"/>
            <w:szCs w:val="24"/>
          </w:rPr>
          <w:delText xml:space="preserve">.  </w:delText>
        </w:r>
      </w:del>
      <w:ins w:id="174" w:author="blake grills" w:date="2020-04-03T10:17:00Z">
        <w:r w:rsidR="00CF64B0">
          <w:rPr>
            <w:rFonts w:cs="Times New Roman"/>
            <w:szCs w:val="24"/>
          </w:rPr>
          <w:t xml:space="preserve">.  </w:t>
        </w:r>
      </w:ins>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175" w:name="_Ref35456368"/>
      <w:r>
        <w:t>Taxonomy</w:t>
      </w:r>
      <w:bookmarkEnd w:id="175"/>
    </w:p>
    <w:p w14:paraId="42A7E2ED" w14:textId="5448528A"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del w:id="176" w:author="blake grills" w:date="2020-04-03T10:17:00Z">
        <w:r w:rsidR="00094B30" w:rsidDel="00CF64B0">
          <w:rPr>
            <w:rFonts w:cs="Times New Roman"/>
          </w:rPr>
          <w:delText xml:space="preserve">.  </w:delText>
        </w:r>
      </w:del>
      <w:ins w:id="177" w:author="blake grills" w:date="2020-04-03T10:17:00Z">
        <w:r w:rsidR="00CF64B0">
          <w:rPr>
            <w:rFonts w:cs="Times New Roman"/>
          </w:rPr>
          <w:t xml:space="preserve">.  </w:t>
        </w:r>
      </w:ins>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del w:id="178" w:author="blake grills" w:date="2020-04-03T10:17:00Z">
        <w:r w:rsidR="00094B30" w:rsidDel="00CF64B0">
          <w:rPr>
            <w:rFonts w:cs="Times New Roman"/>
            <w:szCs w:val="24"/>
          </w:rPr>
          <w:delText xml:space="preserve">.  </w:delText>
        </w:r>
      </w:del>
      <w:ins w:id="179" w:author="blake grills" w:date="2020-04-03T10:17:00Z">
        <w:r w:rsidR="00CF64B0">
          <w:rPr>
            <w:rFonts w:cs="Times New Roman"/>
            <w:szCs w:val="24"/>
          </w:rPr>
          <w:t xml:space="preserve">.  </w:t>
        </w:r>
      </w:ins>
      <w:r w:rsidR="00C83111">
        <w:rPr>
          <w:rFonts w:cs="Times New Roman"/>
          <w:szCs w:val="24"/>
        </w:rPr>
        <w:t>introduce a comment taxonomy with</w:t>
      </w:r>
      <w:r>
        <w:rPr>
          <w:rFonts w:cs="Times New Roman"/>
          <w:szCs w:val="24"/>
        </w:rPr>
        <w:t xml:space="preserve"> four different types</w:t>
      </w:r>
      <w:del w:id="180" w:author="blake grills" w:date="2020-04-03T10:17:00Z">
        <w:r w:rsidR="00094B30" w:rsidDel="00CF64B0">
          <w:rPr>
            <w:rFonts w:cs="Times New Roman"/>
            <w:szCs w:val="24"/>
          </w:rPr>
          <w:delText xml:space="preserve">.  </w:delText>
        </w:r>
      </w:del>
      <w:ins w:id="181" w:author="blake grills" w:date="2020-04-03T10:17:00Z">
        <w:r w:rsidR="00CF64B0">
          <w:rPr>
            <w:rFonts w:cs="Times New Roman"/>
            <w:szCs w:val="24"/>
          </w:rPr>
          <w:t xml:space="preserve">.  </w:t>
        </w:r>
      </w:ins>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Task Comments which are notes such as TODO or FIXME, IDE comments, which are special comments designed to communicate to the IDE directly, and non-</w:t>
      </w:r>
      <w:r>
        <w:rPr>
          <w:rFonts w:cs="Times New Roman"/>
          <w:szCs w:val="24"/>
        </w:rPr>
        <w:lastRenderedPageBreak/>
        <w:t>text comments which are links to websites or other comments that are not directly related to the source code</w:t>
      </w:r>
      <w:del w:id="182" w:author="blake grills" w:date="2020-04-03T10:17:00Z">
        <w:r w:rsidR="00094B30" w:rsidDel="00CF64B0">
          <w:rPr>
            <w:rFonts w:cs="Times New Roman"/>
            <w:szCs w:val="24"/>
          </w:rPr>
          <w:delText xml:space="preserve">.  </w:delText>
        </w:r>
      </w:del>
      <w:ins w:id="183" w:author="blake grills" w:date="2020-04-03T10:17:00Z">
        <w:r w:rsidR="00CF64B0">
          <w:rPr>
            <w:rFonts w:cs="Times New Roman"/>
            <w:szCs w:val="24"/>
          </w:rPr>
          <w:t xml:space="preserve">.  </w:t>
        </w:r>
      </w:ins>
      <w:r>
        <w:rPr>
          <w:rFonts w:cs="Times New Roman"/>
          <w:szCs w:val="24"/>
        </w:rPr>
        <w:t>This taxonomy which they have developed is highly related to our researc</w:t>
      </w:r>
      <w:r w:rsidR="008601E5">
        <w:rPr>
          <w:rFonts w:cs="Times New Roman"/>
          <w:szCs w:val="24"/>
        </w:rPr>
        <w:t>h</w:t>
      </w:r>
      <w:del w:id="184" w:author="blake grills" w:date="2020-04-03T10:17:00Z">
        <w:r w:rsidR="00094B30" w:rsidDel="00CF64B0">
          <w:rPr>
            <w:rFonts w:cs="Times New Roman"/>
            <w:szCs w:val="24"/>
          </w:rPr>
          <w:delText xml:space="preserve">.  </w:delText>
        </w:r>
      </w:del>
      <w:ins w:id="185" w:author="blake grills" w:date="2020-04-03T10:17:00Z">
        <w:r w:rsidR="00CF64B0">
          <w:rPr>
            <w:rFonts w:cs="Times New Roman"/>
            <w:szCs w:val="24"/>
          </w:rPr>
          <w:t xml:space="preserve">.  </w:t>
        </w:r>
      </w:ins>
      <w:r w:rsidR="008601E5">
        <w:rPr>
          <w:rFonts w:cs="Times New Roman"/>
          <w:szCs w:val="24"/>
        </w:rPr>
        <w:t>However, the work of Chen et al</w:t>
      </w:r>
      <w:del w:id="186" w:author="blake grills" w:date="2020-04-03T10:17:00Z">
        <w:r w:rsidR="00094B30" w:rsidDel="00CF64B0">
          <w:rPr>
            <w:rFonts w:cs="Times New Roman"/>
            <w:szCs w:val="24"/>
          </w:rPr>
          <w:delText xml:space="preserve">.  </w:delText>
        </w:r>
      </w:del>
      <w:ins w:id="187" w:author="blake grills" w:date="2020-04-03T10:17:00Z">
        <w:r w:rsidR="00CF64B0">
          <w:rPr>
            <w:rFonts w:cs="Times New Roman"/>
            <w:szCs w:val="24"/>
          </w:rPr>
          <w:t xml:space="preserve">.  </w:t>
        </w:r>
      </w:ins>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del w:id="188" w:author="blake grills" w:date="2020-04-03T10:17:00Z">
        <w:r w:rsidR="00094B30" w:rsidDel="00CF64B0">
          <w:rPr>
            <w:rFonts w:cs="Times New Roman"/>
            <w:szCs w:val="24"/>
          </w:rPr>
          <w:delText xml:space="preserve">.  </w:delText>
        </w:r>
      </w:del>
      <w:ins w:id="189" w:author="blake grills" w:date="2020-04-03T10:17:00Z">
        <w:r w:rsidR="00CF64B0">
          <w:rPr>
            <w:rFonts w:cs="Times New Roman"/>
            <w:szCs w:val="24"/>
          </w:rPr>
          <w:t xml:space="preserve">.  </w:t>
        </w:r>
      </w:ins>
      <w:r w:rsidR="008601E5">
        <w:rPr>
          <w:rFonts w:cs="Times New Roman"/>
          <w:szCs w:val="24"/>
        </w:rPr>
        <w:t>In our taxonomy we do a much more in-depth study of commented-out code and its many forms.</w:t>
      </w:r>
    </w:p>
    <w:p w14:paraId="42C7C3E9" w14:textId="54C9CA82" w:rsidR="007C4EAF" w:rsidRDefault="007C4EAF" w:rsidP="00177283">
      <w:pPr>
        <w:rPr>
          <w:rFonts w:cs="Times New Roman"/>
          <w:szCs w:val="24"/>
        </w:rPr>
      </w:pPr>
      <w:r>
        <w:rPr>
          <w:rFonts w:cs="Times New Roman"/>
          <w:szCs w:val="24"/>
        </w:rPr>
        <w:t>Haouari et al</w:t>
      </w:r>
      <w:del w:id="190" w:author="blake grills" w:date="2020-04-03T10:17:00Z">
        <w:r w:rsidR="00094B30" w:rsidDel="00CF64B0">
          <w:rPr>
            <w:rFonts w:cs="Times New Roman"/>
            <w:szCs w:val="24"/>
          </w:rPr>
          <w:delText xml:space="preserve">.  </w:delText>
        </w:r>
      </w:del>
      <w:ins w:id="191" w:author="blake grills" w:date="2020-04-03T10:17:00Z">
        <w:r w:rsidR="00CF64B0">
          <w:rPr>
            <w:rFonts w:cs="Times New Roman"/>
            <w:szCs w:val="24"/>
          </w:rPr>
          <w:t xml:space="preserve">.  </w:t>
        </w:r>
      </w:ins>
      <w:r>
        <w:rPr>
          <w:rFonts w:cs="Times New Roman"/>
          <w:szCs w:val="24"/>
        </w:rPr>
        <w:t>have developed an in-depth taxonomy of comments which is designed to provide as much information as possible on the quality of a comment</w:t>
      </w:r>
      <w:del w:id="192" w:author="blake grills" w:date="2020-04-03T10:17:00Z">
        <w:r w:rsidR="00094B30" w:rsidDel="00CF64B0">
          <w:rPr>
            <w:rFonts w:cs="Times New Roman"/>
            <w:szCs w:val="24"/>
          </w:rPr>
          <w:delText xml:space="preserve">.  </w:delText>
        </w:r>
      </w:del>
      <w:ins w:id="193" w:author="blake grills" w:date="2020-04-03T10:17:00Z">
        <w:r w:rsidR="00CF64B0">
          <w:rPr>
            <w:rFonts w:cs="Times New Roman"/>
            <w:szCs w:val="24"/>
          </w:rPr>
          <w:t xml:space="preserve">.  </w:t>
        </w:r>
      </w:ins>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del w:id="194" w:author="blake grills" w:date="2020-04-03T10:17:00Z">
        <w:r w:rsidR="00094B30" w:rsidDel="00CF64B0">
          <w:rPr>
            <w:rFonts w:cs="Times New Roman"/>
          </w:rPr>
          <w:delText xml:space="preserve">.  </w:delText>
        </w:r>
      </w:del>
      <w:ins w:id="195" w:author="blake grills" w:date="2020-04-03T10:17:00Z">
        <w:r w:rsidR="00CF64B0">
          <w:rPr>
            <w:rFonts w:cs="Times New Roman"/>
          </w:rPr>
          <w:t xml:space="preserve">.  </w:t>
        </w:r>
      </w:ins>
      <w:r w:rsidRPr="007C4EAF">
        <w:rPr>
          <w:rFonts w:cs="Times New Roman"/>
        </w:rPr>
        <w:t>2011]</w:t>
      </w:r>
      <w:r>
        <w:rPr>
          <w:rFonts w:cs="Times New Roman"/>
          <w:szCs w:val="24"/>
        </w:rPr>
        <w:fldChar w:fldCharType="end"/>
      </w:r>
      <w:del w:id="196" w:author="blake grills" w:date="2020-04-03T10:17:00Z">
        <w:r w:rsidR="00094B30" w:rsidDel="00CF64B0">
          <w:rPr>
            <w:rFonts w:cs="Times New Roman"/>
            <w:szCs w:val="24"/>
          </w:rPr>
          <w:delText xml:space="preserve">.  </w:delText>
        </w:r>
      </w:del>
      <w:ins w:id="197" w:author="blake grills" w:date="2020-04-03T10:17:00Z">
        <w:r w:rsidR="00CF64B0">
          <w:rPr>
            <w:rFonts w:cs="Times New Roman"/>
            <w:szCs w:val="24"/>
          </w:rPr>
          <w:t xml:space="preserve">.  </w:t>
        </w:r>
      </w:ins>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del w:id="198" w:author="blake grills" w:date="2020-04-03T10:17:00Z">
        <w:r w:rsidR="00094B30" w:rsidDel="00CF64B0">
          <w:rPr>
            <w:rFonts w:cs="Times New Roman"/>
          </w:rPr>
          <w:delText xml:space="preserve">.  </w:delText>
        </w:r>
      </w:del>
      <w:ins w:id="199" w:author="blake grills" w:date="2020-04-03T10:17:00Z">
        <w:r w:rsidR="00CF64B0">
          <w:rPr>
            <w:rFonts w:cs="Times New Roman"/>
          </w:rPr>
          <w:t xml:space="preserve">.  </w:t>
        </w:r>
      </w:ins>
      <w:r w:rsidR="00345FEF" w:rsidRPr="00345FEF">
        <w:rPr>
          <w:rFonts w:cs="Times New Roman"/>
        </w:rPr>
        <w:t>2011]</w:t>
      </w:r>
      <w:r w:rsidR="00345FEF">
        <w:rPr>
          <w:rFonts w:cs="Times New Roman"/>
          <w:szCs w:val="24"/>
        </w:rPr>
        <w:fldChar w:fldCharType="end"/>
      </w:r>
      <w:del w:id="200" w:author="blake grills" w:date="2020-04-03T10:17:00Z">
        <w:r w:rsidR="00094B30" w:rsidDel="00CF64B0">
          <w:rPr>
            <w:rFonts w:cs="Times New Roman"/>
            <w:szCs w:val="24"/>
          </w:rPr>
          <w:delText xml:space="preserve">.  </w:delText>
        </w:r>
      </w:del>
      <w:ins w:id="201" w:author="blake grills" w:date="2020-04-03T10:17:00Z">
        <w:r w:rsidR="00CF64B0">
          <w:rPr>
            <w:rFonts w:cs="Times New Roman"/>
            <w:szCs w:val="24"/>
          </w:rPr>
          <w:t xml:space="preserve">.  </w:t>
        </w:r>
      </w:ins>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del w:id="202" w:author="blake grills" w:date="2020-04-03T10:17:00Z">
        <w:r w:rsidR="00094B30" w:rsidDel="00CF64B0">
          <w:rPr>
            <w:rFonts w:cs="Times New Roman"/>
          </w:rPr>
          <w:delText xml:space="preserve">.  </w:delText>
        </w:r>
      </w:del>
      <w:ins w:id="203" w:author="blake grills" w:date="2020-04-03T10:17:00Z">
        <w:r w:rsidR="00CF64B0">
          <w:rPr>
            <w:rFonts w:cs="Times New Roman"/>
          </w:rPr>
          <w:t xml:space="preserve">.  </w:t>
        </w:r>
      </w:ins>
      <w:r w:rsidR="00345FEF" w:rsidRPr="00345FEF">
        <w:rPr>
          <w:rFonts w:cs="Times New Roman"/>
        </w:rPr>
        <w:t>2011]</w:t>
      </w:r>
      <w:r w:rsidR="00345FEF">
        <w:rPr>
          <w:rFonts w:cs="Times New Roman"/>
          <w:szCs w:val="24"/>
        </w:rPr>
        <w:fldChar w:fldCharType="end"/>
      </w:r>
      <w:del w:id="204" w:author="blake grills" w:date="2020-04-03T10:17:00Z">
        <w:r w:rsidR="00094B30" w:rsidDel="00CF64B0">
          <w:rPr>
            <w:rFonts w:cs="Times New Roman"/>
            <w:szCs w:val="24"/>
          </w:rPr>
          <w:delText xml:space="preserve">.  </w:delText>
        </w:r>
      </w:del>
      <w:ins w:id="205" w:author="blake grills" w:date="2020-04-03T10:17:00Z">
        <w:r w:rsidR="00CF64B0">
          <w:rPr>
            <w:rFonts w:cs="Times New Roman"/>
            <w:szCs w:val="24"/>
          </w:rPr>
          <w:t xml:space="preserve">.  </w:t>
        </w:r>
      </w:ins>
      <w:r w:rsidR="00345FEF">
        <w:rPr>
          <w:rFonts w:cs="Times New Roman"/>
          <w:szCs w:val="24"/>
        </w:rPr>
        <w:t>Following style is the final field of their taxonomy, defined as the comment quality</w:t>
      </w:r>
      <w:del w:id="206" w:author="blake grills" w:date="2020-04-03T10:17:00Z">
        <w:r w:rsidR="00094B30" w:rsidDel="00CF64B0">
          <w:rPr>
            <w:rFonts w:cs="Times New Roman"/>
            <w:szCs w:val="24"/>
          </w:rPr>
          <w:delText xml:space="preserve">.  </w:delText>
        </w:r>
      </w:del>
      <w:ins w:id="207" w:author="blake grills" w:date="2020-04-03T10:17:00Z">
        <w:r w:rsidR="00CF64B0">
          <w:rPr>
            <w:rFonts w:cs="Times New Roman"/>
            <w:szCs w:val="24"/>
          </w:rPr>
          <w:t xml:space="preserve">.  </w:t>
        </w:r>
      </w:ins>
      <w:r w:rsidR="00345FEF">
        <w:rPr>
          <w:rFonts w:cs="Times New Roman"/>
          <w:szCs w:val="24"/>
        </w:rPr>
        <w:t>They define three levels of quality which are fair+, fair, and poor</w:t>
      </w:r>
      <w:del w:id="208" w:author="blake grills" w:date="2020-04-03T10:17:00Z">
        <w:r w:rsidR="00094B30" w:rsidDel="00CF64B0">
          <w:rPr>
            <w:rFonts w:cs="Times New Roman"/>
            <w:szCs w:val="24"/>
          </w:rPr>
          <w:delText xml:space="preserve">.  </w:delText>
        </w:r>
      </w:del>
      <w:ins w:id="209" w:author="blake grills" w:date="2020-04-03T10:17:00Z">
        <w:r w:rsidR="00CF64B0">
          <w:rPr>
            <w:rFonts w:cs="Times New Roman"/>
            <w:szCs w:val="24"/>
          </w:rPr>
          <w:t xml:space="preserve">.  </w:t>
        </w:r>
      </w:ins>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del w:id="210" w:author="blake grills" w:date="2020-04-03T10:17:00Z">
        <w:r w:rsidR="00094B30" w:rsidDel="00CF64B0">
          <w:rPr>
            <w:rFonts w:cs="Times New Roman"/>
          </w:rPr>
          <w:delText xml:space="preserve">.  </w:delText>
        </w:r>
      </w:del>
      <w:ins w:id="211" w:author="blake grills" w:date="2020-04-03T10:17:00Z">
        <w:r w:rsidR="00CF64B0">
          <w:rPr>
            <w:rFonts w:cs="Times New Roman"/>
          </w:rPr>
          <w:t xml:space="preserve">.  </w:t>
        </w:r>
      </w:ins>
      <w:r w:rsidR="00345FEF" w:rsidRPr="00345FEF">
        <w:rPr>
          <w:rFonts w:cs="Times New Roman"/>
        </w:rPr>
        <w:t>2011]</w:t>
      </w:r>
      <w:r w:rsidR="00345FEF">
        <w:rPr>
          <w:rFonts w:cs="Times New Roman"/>
          <w:szCs w:val="24"/>
        </w:rPr>
        <w:fldChar w:fldCharType="end"/>
      </w:r>
      <w:del w:id="212" w:author="blake grills" w:date="2020-04-03T10:17:00Z">
        <w:r w:rsidR="00094B30" w:rsidDel="00CF64B0">
          <w:rPr>
            <w:rFonts w:cs="Times New Roman"/>
            <w:szCs w:val="24"/>
          </w:rPr>
          <w:delText xml:space="preserve">.  </w:delText>
        </w:r>
      </w:del>
      <w:ins w:id="213" w:author="blake grills" w:date="2020-04-03T10:17:00Z">
        <w:r w:rsidR="00CF64B0">
          <w:rPr>
            <w:rFonts w:cs="Times New Roman"/>
            <w:szCs w:val="24"/>
          </w:rPr>
          <w:t xml:space="preserve">.  </w:t>
        </w:r>
      </w:ins>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del w:id="214" w:author="blake grills" w:date="2020-04-03T10:17:00Z">
        <w:r w:rsidR="00094B30" w:rsidDel="00CF64B0">
          <w:rPr>
            <w:rFonts w:cs="Times New Roman"/>
            <w:szCs w:val="24"/>
          </w:rPr>
          <w:delText xml:space="preserve">.  </w:delText>
        </w:r>
      </w:del>
      <w:ins w:id="215" w:author="blake grills" w:date="2020-04-03T10:17:00Z">
        <w:r w:rsidR="00CF64B0">
          <w:rPr>
            <w:rFonts w:cs="Times New Roman"/>
            <w:szCs w:val="24"/>
          </w:rPr>
          <w:t xml:space="preserve">.  </w:t>
        </w:r>
      </w:ins>
      <w:r w:rsidR="00E92405">
        <w:rPr>
          <w:rFonts w:cs="Times New Roman"/>
          <w:szCs w:val="24"/>
        </w:rPr>
        <w:t>Haouari et al</w:t>
      </w:r>
      <w:del w:id="216" w:author="blake grills" w:date="2020-04-03T10:17:00Z">
        <w:r w:rsidR="00094B30" w:rsidDel="00CF64B0">
          <w:rPr>
            <w:rFonts w:cs="Times New Roman"/>
            <w:szCs w:val="24"/>
          </w:rPr>
          <w:delText xml:space="preserve">.  </w:delText>
        </w:r>
      </w:del>
      <w:ins w:id="217" w:author="blake grills" w:date="2020-04-03T10:17:00Z">
        <w:r w:rsidR="00CF64B0">
          <w:rPr>
            <w:rFonts w:cs="Times New Roman"/>
            <w:szCs w:val="24"/>
          </w:rPr>
          <w:t xml:space="preserve">.  </w:t>
        </w:r>
      </w:ins>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del w:id="218" w:author="blake grills" w:date="2020-04-03T10:17:00Z">
        <w:r w:rsidR="00094B30" w:rsidDel="00CF64B0">
          <w:rPr>
            <w:rFonts w:cs="Times New Roman"/>
          </w:rPr>
          <w:delText xml:space="preserve">.  </w:delText>
        </w:r>
      </w:del>
      <w:ins w:id="219" w:author="blake grills" w:date="2020-04-03T10:17:00Z">
        <w:r w:rsidR="00CF64B0">
          <w:rPr>
            <w:rFonts w:cs="Times New Roman"/>
          </w:rPr>
          <w:t xml:space="preserve">.  </w:t>
        </w:r>
      </w:ins>
      <w:r w:rsidR="00E92405" w:rsidRPr="00E92405">
        <w:rPr>
          <w:rFonts w:cs="Times New Roman"/>
        </w:rPr>
        <w:t>2011]</w:t>
      </w:r>
      <w:r w:rsidR="00E92405">
        <w:rPr>
          <w:rFonts w:cs="Times New Roman"/>
          <w:szCs w:val="24"/>
        </w:rPr>
        <w:fldChar w:fldCharType="end"/>
      </w:r>
      <w:del w:id="220" w:author="blake grills" w:date="2020-04-03T10:17:00Z">
        <w:r w:rsidR="00094B30" w:rsidDel="00CF64B0">
          <w:rPr>
            <w:rFonts w:cs="Times New Roman"/>
            <w:szCs w:val="24"/>
          </w:rPr>
          <w:delText xml:space="preserve">.  </w:delText>
        </w:r>
      </w:del>
      <w:ins w:id="221" w:author="blake grills" w:date="2020-04-03T10:17:00Z">
        <w:r w:rsidR="00CF64B0">
          <w:rPr>
            <w:rFonts w:cs="Times New Roman"/>
            <w:szCs w:val="24"/>
          </w:rPr>
          <w:t xml:space="preserve">.  </w:t>
        </w:r>
      </w:ins>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222" w:name="_Ref34208077"/>
      <w:r>
        <w:lastRenderedPageBreak/>
        <w:t>Detecting Code in Unstructured Text</w:t>
      </w:r>
      <w:bookmarkEnd w:id="222"/>
    </w:p>
    <w:p w14:paraId="7F9AA12B" w14:textId="3E237B08"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del w:id="223" w:author="blake grills" w:date="2020-04-03T10:17:00Z">
        <w:r w:rsidR="00094B30" w:rsidDel="00CF64B0">
          <w:rPr>
            <w:rFonts w:cs="Times New Roman"/>
          </w:rPr>
          <w:delText xml:space="preserve">.  </w:delText>
        </w:r>
      </w:del>
      <w:ins w:id="224" w:author="blake grills" w:date="2020-04-03T10:17:00Z">
        <w:r w:rsidR="00CF64B0">
          <w:rPr>
            <w:rFonts w:cs="Times New Roman"/>
          </w:rPr>
          <w:t xml:space="preserve">.  </w:t>
        </w:r>
      </w:ins>
      <w:r w:rsidR="00B56455" w:rsidRPr="00B56455">
        <w:rPr>
          <w:rFonts w:cs="Times New Roman"/>
        </w:rPr>
        <w:t>2010a]</w:t>
      </w:r>
      <w:r w:rsidR="00B56455">
        <w:fldChar w:fldCharType="end"/>
      </w:r>
      <w:r>
        <w:t>, the authors developed an approach for automatically detecting code in emails</w:t>
      </w:r>
      <w:del w:id="225" w:author="blake grills" w:date="2020-04-03T10:17:00Z">
        <w:r w:rsidR="00094B30" w:rsidDel="00CF64B0">
          <w:delText xml:space="preserve">.  </w:delText>
        </w:r>
      </w:del>
      <w:ins w:id="226" w:author="blake grills" w:date="2020-04-03T10:17:00Z">
        <w:r w:rsidR="00CF64B0">
          <w:t xml:space="preserve">.  </w:t>
        </w:r>
      </w:ins>
      <w:r w:rsidR="008940CB">
        <w:t xml:space="preserve">In the process of </w:t>
      </w:r>
      <w:r w:rsidR="00CD3417">
        <w:t>developing their method for automated code detection Bacchelli et al</w:t>
      </w:r>
      <w:del w:id="227" w:author="blake grills" w:date="2020-04-03T10:17:00Z">
        <w:r w:rsidR="00094B30" w:rsidDel="00CF64B0">
          <w:delText xml:space="preserve">.  </w:delText>
        </w:r>
      </w:del>
      <w:ins w:id="228" w:author="blake grills" w:date="2020-04-03T10:17:00Z">
        <w:r w:rsidR="00CF64B0">
          <w:t xml:space="preserve">.  </w:t>
        </w:r>
      </w:ins>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del w:id="229" w:author="blake grills" w:date="2020-04-03T10:17:00Z">
        <w:r w:rsidR="00094B30" w:rsidDel="00CF64B0">
          <w:rPr>
            <w:rFonts w:cs="Times New Roman"/>
          </w:rPr>
          <w:delText xml:space="preserve">.  </w:delText>
        </w:r>
      </w:del>
      <w:ins w:id="230" w:author="blake grills" w:date="2020-04-03T10:17:00Z">
        <w:r w:rsidR="00CF64B0">
          <w:rPr>
            <w:rFonts w:cs="Times New Roman"/>
          </w:rPr>
          <w:t xml:space="preserve">.  </w:t>
        </w:r>
      </w:ins>
      <w:r w:rsidR="00CD3417" w:rsidRPr="00CD3417">
        <w:rPr>
          <w:rFonts w:cs="Times New Roman"/>
        </w:rPr>
        <w:t>2010a]</w:t>
      </w:r>
      <w:r w:rsidR="00CD3417">
        <w:fldChar w:fldCharType="end"/>
      </w:r>
      <w:del w:id="231" w:author="blake grills" w:date="2020-04-03T10:17:00Z">
        <w:r w:rsidR="00094B30" w:rsidDel="00CF64B0">
          <w:delText xml:space="preserve">.  </w:delText>
        </w:r>
      </w:del>
      <w:ins w:id="232" w:author="blake grills" w:date="2020-04-03T10:17:00Z">
        <w:r w:rsidR="00CF64B0">
          <w:t xml:space="preserve">.  </w:t>
        </w:r>
      </w:ins>
      <w:r w:rsidR="00CD3417">
        <w:t>The results of these approaches are interesting, what they show is that no individual method was enough to be consistently accurate for detecting code in emails</w:t>
      </w:r>
      <w:del w:id="233" w:author="blake grills" w:date="2020-04-03T10:17:00Z">
        <w:r w:rsidR="00094B30" w:rsidDel="00CF64B0">
          <w:delText xml:space="preserve">.  </w:delText>
        </w:r>
      </w:del>
      <w:ins w:id="234" w:author="blake grills" w:date="2020-04-03T10:17:00Z">
        <w:r w:rsidR="00CF64B0">
          <w:t xml:space="preserve">.  </w:t>
        </w:r>
      </w:ins>
      <w:r w:rsidR="00CD3417">
        <w:t>Furthermore, most of their combinations involve adding in regular expression to increase precision and recall, sometimes by a very significant amount</w:t>
      </w:r>
      <w:del w:id="235" w:author="blake grills" w:date="2020-04-03T10:17:00Z">
        <w:r w:rsidR="00094B30" w:rsidDel="00CF64B0">
          <w:delText xml:space="preserve">.  </w:delText>
        </w:r>
      </w:del>
      <w:ins w:id="236" w:author="blake grills" w:date="2020-04-03T10:17:00Z">
        <w:r w:rsidR="00CF64B0">
          <w:t xml:space="preserve">.  </w:t>
        </w:r>
      </w:ins>
      <w:r w:rsidR="00CD3417">
        <w:t>The final results of testing these methods both with and without regular expression shows an optimal case of 85-95% detection rate</w:t>
      </w:r>
      <w:r w:rsidR="00D8059E">
        <w:t xml:space="preserve"> by using end of line in combination with regular expression</w:t>
      </w:r>
      <w:del w:id="237" w:author="blake grills" w:date="2020-04-03T10:17:00Z">
        <w:r w:rsidR="00094B30" w:rsidDel="00CF64B0">
          <w:delText xml:space="preserve">.  </w:delText>
        </w:r>
      </w:del>
      <w:ins w:id="238" w:author="blake grills" w:date="2020-04-03T10:17:00Z">
        <w:r w:rsidR="00CF64B0">
          <w:t xml:space="preserve">.  </w:t>
        </w:r>
      </w:ins>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del w:id="239" w:author="blake grills" w:date="2020-04-03T10:17:00Z">
        <w:r w:rsidR="00094B30" w:rsidDel="00CF64B0">
          <w:rPr>
            <w:rFonts w:cs="Times New Roman"/>
          </w:rPr>
          <w:delText xml:space="preserve">.  </w:delText>
        </w:r>
      </w:del>
      <w:ins w:id="240" w:author="blake grills" w:date="2020-04-03T10:17:00Z">
        <w:r w:rsidR="00CF64B0">
          <w:rPr>
            <w:rFonts w:cs="Times New Roman"/>
          </w:rPr>
          <w:t xml:space="preserve">.  </w:t>
        </w:r>
      </w:ins>
      <w:r w:rsidR="00D8059E" w:rsidRPr="00D8059E">
        <w:rPr>
          <w:rFonts w:cs="Times New Roman"/>
        </w:rPr>
        <w:t>2010a]</w:t>
      </w:r>
      <w:r w:rsidR="00D8059E">
        <w:fldChar w:fldCharType="end"/>
      </w:r>
      <w:del w:id="241" w:author="blake grills" w:date="2020-04-03T10:17:00Z">
        <w:r w:rsidR="00094B30" w:rsidDel="00CF64B0">
          <w:delText xml:space="preserve">.  </w:delText>
        </w:r>
      </w:del>
      <w:ins w:id="242" w:author="blake grills" w:date="2020-04-03T10:17:00Z">
        <w:r w:rsidR="00CF64B0">
          <w:t xml:space="preserve">.  </w:t>
        </w:r>
      </w:ins>
      <w:r w:rsidR="00D8059E">
        <w:t>There is a shortcoming to their research, when they detect special characters their focus is to</w:t>
      </w:r>
      <w:r w:rsidR="00D06A7E">
        <w:t>o</w:t>
      </w:r>
      <w:r w:rsidR="00D8059E">
        <w:t xml:space="preserve"> tight and fails to note characters that can be syntactically very important</w:t>
      </w:r>
      <w:del w:id="243" w:author="blake grills" w:date="2020-04-03T10:17:00Z">
        <w:r w:rsidR="00094B30" w:rsidDel="00CF64B0">
          <w:delText xml:space="preserve">.  </w:delText>
        </w:r>
      </w:del>
      <w:ins w:id="244" w:author="blake grills" w:date="2020-04-03T10:17:00Z">
        <w:r w:rsidR="00CF64B0">
          <w:t xml:space="preserve">.  </w:t>
        </w:r>
      </w:ins>
      <w:r w:rsidR="002D78E3">
        <w:t>F</w:t>
      </w:r>
      <w:r w:rsidR="002F27D2">
        <w:t>or example</w:t>
      </w:r>
      <w:r w:rsidR="008133B2">
        <w:t>,</w:t>
      </w:r>
      <w:r w:rsidR="002F27D2">
        <w:t xml:space="preserve"> a common method of declaring string variables requires a quotation mark, which is a symbol rarely present in common speech</w:t>
      </w:r>
      <w:del w:id="245" w:author="blake grills" w:date="2020-04-03T10:17:00Z">
        <w:r w:rsidR="00094B30" w:rsidDel="00CF64B0">
          <w:delText xml:space="preserve">.  </w:delText>
        </w:r>
      </w:del>
      <w:ins w:id="246" w:author="blake grills" w:date="2020-04-03T10:17:00Z">
        <w:r w:rsidR="00CF64B0">
          <w:t xml:space="preserve">.  </w:t>
        </w:r>
      </w:ins>
      <w:r w:rsidR="00D8059E">
        <w:t>This is where our research and the work of Bacchelli et al</w:t>
      </w:r>
      <w:del w:id="247" w:author="blake grills" w:date="2020-04-03T10:17:00Z">
        <w:r w:rsidR="00094B30" w:rsidDel="00CF64B0">
          <w:delText xml:space="preserve">.  </w:delText>
        </w:r>
      </w:del>
      <w:ins w:id="248" w:author="blake grills" w:date="2020-04-03T10:17:00Z">
        <w:r w:rsidR="00CF64B0">
          <w:t xml:space="preserve">.  </w:t>
        </w:r>
      </w:ins>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del w:id="249" w:author="blake grills" w:date="2020-04-03T10:17:00Z">
        <w:r w:rsidR="00094B30" w:rsidDel="00CF64B0">
          <w:delText xml:space="preserve">.  </w:delText>
        </w:r>
      </w:del>
      <w:ins w:id="250" w:author="blake grills" w:date="2020-04-03T10:17:00Z">
        <w:r w:rsidR="00CF64B0">
          <w:t xml:space="preserve">.  </w:t>
        </w:r>
      </w:ins>
    </w:p>
    <w:p w14:paraId="1AF4A529" w14:textId="05B9707E" w:rsidR="00345FEF" w:rsidRPr="00FA7B2B" w:rsidRDefault="00345FEF" w:rsidP="00FA7B2B">
      <w:r>
        <w:t>Another example of the detection of code is provided by Abdalkareem et al</w:t>
      </w:r>
      <w:del w:id="251" w:author="blake grills" w:date="2020-04-03T10:17:00Z">
        <w:r w:rsidR="00094B30" w:rsidDel="00CF64B0">
          <w:delText xml:space="preserve">.  </w:delText>
        </w:r>
      </w:del>
      <w:ins w:id="252" w:author="blake grills" w:date="2020-04-03T10:17:00Z">
        <w:r w:rsidR="00CF64B0">
          <w:t xml:space="preserve">.  </w:t>
        </w:r>
      </w:ins>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del w:id="253" w:author="blake grills" w:date="2020-04-03T10:17:00Z">
        <w:r w:rsidR="00094B30" w:rsidDel="00CF64B0">
          <w:delText xml:space="preserve">.  </w:delText>
        </w:r>
      </w:del>
      <w:ins w:id="254" w:author="blake grills" w:date="2020-04-03T10:17:00Z">
        <w:r w:rsidR="00CF64B0">
          <w:t xml:space="preserve">.  </w:t>
        </w:r>
      </w:ins>
      <w:r w:rsidR="00387A5A">
        <w:t xml:space="preserve">The </w:t>
      </w:r>
      <w:r w:rsidR="002136EF">
        <w:t>heuristic</w:t>
      </w:r>
      <w:r w:rsidR="00387A5A">
        <w:t xml:space="preserve"> Abdalkareem et al</w:t>
      </w:r>
      <w:del w:id="255" w:author="blake grills" w:date="2020-04-03T10:17:00Z">
        <w:r w:rsidR="00094B30" w:rsidDel="00CF64B0">
          <w:delText xml:space="preserve">.  </w:delText>
        </w:r>
      </w:del>
      <w:ins w:id="256" w:author="blake grills" w:date="2020-04-03T10:17:00Z">
        <w:r w:rsidR="00CF64B0">
          <w:t xml:space="preserve">.  </w:t>
        </w:r>
      </w:ins>
      <w:r w:rsidR="00387A5A">
        <w:t>employ is simple</w:t>
      </w:r>
      <w:del w:id="257" w:author="blake grills" w:date="2020-04-03T10:17:00Z">
        <w:r w:rsidR="00094B30" w:rsidDel="00CF64B0">
          <w:delText xml:space="preserve">.  </w:delText>
        </w:r>
      </w:del>
      <w:ins w:id="258" w:author="blake grills" w:date="2020-04-03T10:17:00Z">
        <w:r w:rsidR="00CF64B0">
          <w:t xml:space="preserve">.  </w:t>
        </w:r>
      </w:ins>
      <w:r w:rsidR="00387A5A">
        <w:t>Since StackOverflow posts are in html, they consider text within code tags as code</w:t>
      </w:r>
      <w:del w:id="259" w:author="blake grills" w:date="2020-04-03T10:17:00Z">
        <w:r w:rsidR="00094B30" w:rsidDel="00CF64B0">
          <w:delText xml:space="preserve">.  </w:delText>
        </w:r>
      </w:del>
      <w:ins w:id="260" w:author="blake grills" w:date="2020-04-03T10:17:00Z">
        <w:r w:rsidR="00CF64B0">
          <w:t xml:space="preserve">.  </w:t>
        </w:r>
      </w:ins>
      <w:r w:rsidR="002136EF">
        <w:t>Additionally</w:t>
      </w:r>
      <w:r w:rsidR="00387A5A">
        <w:t xml:space="preserve">, the </w:t>
      </w:r>
      <w:r>
        <w:t xml:space="preserve">answers </w:t>
      </w:r>
      <w:r w:rsidR="00387A5A">
        <w:t>have to b</w:t>
      </w:r>
      <w:r>
        <w:t>e five lines or greater</w:t>
      </w:r>
      <w:del w:id="261" w:author="blake grills" w:date="2020-04-03T10:17:00Z">
        <w:r w:rsidR="00094B30" w:rsidDel="00CF64B0">
          <w:delText xml:space="preserve">.  </w:delText>
        </w:r>
      </w:del>
      <w:ins w:id="262" w:author="blake grills" w:date="2020-04-03T10:17:00Z">
        <w:r w:rsidR="00CF64B0">
          <w:t xml:space="preserve">.  </w:t>
        </w:r>
      </w:ins>
      <w:r>
        <w:t xml:space="preserve">The reason they chose to exclude anything less than five lines was because they were concerned that </w:t>
      </w:r>
      <w:r>
        <w:lastRenderedPageBreak/>
        <w:t xml:space="preserve">code </w:t>
      </w:r>
      <w:r w:rsidR="002136EF">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del w:id="263" w:author="blake grills" w:date="2020-04-03T10:17:00Z">
        <w:r w:rsidR="00094B30" w:rsidDel="00CF64B0">
          <w:rPr>
            <w:rFonts w:cs="Times New Roman"/>
          </w:rPr>
          <w:delText xml:space="preserve">.  </w:delText>
        </w:r>
      </w:del>
      <w:ins w:id="264" w:author="blake grills" w:date="2020-04-03T10:17:00Z">
        <w:r w:rsidR="00CF64B0">
          <w:rPr>
            <w:rFonts w:cs="Times New Roman"/>
          </w:rPr>
          <w:t xml:space="preserve">.  </w:t>
        </w:r>
      </w:ins>
      <w:r w:rsidRPr="00345FEF">
        <w:rPr>
          <w:rFonts w:cs="Times New Roman"/>
        </w:rPr>
        <w:t>2017]</w:t>
      </w:r>
      <w:r>
        <w:fldChar w:fldCharType="end"/>
      </w:r>
      <w:del w:id="265" w:author="blake grills" w:date="2020-04-03T10:17:00Z">
        <w:r w:rsidR="00094B30" w:rsidDel="00CF64B0">
          <w:delText xml:space="preserve">.  </w:delText>
        </w:r>
      </w:del>
      <w:ins w:id="266" w:author="blake grills" w:date="2020-04-03T10:17:00Z">
        <w:r w:rsidR="00CF64B0">
          <w:t xml:space="preserve">.  </w:t>
        </w:r>
      </w:ins>
      <w:r w:rsidR="002A06D3">
        <w:t>While code detection is related to the work that we are doing, the specific work of this team relies on the preexisting code tags found in the StackOverflow message board</w:t>
      </w:r>
      <w:del w:id="267" w:author="blake grills" w:date="2020-04-03T10:17:00Z">
        <w:r w:rsidR="00094B30" w:rsidDel="00CF64B0">
          <w:delText xml:space="preserve">.  </w:delText>
        </w:r>
      </w:del>
      <w:ins w:id="268" w:author="blake grills" w:date="2020-04-03T10:17:00Z">
        <w:r w:rsidR="00CF64B0">
          <w:t xml:space="preserve">.  </w:t>
        </w:r>
      </w:ins>
      <w:r w:rsidR="0039589F">
        <w:t>Our approach does not rely on markers such as a code-tag</w:t>
      </w:r>
      <w:r w:rsidR="00794D32">
        <w:t>, and is capable at working on the granularity of a single line</w:t>
      </w:r>
      <w:del w:id="269" w:author="blake grills" w:date="2020-04-03T10:17:00Z">
        <w:r w:rsidR="00094B30" w:rsidDel="00CF64B0">
          <w:delText xml:space="preserve">.  </w:delText>
        </w:r>
      </w:del>
      <w:ins w:id="270" w:author="blake grills" w:date="2020-04-03T10:17:00Z">
        <w:r w:rsidR="00CF64B0">
          <w:t xml:space="preserve">.  </w:t>
        </w:r>
      </w:ins>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271" w:name="_Ref33723021"/>
      <w:r>
        <w:t xml:space="preserve"> </w:t>
      </w:r>
      <w:bookmarkStart w:id="272" w:name="_Ref34207242"/>
      <w:r w:rsidR="00AB11E8">
        <w:t xml:space="preserve">Comment Generation </w:t>
      </w:r>
      <w:bookmarkEnd w:id="271"/>
      <w:bookmarkEnd w:id="272"/>
    </w:p>
    <w:p w14:paraId="7E129D74" w14:textId="1BDF92D4" w:rsidR="004B145D" w:rsidRDefault="00D8059E" w:rsidP="00386FA3">
      <w:pPr>
        <w:rPr>
          <w:rFonts w:cs="Times New Roman"/>
          <w:szCs w:val="24"/>
        </w:rPr>
      </w:pPr>
      <w:r>
        <w:rPr>
          <w:rFonts w:cs="Times New Roman"/>
          <w:szCs w:val="24"/>
        </w:rPr>
        <w:t>Related to our work is research on comment generation and comment studies</w:t>
      </w:r>
      <w:del w:id="273" w:author="blake grills" w:date="2020-04-03T10:17:00Z">
        <w:r w:rsidR="00094B30" w:rsidDel="00CF64B0">
          <w:rPr>
            <w:rFonts w:cs="Times New Roman"/>
            <w:szCs w:val="24"/>
          </w:rPr>
          <w:delText xml:space="preserve">.  </w:delText>
        </w:r>
      </w:del>
      <w:ins w:id="274" w:author="blake grills" w:date="2020-04-03T10:17:00Z">
        <w:r w:rsidR="00CF64B0">
          <w:rPr>
            <w:rFonts w:cs="Times New Roman"/>
            <w:szCs w:val="24"/>
          </w:rPr>
          <w:t xml:space="preserve">.  </w:t>
        </w:r>
      </w:ins>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del w:id="275" w:author="blake grills" w:date="2020-04-03T10:17:00Z">
        <w:r w:rsidR="00094B30" w:rsidDel="00CF64B0">
          <w:rPr>
            <w:rFonts w:cs="Times New Roman"/>
          </w:rPr>
          <w:delText xml:space="preserve">.  </w:delText>
        </w:r>
      </w:del>
      <w:ins w:id="276" w:author="blake grills" w:date="2020-04-03T10:17:00Z">
        <w:r w:rsidR="00CF64B0">
          <w:rPr>
            <w:rFonts w:cs="Times New Roman"/>
          </w:rPr>
          <w:t xml:space="preserve">.  </w:t>
        </w:r>
      </w:ins>
      <w:r w:rsidR="00191E0C" w:rsidRPr="00191E0C">
        <w:rPr>
          <w:rFonts w:cs="Times New Roman"/>
        </w:rPr>
        <w:t>2019]</w:t>
      </w:r>
      <w:r w:rsidR="00191E0C">
        <w:rPr>
          <w:rFonts w:cs="Times New Roman"/>
          <w:szCs w:val="24"/>
        </w:rPr>
        <w:fldChar w:fldCharType="end"/>
      </w:r>
      <w:del w:id="277" w:author="blake grills" w:date="2020-04-03T10:17:00Z">
        <w:r w:rsidR="00094B30" w:rsidDel="00CF64B0">
          <w:rPr>
            <w:rFonts w:cs="Times New Roman"/>
            <w:szCs w:val="24"/>
          </w:rPr>
          <w:delText xml:space="preserve">.  </w:delText>
        </w:r>
      </w:del>
      <w:ins w:id="278" w:author="blake grills" w:date="2020-04-03T10:17:00Z">
        <w:r w:rsidR="00CF64B0">
          <w:rPr>
            <w:rFonts w:cs="Times New Roman"/>
            <w:szCs w:val="24"/>
          </w:rPr>
          <w:t xml:space="preserve">.  </w:t>
        </w:r>
      </w:ins>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del w:id="279" w:author="blake grills" w:date="2020-04-03T10:17:00Z">
        <w:r w:rsidR="00094B30" w:rsidDel="00CF64B0">
          <w:rPr>
            <w:rFonts w:cs="Times New Roman"/>
            <w:szCs w:val="24"/>
          </w:rPr>
          <w:delText xml:space="preserve">.  </w:delText>
        </w:r>
      </w:del>
      <w:ins w:id="280" w:author="blake grills" w:date="2020-04-03T10:17:00Z">
        <w:r w:rsidR="00CF64B0">
          <w:rPr>
            <w:rFonts w:cs="Times New Roman"/>
            <w:szCs w:val="24"/>
          </w:rPr>
          <w:t xml:space="preserve">.  </w:t>
        </w:r>
      </w:ins>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del w:id="281" w:author="blake grills" w:date="2020-04-03T10:17:00Z">
        <w:r w:rsidR="00094B30" w:rsidDel="00CF64B0">
          <w:rPr>
            <w:rFonts w:cs="Times New Roman"/>
          </w:rPr>
          <w:delText xml:space="preserve">.  </w:delText>
        </w:r>
      </w:del>
      <w:ins w:id="282" w:author="blake grills" w:date="2020-04-03T10:17:00Z">
        <w:r w:rsidR="00CF64B0">
          <w:rPr>
            <w:rFonts w:cs="Times New Roman"/>
          </w:rPr>
          <w:t xml:space="preserve">.  </w:t>
        </w:r>
      </w:ins>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del w:id="283" w:author="blake grills" w:date="2020-04-03T10:17:00Z">
        <w:r w:rsidR="00094B30" w:rsidDel="00CF64B0">
          <w:rPr>
            <w:rFonts w:cs="Times New Roman"/>
          </w:rPr>
          <w:delText xml:space="preserve">.  </w:delText>
        </w:r>
      </w:del>
      <w:ins w:id="284" w:author="blake grills" w:date="2020-04-03T10:17:00Z">
        <w:r w:rsidR="00CF64B0">
          <w:rPr>
            <w:rFonts w:cs="Times New Roman"/>
          </w:rPr>
          <w:t xml:space="preserve">.  </w:t>
        </w:r>
      </w:ins>
      <w:r w:rsidR="007A77A1" w:rsidRPr="007A77A1">
        <w:rPr>
          <w:rFonts w:cs="Times New Roman"/>
        </w:rPr>
        <w:t>2013]</w:t>
      </w:r>
      <w:r w:rsidR="007A77A1">
        <w:rPr>
          <w:rFonts w:cs="Times New Roman"/>
          <w:szCs w:val="24"/>
        </w:rPr>
        <w:fldChar w:fldCharType="end"/>
      </w:r>
      <w:del w:id="285" w:author="blake grills" w:date="2020-04-03T10:17:00Z">
        <w:r w:rsidR="00094B30" w:rsidDel="00CF64B0">
          <w:rPr>
            <w:rFonts w:cs="Times New Roman"/>
            <w:szCs w:val="24"/>
          </w:rPr>
          <w:delText xml:space="preserve">.  </w:delText>
        </w:r>
      </w:del>
      <w:ins w:id="286" w:author="blake grills" w:date="2020-04-03T10:17:00Z">
        <w:r w:rsidR="00CF64B0">
          <w:rPr>
            <w:rFonts w:cs="Times New Roman"/>
            <w:szCs w:val="24"/>
          </w:rPr>
          <w:t xml:space="preserve">.  </w:t>
        </w:r>
      </w:ins>
    </w:p>
    <w:p w14:paraId="293CA068" w14:textId="3BB4DDF5"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del w:id="287" w:author="blake grills" w:date="2020-04-03T10:17:00Z">
        <w:r w:rsidR="00094B30" w:rsidDel="00CF64B0">
          <w:rPr>
            <w:rFonts w:cs="Times New Roman"/>
            <w:szCs w:val="24"/>
          </w:rPr>
          <w:delText xml:space="preserve">.  </w:delText>
        </w:r>
      </w:del>
      <w:ins w:id="288" w:author="blake grills" w:date="2020-04-03T10:17:00Z">
        <w:r w:rsidR="00CF64B0">
          <w:rPr>
            <w:rFonts w:cs="Times New Roman"/>
            <w:szCs w:val="24"/>
          </w:rPr>
          <w:t xml:space="preserve">.  </w:t>
        </w:r>
      </w:ins>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del w:id="289" w:author="blake grills" w:date="2020-04-03T10:17:00Z">
        <w:r w:rsidR="00094B30" w:rsidDel="00CF64B0">
          <w:rPr>
            <w:rFonts w:cs="Times New Roman"/>
          </w:rPr>
          <w:delText xml:space="preserve">.  </w:delText>
        </w:r>
      </w:del>
      <w:ins w:id="290" w:author="blake grills" w:date="2020-04-03T10:17:00Z">
        <w:r w:rsidR="00CF64B0">
          <w:rPr>
            <w:rFonts w:cs="Times New Roman"/>
          </w:rPr>
          <w:t xml:space="preserve">.  </w:t>
        </w:r>
      </w:ins>
      <w:r w:rsidRPr="00386FA3">
        <w:rPr>
          <w:rFonts w:cs="Times New Roman"/>
        </w:rPr>
        <w:t>2019]</w:t>
      </w:r>
      <w:r>
        <w:rPr>
          <w:rFonts w:cs="Times New Roman"/>
          <w:szCs w:val="24"/>
        </w:rPr>
        <w:fldChar w:fldCharType="end"/>
      </w:r>
      <w:del w:id="291" w:author="blake grills" w:date="2020-04-03T10:17:00Z">
        <w:r w:rsidR="00094B30" w:rsidDel="00CF64B0">
          <w:rPr>
            <w:rFonts w:cs="Times New Roman"/>
            <w:szCs w:val="24"/>
          </w:rPr>
          <w:delText xml:space="preserve">.  </w:delText>
        </w:r>
      </w:del>
      <w:ins w:id="292" w:author="blake grills" w:date="2020-04-03T10:17:00Z">
        <w:r w:rsidR="00CF64B0">
          <w:rPr>
            <w:rFonts w:cs="Times New Roman"/>
            <w:szCs w:val="24"/>
          </w:rPr>
          <w:t xml:space="preserve">.  </w:t>
        </w:r>
      </w:ins>
      <w:r w:rsidR="00221129">
        <w:rPr>
          <w:rFonts w:cs="Times New Roman"/>
          <w:szCs w:val="24"/>
        </w:rPr>
        <w:t>The end result of the research of Song et al</w:t>
      </w:r>
      <w:del w:id="293" w:author="blake grills" w:date="2020-04-03T10:17:00Z">
        <w:r w:rsidR="00094B30" w:rsidDel="00CF64B0">
          <w:rPr>
            <w:rFonts w:cs="Times New Roman"/>
            <w:szCs w:val="24"/>
          </w:rPr>
          <w:delText xml:space="preserve">.  </w:delText>
        </w:r>
      </w:del>
      <w:ins w:id="294" w:author="blake grills" w:date="2020-04-03T10:17:00Z">
        <w:r w:rsidR="00CF64B0">
          <w:rPr>
            <w:rFonts w:cs="Times New Roman"/>
            <w:szCs w:val="24"/>
          </w:rPr>
          <w:t xml:space="preserve">.  </w:t>
        </w:r>
      </w:ins>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del w:id="295" w:author="blake grills" w:date="2020-04-03T10:17:00Z">
        <w:r w:rsidR="00094B30" w:rsidDel="00CF64B0">
          <w:rPr>
            <w:rFonts w:cs="Times New Roman"/>
            <w:szCs w:val="24"/>
          </w:rPr>
          <w:delText xml:space="preserve">.  </w:delText>
        </w:r>
      </w:del>
      <w:ins w:id="296" w:author="blake grills" w:date="2020-04-03T10:17:00Z">
        <w:r w:rsidR="00CF64B0">
          <w:rPr>
            <w:rFonts w:cs="Times New Roman"/>
            <w:szCs w:val="24"/>
          </w:rPr>
          <w:t xml:space="preserve">.  </w:t>
        </w:r>
      </w:ins>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del w:id="297" w:author="blake grills" w:date="2020-04-03T10:17:00Z">
        <w:r w:rsidR="00094B30" w:rsidDel="00CF64B0">
          <w:rPr>
            <w:rFonts w:cs="Times New Roman"/>
            <w:szCs w:val="24"/>
          </w:rPr>
          <w:delText xml:space="preserve">.  </w:delText>
        </w:r>
      </w:del>
      <w:ins w:id="298" w:author="blake grills" w:date="2020-04-03T10:17:00Z">
        <w:r w:rsidR="00CF64B0">
          <w:rPr>
            <w:rFonts w:cs="Times New Roman"/>
            <w:szCs w:val="24"/>
          </w:rPr>
          <w:t xml:space="preserve">.  </w:t>
        </w:r>
      </w:ins>
      <w:r w:rsidR="00861E0F">
        <w:rPr>
          <w:rFonts w:cs="Times New Roman"/>
          <w:szCs w:val="24"/>
        </w:rPr>
        <w:t>One problem with their approach is that they are unable to differentiate between comment-out code and not, which the authors note as a problem</w:t>
      </w:r>
      <w:del w:id="299" w:author="blake grills" w:date="2020-04-03T10:17:00Z">
        <w:r w:rsidR="00094B30" w:rsidDel="00CF64B0">
          <w:rPr>
            <w:rFonts w:cs="Times New Roman"/>
            <w:szCs w:val="24"/>
          </w:rPr>
          <w:delText xml:space="preserve">.  </w:delText>
        </w:r>
      </w:del>
      <w:ins w:id="300" w:author="blake grills" w:date="2020-04-03T10:17:00Z">
        <w:r w:rsidR="00CF64B0">
          <w:rPr>
            <w:rFonts w:cs="Times New Roman"/>
            <w:szCs w:val="24"/>
          </w:rPr>
          <w:t xml:space="preserve">.  </w:t>
        </w:r>
      </w:ins>
      <w:r w:rsidR="00861E0F">
        <w:rPr>
          <w:rFonts w:cs="Times New Roman"/>
          <w:szCs w:val="24"/>
        </w:rPr>
        <w:t>The results of this thesis (i.e., an automatic classifier) would directly benefit their approach.</w:t>
      </w:r>
    </w:p>
    <w:p w14:paraId="09A7F98E" w14:textId="5ED48EB2"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del w:id="301" w:author="blake grills" w:date="2020-04-03T10:17:00Z">
        <w:r w:rsidR="00094B30" w:rsidDel="00CF64B0">
          <w:rPr>
            <w:rFonts w:cs="Times New Roman"/>
            <w:szCs w:val="24"/>
          </w:rPr>
          <w:delText xml:space="preserve">.  </w:delText>
        </w:r>
      </w:del>
      <w:ins w:id="302" w:author="blake grills" w:date="2020-04-03T10:17:00Z">
        <w:r w:rsidR="00CF64B0">
          <w:rPr>
            <w:rFonts w:cs="Times New Roman"/>
            <w:szCs w:val="24"/>
          </w:rPr>
          <w:t xml:space="preserve">.  </w:t>
        </w:r>
      </w:ins>
      <w:r w:rsidR="00095755">
        <w:rPr>
          <w:rFonts w:cs="Times New Roman"/>
          <w:szCs w:val="24"/>
        </w:rPr>
        <w:t>The team considered two different types of values when detecting the code that they would be auto generating comments for</w:t>
      </w:r>
      <w:del w:id="303" w:author="blake grills" w:date="2020-04-03T10:17:00Z">
        <w:r w:rsidR="00094B30" w:rsidDel="00CF64B0">
          <w:rPr>
            <w:rFonts w:cs="Times New Roman"/>
            <w:szCs w:val="24"/>
          </w:rPr>
          <w:delText xml:space="preserve">.  </w:delText>
        </w:r>
      </w:del>
      <w:ins w:id="304" w:author="blake grills" w:date="2020-04-03T10:17:00Z">
        <w:r w:rsidR="00CF64B0">
          <w:rPr>
            <w:rFonts w:cs="Times New Roman"/>
            <w:szCs w:val="24"/>
          </w:rPr>
          <w:t xml:space="preserve">.  </w:t>
        </w:r>
      </w:ins>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del w:id="305" w:author="blake grills" w:date="2020-04-03T10:17:00Z">
        <w:r w:rsidR="00094B30" w:rsidDel="00CF64B0">
          <w:rPr>
            <w:rFonts w:cs="Times New Roman"/>
            <w:szCs w:val="24"/>
          </w:rPr>
          <w:delText xml:space="preserve">.  </w:delText>
        </w:r>
      </w:del>
      <w:ins w:id="306" w:author="blake grills" w:date="2020-04-03T10:17:00Z">
        <w:r w:rsidR="00CF64B0">
          <w:rPr>
            <w:rFonts w:cs="Times New Roman"/>
            <w:szCs w:val="24"/>
          </w:rPr>
          <w:t xml:space="preserve">.  </w:t>
        </w:r>
      </w:ins>
      <w:r w:rsidR="00095755">
        <w:rPr>
          <w:rFonts w:cs="Times New Roman"/>
          <w:szCs w:val="24"/>
        </w:rPr>
        <w:t>The second type, code, is the type that we are much more interested in</w:t>
      </w:r>
      <w:del w:id="307" w:author="blake grills" w:date="2020-04-03T10:17:00Z">
        <w:r w:rsidR="00094B30" w:rsidDel="00CF64B0">
          <w:rPr>
            <w:rFonts w:cs="Times New Roman"/>
            <w:szCs w:val="24"/>
          </w:rPr>
          <w:delText xml:space="preserve">.  </w:delText>
        </w:r>
      </w:del>
      <w:ins w:id="308" w:author="blake grills" w:date="2020-04-03T10:17:00Z">
        <w:r w:rsidR="00CF64B0">
          <w:rPr>
            <w:rFonts w:cs="Times New Roman"/>
            <w:szCs w:val="24"/>
          </w:rPr>
          <w:t xml:space="preserve">.  </w:t>
        </w:r>
      </w:ins>
      <w:r w:rsidR="00095755">
        <w:rPr>
          <w:rFonts w:cs="Times New Roman"/>
          <w:szCs w:val="24"/>
        </w:rPr>
        <w:t>Movshovitz-Attias and Cohen focus on major syntax tokens such as public, private, for and so on as well as all variables and identifiers</w:t>
      </w:r>
      <w:del w:id="309" w:author="blake grills" w:date="2020-04-03T10:17:00Z">
        <w:r w:rsidR="00094B30" w:rsidDel="00CF64B0">
          <w:rPr>
            <w:rFonts w:cs="Times New Roman"/>
            <w:szCs w:val="24"/>
          </w:rPr>
          <w:delText xml:space="preserve">.  </w:delText>
        </w:r>
      </w:del>
      <w:ins w:id="310" w:author="blake grills" w:date="2020-04-03T10:17:00Z">
        <w:r w:rsidR="00CF64B0">
          <w:rPr>
            <w:rFonts w:cs="Times New Roman"/>
            <w:szCs w:val="24"/>
          </w:rPr>
          <w:t xml:space="preserve">.  </w:t>
        </w:r>
      </w:ins>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del w:id="311" w:author="blake grills" w:date="2020-04-03T10:17:00Z">
        <w:r w:rsidR="00094B30" w:rsidDel="00CF64B0">
          <w:rPr>
            <w:rFonts w:cs="Times New Roman"/>
            <w:szCs w:val="24"/>
          </w:rPr>
          <w:delText xml:space="preserve">.  </w:delText>
        </w:r>
      </w:del>
      <w:ins w:id="312" w:author="blake grills" w:date="2020-04-03T10:17:00Z">
        <w:r w:rsidR="00CF64B0">
          <w:rPr>
            <w:rFonts w:cs="Times New Roman"/>
            <w:szCs w:val="24"/>
          </w:rPr>
          <w:t xml:space="preserve">.  </w:t>
        </w:r>
      </w:ins>
      <w:r w:rsidR="00095755">
        <w:rPr>
          <w:rFonts w:cs="Times New Roman"/>
          <w:szCs w:val="24"/>
        </w:rPr>
        <w:t>Once these vector</w:t>
      </w:r>
      <w:r w:rsidR="007A77A1">
        <w:rPr>
          <w:rFonts w:cs="Times New Roman"/>
          <w:szCs w:val="24"/>
        </w:rPr>
        <w:t>s are created they can be used to generate comments based off of the source code</w:t>
      </w:r>
      <w:del w:id="313" w:author="blake grills" w:date="2020-04-03T10:17:00Z">
        <w:r w:rsidR="00094B30" w:rsidDel="00CF64B0">
          <w:rPr>
            <w:rFonts w:cs="Times New Roman"/>
            <w:szCs w:val="24"/>
          </w:rPr>
          <w:delText xml:space="preserve">.  </w:delText>
        </w:r>
      </w:del>
      <w:ins w:id="314" w:author="blake grills" w:date="2020-04-03T10:17:00Z">
        <w:r w:rsidR="00CF64B0">
          <w:rPr>
            <w:rFonts w:cs="Times New Roman"/>
            <w:szCs w:val="24"/>
          </w:rPr>
          <w:t xml:space="preserve">.  </w:t>
        </w:r>
      </w:ins>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5D94E350" w:rsidR="00BD2F36" w:rsidRDefault="00BD2F36" w:rsidP="00386FA3">
      <w:pPr>
        <w:rPr>
          <w:rFonts w:cs="Times New Roman"/>
          <w:szCs w:val="24"/>
        </w:rPr>
      </w:pPr>
      <w:r>
        <w:rPr>
          <w:rFonts w:cs="Times New Roman"/>
          <w:szCs w:val="24"/>
        </w:rPr>
        <w:t>Abid et</w:t>
      </w:r>
      <w:del w:id="315" w:author="blake grills" w:date="2020-04-03T10:17:00Z">
        <w:r w:rsidR="00094B30" w:rsidDel="00CF64B0">
          <w:rPr>
            <w:rFonts w:cs="Times New Roman"/>
            <w:szCs w:val="24"/>
          </w:rPr>
          <w:delText xml:space="preserve">.  </w:delText>
        </w:r>
      </w:del>
      <w:ins w:id="316" w:author="blake grills" w:date="2020-04-03T10:17:00Z">
        <w:r w:rsidR="00CF64B0">
          <w:rPr>
            <w:rFonts w:cs="Times New Roman"/>
            <w:szCs w:val="24"/>
          </w:rPr>
          <w:t xml:space="preserve">.  </w:t>
        </w:r>
      </w:ins>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del w:id="317" w:author="blake grills" w:date="2020-04-03T10:17:00Z">
        <w:r w:rsidR="00094B30" w:rsidDel="00CF64B0">
          <w:rPr>
            <w:rFonts w:cs="Times New Roman"/>
          </w:rPr>
          <w:delText xml:space="preserve">.  </w:delText>
        </w:r>
      </w:del>
      <w:ins w:id="318" w:author="blake grills" w:date="2020-04-03T10:17:00Z">
        <w:r w:rsidR="00CF64B0">
          <w:rPr>
            <w:rFonts w:cs="Times New Roman"/>
          </w:rPr>
          <w:t xml:space="preserve">.  </w:t>
        </w:r>
      </w:ins>
      <w:r w:rsidR="007A12BB" w:rsidRPr="007A12BB">
        <w:rPr>
          <w:rFonts w:cs="Times New Roman"/>
        </w:rPr>
        <w:t>2015]</w:t>
      </w:r>
      <w:r w:rsidR="007A12BB">
        <w:rPr>
          <w:rFonts w:cs="Times New Roman"/>
          <w:szCs w:val="24"/>
        </w:rPr>
        <w:fldChar w:fldCharType="end"/>
      </w:r>
      <w:del w:id="319" w:author="blake grills" w:date="2020-04-03T10:17:00Z">
        <w:r w:rsidR="00094B30" w:rsidDel="00CF64B0">
          <w:rPr>
            <w:rFonts w:cs="Times New Roman"/>
            <w:szCs w:val="24"/>
          </w:rPr>
          <w:delText xml:space="preserve">.  </w:delText>
        </w:r>
      </w:del>
      <w:ins w:id="320" w:author="blake grills" w:date="2020-04-03T10:17:00Z">
        <w:r w:rsidR="00CF64B0">
          <w:rPr>
            <w:rFonts w:cs="Times New Roman"/>
            <w:szCs w:val="24"/>
          </w:rPr>
          <w:t xml:space="preserve">.  </w:t>
        </w:r>
      </w:ins>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del w:id="321" w:author="blake grills" w:date="2020-04-03T10:17:00Z">
        <w:r w:rsidR="00094B30" w:rsidDel="00CF64B0">
          <w:rPr>
            <w:rFonts w:cs="Times New Roman"/>
          </w:rPr>
          <w:delText xml:space="preserve">.  </w:delText>
        </w:r>
      </w:del>
      <w:ins w:id="322" w:author="blake grills" w:date="2020-04-03T10:17:00Z">
        <w:r w:rsidR="00CF64B0">
          <w:rPr>
            <w:rFonts w:cs="Times New Roman"/>
          </w:rPr>
          <w:t xml:space="preserve">.  </w:t>
        </w:r>
      </w:ins>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del w:id="323" w:author="blake grills" w:date="2020-04-03T10:17:00Z">
        <w:r w:rsidR="00094B30" w:rsidDel="00CF64B0">
          <w:rPr>
            <w:rFonts w:cs="Times New Roman"/>
            <w:szCs w:val="24"/>
          </w:rPr>
          <w:delText xml:space="preserve">.  </w:delText>
        </w:r>
      </w:del>
      <w:ins w:id="324" w:author="blake grills" w:date="2020-04-03T10:17:00Z">
        <w:r w:rsidR="00CF64B0">
          <w:rPr>
            <w:rFonts w:cs="Times New Roman"/>
            <w:szCs w:val="24"/>
          </w:rPr>
          <w:t xml:space="preserve">.  </w:t>
        </w:r>
      </w:ins>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del w:id="325" w:author="blake grills" w:date="2020-04-03T10:17:00Z">
        <w:r w:rsidR="00094B30" w:rsidDel="00CF64B0">
          <w:rPr>
            <w:rFonts w:cs="Times New Roman"/>
          </w:rPr>
          <w:delText xml:space="preserve">.  </w:delText>
        </w:r>
      </w:del>
      <w:ins w:id="326" w:author="blake grills" w:date="2020-04-03T10:17:00Z">
        <w:r w:rsidR="00CF64B0">
          <w:rPr>
            <w:rFonts w:cs="Times New Roman"/>
          </w:rPr>
          <w:t xml:space="preserve">.  </w:t>
        </w:r>
      </w:ins>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327" w:name="_Ref35456517"/>
      <w:r>
        <w:t>Comment Quality</w:t>
      </w:r>
      <w:bookmarkEnd w:id="327"/>
    </w:p>
    <w:p w14:paraId="06629DC4" w14:textId="7DA8CEA4"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del w:id="328" w:author="blake grills" w:date="2020-04-03T10:17:00Z">
        <w:r w:rsidR="00094B30" w:rsidDel="00CF64B0">
          <w:rPr>
            <w:rFonts w:cs="Times New Roman"/>
            <w:szCs w:val="24"/>
          </w:rPr>
          <w:delText xml:space="preserve">.  </w:delText>
        </w:r>
      </w:del>
      <w:ins w:id="329" w:author="blake grills" w:date="2020-04-03T10:17:00Z">
        <w:r w:rsidR="00CF64B0">
          <w:rPr>
            <w:rFonts w:cs="Times New Roman"/>
            <w:szCs w:val="24"/>
          </w:rPr>
          <w:t xml:space="preserve">.  </w:t>
        </w:r>
      </w:ins>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del w:id="330" w:author="blake grills" w:date="2020-04-03T10:17:00Z">
        <w:r w:rsidR="00094B30" w:rsidDel="00CF64B0">
          <w:rPr>
            <w:rFonts w:cs="Times New Roman"/>
            <w:szCs w:val="24"/>
          </w:rPr>
          <w:delText xml:space="preserve">.  </w:delText>
        </w:r>
      </w:del>
      <w:ins w:id="331" w:author="blake grills" w:date="2020-04-03T10:17:00Z">
        <w:r w:rsidR="00CF64B0">
          <w:rPr>
            <w:rFonts w:cs="Times New Roman"/>
            <w:szCs w:val="24"/>
          </w:rPr>
          <w:t xml:space="preserve">.  </w:t>
        </w:r>
      </w:ins>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del w:id="332" w:author="blake grills" w:date="2020-04-03T10:17:00Z">
        <w:r w:rsidR="00094B30" w:rsidDel="00CF64B0">
          <w:rPr>
            <w:rFonts w:cs="Times New Roman"/>
            <w:szCs w:val="24"/>
          </w:rPr>
          <w:delText xml:space="preserve">.  </w:delText>
        </w:r>
      </w:del>
      <w:ins w:id="333" w:author="blake grills" w:date="2020-04-03T10:17:00Z">
        <w:r w:rsidR="00CF64B0">
          <w:rPr>
            <w:rFonts w:cs="Times New Roman"/>
            <w:szCs w:val="24"/>
          </w:rPr>
          <w:t xml:space="preserve">.  </w:t>
        </w:r>
      </w:ins>
    </w:p>
    <w:p w14:paraId="1B299377" w14:textId="49AD7F18"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del w:id="334" w:author="blake grills" w:date="2020-04-03T10:17:00Z">
        <w:r w:rsidR="00094B30" w:rsidDel="00CF64B0">
          <w:rPr>
            <w:rFonts w:cs="Times New Roman"/>
          </w:rPr>
          <w:delText xml:space="preserve">.  </w:delText>
        </w:r>
      </w:del>
      <w:ins w:id="335" w:author="blake grills" w:date="2020-04-03T10:17:00Z">
        <w:r w:rsidR="00CF64B0">
          <w:rPr>
            <w:rFonts w:cs="Times New Roman"/>
          </w:rPr>
          <w:t xml:space="preserve">.  </w:t>
        </w:r>
      </w:ins>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del w:id="336" w:author="blake grills" w:date="2020-04-03T10:17:00Z">
        <w:r w:rsidR="00094B30" w:rsidDel="00CF64B0">
          <w:rPr>
            <w:rFonts w:cs="Times New Roman"/>
            <w:szCs w:val="24"/>
          </w:rPr>
          <w:delText xml:space="preserve">.  </w:delText>
        </w:r>
      </w:del>
      <w:ins w:id="337" w:author="blake grills" w:date="2020-04-03T10:17:00Z">
        <w:r w:rsidR="00CF64B0">
          <w:rPr>
            <w:rFonts w:cs="Times New Roman"/>
            <w:szCs w:val="24"/>
          </w:rPr>
          <w:t xml:space="preserve">.  </w:t>
        </w:r>
      </w:ins>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del w:id="338" w:author="blake grills" w:date="2020-04-03T10:17:00Z">
        <w:r w:rsidR="00094B30" w:rsidDel="00CF64B0">
          <w:rPr>
            <w:rFonts w:cs="Times New Roman"/>
          </w:rPr>
          <w:delText xml:space="preserve">.  </w:delText>
        </w:r>
      </w:del>
      <w:ins w:id="339" w:author="blake grills" w:date="2020-04-03T10:17:00Z">
        <w:r w:rsidR="00CF64B0">
          <w:rPr>
            <w:rFonts w:cs="Times New Roman"/>
          </w:rPr>
          <w:t xml:space="preserve">.  </w:t>
        </w:r>
      </w:ins>
      <w:r w:rsidR="00A52AA4" w:rsidRPr="00A52AA4">
        <w:rPr>
          <w:rFonts w:cs="Times New Roman"/>
        </w:rPr>
        <w:t>2019]</w:t>
      </w:r>
      <w:r w:rsidR="00A52AA4">
        <w:rPr>
          <w:rFonts w:cs="Times New Roman"/>
          <w:szCs w:val="24"/>
        </w:rPr>
        <w:fldChar w:fldCharType="end"/>
      </w:r>
      <w:del w:id="340" w:author="blake grills" w:date="2020-04-03T10:17:00Z">
        <w:r w:rsidR="00094B30" w:rsidDel="00CF64B0">
          <w:rPr>
            <w:rFonts w:cs="Times New Roman"/>
            <w:szCs w:val="24"/>
          </w:rPr>
          <w:delText xml:space="preserve">.  </w:delText>
        </w:r>
      </w:del>
      <w:ins w:id="341" w:author="blake grills" w:date="2020-04-03T10:17:00Z">
        <w:r w:rsidR="00CF64B0">
          <w:rPr>
            <w:rFonts w:cs="Times New Roman"/>
            <w:szCs w:val="24"/>
          </w:rPr>
          <w:t xml:space="preserve">.  </w:t>
        </w:r>
      </w:ins>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del w:id="342" w:author="blake grills" w:date="2020-04-03T10:17:00Z">
        <w:r w:rsidR="00094B30" w:rsidDel="00CF64B0">
          <w:rPr>
            <w:rFonts w:cs="Times New Roman"/>
          </w:rPr>
          <w:delText xml:space="preserve">.  </w:delText>
        </w:r>
      </w:del>
      <w:ins w:id="343" w:author="blake grills" w:date="2020-04-03T10:17:00Z">
        <w:r w:rsidR="00CF64B0">
          <w:rPr>
            <w:rFonts w:cs="Times New Roman"/>
          </w:rPr>
          <w:t xml:space="preserve">.  </w:t>
        </w:r>
      </w:ins>
      <w:r w:rsidR="00C33A0F" w:rsidRPr="00C33A0F">
        <w:rPr>
          <w:rFonts w:cs="Times New Roman"/>
        </w:rPr>
        <w:t>2019]</w:t>
      </w:r>
      <w:r w:rsidR="00C33A0F">
        <w:rPr>
          <w:rFonts w:cs="Times New Roman"/>
          <w:szCs w:val="24"/>
        </w:rPr>
        <w:fldChar w:fldCharType="end"/>
      </w:r>
      <w:del w:id="344" w:author="blake grills" w:date="2020-04-03T10:17:00Z">
        <w:r w:rsidR="00094B30" w:rsidDel="00CF64B0">
          <w:rPr>
            <w:rFonts w:cs="Times New Roman"/>
            <w:szCs w:val="24"/>
          </w:rPr>
          <w:delText xml:space="preserve">.  </w:delText>
        </w:r>
      </w:del>
      <w:ins w:id="345" w:author="blake grills" w:date="2020-04-03T10:17:00Z">
        <w:r w:rsidR="00CF64B0">
          <w:rPr>
            <w:rFonts w:cs="Times New Roman"/>
            <w:szCs w:val="24"/>
          </w:rPr>
          <w:t xml:space="preserve">.  </w:t>
        </w:r>
      </w:ins>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del w:id="346" w:author="blake grills" w:date="2020-04-03T10:17:00Z">
        <w:r w:rsidR="00094B30" w:rsidDel="00CF64B0">
          <w:rPr>
            <w:rFonts w:cs="Times New Roman"/>
            <w:szCs w:val="24"/>
          </w:rPr>
          <w:delText xml:space="preserve">.  </w:delText>
        </w:r>
      </w:del>
      <w:ins w:id="347" w:author="blake grills" w:date="2020-04-03T10:17:00Z">
        <w:r w:rsidR="00CF64B0">
          <w:rPr>
            <w:rFonts w:cs="Times New Roman"/>
            <w:szCs w:val="24"/>
          </w:rPr>
          <w:t xml:space="preserve">.  </w:t>
        </w:r>
      </w:ins>
      <w:r w:rsidR="00AF6F1F">
        <w:rPr>
          <w:rFonts w:cs="Times New Roman"/>
          <w:szCs w:val="24"/>
        </w:rPr>
        <w:t xml:space="preserve">Word embedding focuses on low dimensional real value vectors rather than looking at groupings of </w:t>
      </w:r>
      <w:r w:rsidR="00AF6F1F">
        <w:rPr>
          <w:rFonts w:cs="Times New Roman"/>
          <w:szCs w:val="24"/>
        </w:rPr>
        <w:lastRenderedPageBreak/>
        <w:t xml:space="preserve">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del w:id="348" w:author="blake grills" w:date="2020-04-03T10:17:00Z">
        <w:r w:rsidR="00094B30" w:rsidDel="00CF64B0">
          <w:rPr>
            <w:rFonts w:cs="Times New Roman"/>
            <w:szCs w:val="24"/>
          </w:rPr>
          <w:delText xml:space="preserve">.  </w:delText>
        </w:r>
      </w:del>
      <w:ins w:id="349" w:author="blake grills" w:date="2020-04-03T10:17:00Z">
        <w:r w:rsidR="00CF64B0">
          <w:rPr>
            <w:rFonts w:cs="Times New Roman"/>
            <w:szCs w:val="24"/>
          </w:rPr>
          <w:t xml:space="preserve">.  </w:t>
        </w:r>
      </w:ins>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del w:id="350" w:author="blake grills" w:date="2020-04-03T10:17:00Z">
        <w:r w:rsidR="00094B30" w:rsidDel="00CF64B0">
          <w:rPr>
            <w:rFonts w:cs="Times New Roman"/>
            <w:szCs w:val="24"/>
          </w:rPr>
          <w:delText xml:space="preserve">.  </w:delText>
        </w:r>
      </w:del>
      <w:ins w:id="351" w:author="blake grills" w:date="2020-04-03T10:17:00Z">
        <w:r w:rsidR="00CF64B0">
          <w:rPr>
            <w:rFonts w:cs="Times New Roman"/>
            <w:szCs w:val="24"/>
          </w:rPr>
          <w:t xml:space="preserve">.  </w:t>
        </w:r>
      </w:ins>
      <w:r w:rsidR="00F92CF5">
        <w:rPr>
          <w:rFonts w:cs="Times New Roman"/>
          <w:szCs w:val="24"/>
        </w:rPr>
        <w:t>This supports the importance of our research in today’s modern coding age.</w:t>
      </w:r>
    </w:p>
    <w:p w14:paraId="0960B3A1" w14:textId="0BA358E9" w:rsidR="002A06D3" w:rsidRDefault="002A06D3" w:rsidP="00D82116">
      <w:pPr>
        <w:rPr>
          <w:rFonts w:cs="Times New Roman"/>
          <w:szCs w:val="24"/>
        </w:rPr>
      </w:pPr>
      <w:r>
        <w:rPr>
          <w:rFonts w:cs="Times New Roman"/>
          <w:szCs w:val="24"/>
        </w:rPr>
        <w:t>Another example of comment quality is given by Fluri et al</w:t>
      </w:r>
      <w:del w:id="352" w:author="blake grills" w:date="2020-04-03T10:17:00Z">
        <w:r w:rsidR="00094B30" w:rsidDel="00CF64B0">
          <w:rPr>
            <w:rFonts w:cs="Times New Roman"/>
            <w:szCs w:val="24"/>
          </w:rPr>
          <w:delText xml:space="preserve">.  </w:delText>
        </w:r>
      </w:del>
      <w:ins w:id="353" w:author="blake grills" w:date="2020-04-03T10:17:00Z">
        <w:r w:rsidR="00CF64B0">
          <w:rPr>
            <w:rFonts w:cs="Times New Roman"/>
            <w:szCs w:val="24"/>
          </w:rPr>
          <w:t xml:space="preserve">.  </w:t>
        </w:r>
      </w:ins>
      <w:r>
        <w:rPr>
          <w:rFonts w:cs="Times New Roman"/>
          <w:szCs w:val="24"/>
        </w:rPr>
        <w:t>and is based off of the evolution of comments as source code evolves</w:t>
      </w:r>
      <w:del w:id="354" w:author="blake grills" w:date="2020-04-03T10:17:00Z">
        <w:r w:rsidR="00094B30" w:rsidDel="00CF64B0">
          <w:rPr>
            <w:rFonts w:cs="Times New Roman"/>
            <w:szCs w:val="24"/>
          </w:rPr>
          <w:delText xml:space="preserve">.  </w:delText>
        </w:r>
      </w:del>
      <w:ins w:id="355" w:author="blake grills" w:date="2020-04-03T10:17:00Z">
        <w:r w:rsidR="00CF64B0">
          <w:rPr>
            <w:rFonts w:cs="Times New Roman"/>
            <w:szCs w:val="24"/>
          </w:rPr>
          <w:t xml:space="preserve">.  </w:t>
        </w:r>
      </w:ins>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del w:id="356" w:author="blake grills" w:date="2020-04-03T10:17:00Z">
        <w:r w:rsidR="00094B30" w:rsidDel="00CF64B0">
          <w:rPr>
            <w:rFonts w:cs="Times New Roman"/>
          </w:rPr>
          <w:delText xml:space="preserve">.  </w:delText>
        </w:r>
      </w:del>
      <w:ins w:id="357" w:author="blake grills" w:date="2020-04-03T10:17:00Z">
        <w:r w:rsidR="00CF64B0">
          <w:rPr>
            <w:rFonts w:cs="Times New Roman"/>
          </w:rPr>
          <w:t xml:space="preserve">.  </w:t>
        </w:r>
      </w:ins>
      <w:r w:rsidRPr="002A06D3">
        <w:rPr>
          <w:rFonts w:cs="Times New Roman"/>
        </w:rPr>
        <w:t>2007]</w:t>
      </w:r>
      <w:r>
        <w:rPr>
          <w:rFonts w:cs="Times New Roman"/>
          <w:szCs w:val="24"/>
        </w:rPr>
        <w:fldChar w:fldCharType="end"/>
      </w:r>
      <w:del w:id="358" w:author="blake grills" w:date="2020-04-03T10:17:00Z">
        <w:r w:rsidR="00094B30" w:rsidDel="00CF64B0">
          <w:rPr>
            <w:rFonts w:cs="Times New Roman"/>
            <w:szCs w:val="24"/>
          </w:rPr>
          <w:delText xml:space="preserve">.  </w:delText>
        </w:r>
      </w:del>
      <w:ins w:id="359" w:author="blake grills" w:date="2020-04-03T10:17:00Z">
        <w:r w:rsidR="00CF64B0">
          <w:rPr>
            <w:rFonts w:cs="Times New Roman"/>
            <w:szCs w:val="24"/>
          </w:rPr>
          <w:t xml:space="preserve">.  </w:t>
        </w:r>
      </w:ins>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del w:id="360" w:author="blake grills" w:date="2020-04-03T10:17:00Z">
        <w:r w:rsidR="00094B30" w:rsidDel="00CF64B0">
          <w:rPr>
            <w:rFonts w:cs="Times New Roman"/>
            <w:szCs w:val="24"/>
          </w:rPr>
          <w:delText xml:space="preserve">.  </w:delText>
        </w:r>
      </w:del>
      <w:ins w:id="361" w:author="blake grills" w:date="2020-04-03T10:17:00Z">
        <w:r w:rsidR="00CF64B0">
          <w:rPr>
            <w:rFonts w:cs="Times New Roman"/>
            <w:szCs w:val="24"/>
          </w:rPr>
          <w:t xml:space="preserve">.  </w:t>
        </w:r>
      </w:ins>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del w:id="362" w:author="blake grills" w:date="2020-04-03T10:17:00Z">
        <w:r w:rsidR="00094B30" w:rsidDel="00CF64B0">
          <w:rPr>
            <w:rFonts w:cs="Times New Roman"/>
          </w:rPr>
          <w:delText xml:space="preserve">.  </w:delText>
        </w:r>
      </w:del>
      <w:ins w:id="363" w:author="blake grills" w:date="2020-04-03T10:17:00Z">
        <w:r w:rsidR="00CF64B0">
          <w:rPr>
            <w:rFonts w:cs="Times New Roman"/>
          </w:rPr>
          <w:t xml:space="preserve">.  </w:t>
        </w:r>
      </w:ins>
      <w:r w:rsidR="00C31453" w:rsidRPr="00C31453">
        <w:rPr>
          <w:rFonts w:cs="Times New Roman"/>
        </w:rPr>
        <w:t>2007]</w:t>
      </w:r>
      <w:r w:rsidR="00C31453">
        <w:rPr>
          <w:rFonts w:cs="Times New Roman"/>
          <w:szCs w:val="24"/>
        </w:rPr>
        <w:fldChar w:fldCharType="end"/>
      </w:r>
      <w:del w:id="364" w:author="blake grills" w:date="2020-04-03T10:17:00Z">
        <w:r w:rsidR="00094B30" w:rsidDel="00CF64B0">
          <w:rPr>
            <w:rFonts w:cs="Times New Roman"/>
            <w:szCs w:val="24"/>
          </w:rPr>
          <w:delText xml:space="preserve">.  </w:delText>
        </w:r>
      </w:del>
      <w:ins w:id="365" w:author="blake grills" w:date="2020-04-03T10:17:00Z">
        <w:r w:rsidR="00CF64B0">
          <w:rPr>
            <w:rFonts w:cs="Times New Roman"/>
            <w:szCs w:val="24"/>
          </w:rPr>
          <w:t xml:space="preserve">.  </w:t>
        </w:r>
      </w:ins>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0121BDB0" w:rsidR="00F07D50" w:rsidRDefault="00F07D50" w:rsidP="00D82116">
      <w:pPr>
        <w:rPr>
          <w:rFonts w:cs="Times New Roman"/>
          <w:szCs w:val="24"/>
        </w:rPr>
      </w:pPr>
      <w:r>
        <w:rPr>
          <w:rFonts w:cs="Times New Roman"/>
          <w:szCs w:val="24"/>
        </w:rPr>
        <w:t>Another part of comment quality is the overall density of comments found within source code</w:t>
      </w:r>
      <w:del w:id="366" w:author="blake grills" w:date="2020-04-03T10:17:00Z">
        <w:r w:rsidR="00094B30" w:rsidDel="00CF64B0">
          <w:rPr>
            <w:rFonts w:cs="Times New Roman"/>
            <w:szCs w:val="24"/>
          </w:rPr>
          <w:delText xml:space="preserve">.  </w:delText>
        </w:r>
      </w:del>
      <w:ins w:id="367" w:author="blake grills" w:date="2020-04-03T10:17:00Z">
        <w:r w:rsidR="00CF64B0">
          <w:rPr>
            <w:rFonts w:cs="Times New Roman"/>
            <w:szCs w:val="24"/>
          </w:rPr>
          <w:t xml:space="preserve">.  </w:t>
        </w:r>
      </w:ins>
      <w:r>
        <w:rPr>
          <w:rFonts w:cs="Times New Roman"/>
          <w:szCs w:val="24"/>
        </w:rPr>
        <w:t>Riehle and Arafat studied the commenting practices of open source programming, which included a deep analysis of the relative density of comments in a project</w:t>
      </w:r>
      <w:del w:id="368" w:author="blake grills" w:date="2020-04-03T10:17:00Z">
        <w:r w:rsidR="00094B30" w:rsidDel="00CF64B0">
          <w:rPr>
            <w:rFonts w:cs="Times New Roman"/>
            <w:szCs w:val="24"/>
          </w:rPr>
          <w:delText xml:space="preserve">.  </w:delText>
        </w:r>
      </w:del>
      <w:ins w:id="369" w:author="blake grills" w:date="2020-04-03T10:17:00Z">
        <w:r w:rsidR="00CF64B0">
          <w:rPr>
            <w:rFonts w:cs="Times New Roman"/>
            <w:szCs w:val="24"/>
          </w:rPr>
          <w:t xml:space="preserve">.  </w:t>
        </w:r>
      </w:ins>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del w:id="370" w:author="blake grills" w:date="2020-04-03T10:17:00Z">
        <w:r w:rsidR="00094B30" w:rsidDel="00CF64B0">
          <w:rPr>
            <w:rFonts w:cs="Times New Roman"/>
            <w:szCs w:val="24"/>
          </w:rPr>
          <w:delText xml:space="preserve">.  </w:delText>
        </w:r>
      </w:del>
      <w:ins w:id="371" w:author="blake grills" w:date="2020-04-03T10:17:00Z">
        <w:r w:rsidR="00CF64B0">
          <w:rPr>
            <w:rFonts w:cs="Times New Roman"/>
            <w:szCs w:val="24"/>
          </w:rPr>
          <w:t xml:space="preserve">.  </w:t>
        </w:r>
      </w:ins>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del w:id="372" w:author="blake grills" w:date="2020-04-03T10:17:00Z">
        <w:r w:rsidR="00094B30" w:rsidDel="00CF64B0">
          <w:rPr>
            <w:rFonts w:cs="Times New Roman"/>
            <w:szCs w:val="24"/>
          </w:rPr>
          <w:delText xml:space="preserve">.  </w:delText>
        </w:r>
      </w:del>
      <w:ins w:id="373" w:author="blake grills" w:date="2020-04-03T10:17:00Z">
        <w:r w:rsidR="00CF64B0">
          <w:rPr>
            <w:rFonts w:cs="Times New Roman"/>
            <w:szCs w:val="24"/>
          </w:rPr>
          <w:t xml:space="preserve">.  </w:t>
        </w:r>
      </w:ins>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del w:id="374" w:author="blake grills" w:date="2020-04-03T10:17:00Z">
        <w:r w:rsidR="00094B30" w:rsidDel="00CF64B0">
          <w:rPr>
            <w:rFonts w:cs="Times New Roman"/>
            <w:szCs w:val="24"/>
          </w:rPr>
          <w:delText xml:space="preserve">.  </w:delText>
        </w:r>
      </w:del>
      <w:ins w:id="375" w:author="blake grills" w:date="2020-04-03T10:17:00Z">
        <w:r w:rsidR="00CF64B0">
          <w:rPr>
            <w:rFonts w:cs="Times New Roman"/>
            <w:szCs w:val="24"/>
          </w:rPr>
          <w:t xml:space="preserve">.  </w:t>
        </w:r>
      </w:ins>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2EBDDD54"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del w:id="376" w:author="blake grills" w:date="2020-04-03T10:17:00Z">
        <w:r w:rsidR="00094B30" w:rsidDel="00CF64B0">
          <w:rPr>
            <w:rFonts w:cs="Times New Roman"/>
            <w:szCs w:val="24"/>
          </w:rPr>
          <w:delText xml:space="preserve">.  </w:delText>
        </w:r>
      </w:del>
      <w:ins w:id="377" w:author="blake grills" w:date="2020-04-03T10:17:00Z">
        <w:r w:rsidR="00CF64B0">
          <w:rPr>
            <w:rFonts w:cs="Times New Roman"/>
            <w:szCs w:val="24"/>
          </w:rPr>
          <w:t xml:space="preserve">.  </w:t>
        </w:r>
      </w:ins>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del w:id="378" w:author="blake grills" w:date="2020-04-03T10:17:00Z">
        <w:r w:rsidR="00094B30" w:rsidDel="00CF64B0">
          <w:rPr>
            <w:rFonts w:cs="Times New Roman"/>
            <w:szCs w:val="24"/>
          </w:rPr>
          <w:delText xml:space="preserve">.  </w:delText>
        </w:r>
      </w:del>
      <w:ins w:id="379" w:author="blake grills" w:date="2020-04-03T10:17:00Z">
        <w:r w:rsidR="00CF64B0">
          <w:rPr>
            <w:rFonts w:cs="Times New Roman"/>
            <w:szCs w:val="24"/>
          </w:rPr>
          <w:t xml:space="preserve">.  </w:t>
        </w:r>
      </w:ins>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del w:id="380" w:author="blake grills" w:date="2020-04-03T10:17:00Z">
        <w:r w:rsidR="00094B30" w:rsidDel="00CF64B0">
          <w:rPr>
            <w:rFonts w:cs="Times New Roman"/>
          </w:rPr>
          <w:delText xml:space="preserve">.  </w:delText>
        </w:r>
      </w:del>
      <w:ins w:id="381" w:author="blake grills" w:date="2020-04-03T10:17:00Z">
        <w:r w:rsidR="00CF64B0">
          <w:rPr>
            <w:rFonts w:cs="Times New Roman"/>
          </w:rPr>
          <w:t xml:space="preserve">.  </w:t>
        </w:r>
      </w:ins>
      <w:r w:rsidRPr="00AE2A70">
        <w:rPr>
          <w:rFonts w:cs="Times New Roman"/>
        </w:rPr>
        <w:t>2019]</w:t>
      </w:r>
      <w:r>
        <w:rPr>
          <w:rFonts w:cs="Times New Roman"/>
          <w:szCs w:val="24"/>
        </w:rPr>
        <w:fldChar w:fldCharType="end"/>
      </w:r>
      <w:del w:id="382" w:author="blake grills" w:date="2020-04-03T10:17:00Z">
        <w:r w:rsidR="00094B30" w:rsidDel="00CF64B0">
          <w:rPr>
            <w:rFonts w:cs="Times New Roman"/>
            <w:szCs w:val="24"/>
          </w:rPr>
          <w:delText xml:space="preserve">.  </w:delText>
        </w:r>
      </w:del>
      <w:ins w:id="383" w:author="blake grills" w:date="2020-04-03T10:17:00Z">
        <w:r w:rsidR="00CF64B0">
          <w:rPr>
            <w:rFonts w:cs="Times New Roman"/>
            <w:szCs w:val="24"/>
          </w:rPr>
          <w:t xml:space="preserve">.  </w:t>
        </w:r>
      </w:ins>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del w:id="384" w:author="blake grills" w:date="2020-04-03T10:17:00Z">
        <w:r w:rsidR="00094B30" w:rsidDel="00CF64B0">
          <w:rPr>
            <w:rFonts w:cs="Times New Roman"/>
            <w:szCs w:val="24"/>
          </w:rPr>
          <w:delText xml:space="preserve">.  </w:delText>
        </w:r>
      </w:del>
      <w:ins w:id="385" w:author="blake grills" w:date="2020-04-03T10:17:00Z">
        <w:r w:rsidR="00CF64B0">
          <w:rPr>
            <w:rFonts w:cs="Times New Roman"/>
            <w:szCs w:val="24"/>
          </w:rPr>
          <w:t xml:space="preserve">.  </w:t>
        </w:r>
      </w:ins>
      <w:r>
        <w:rPr>
          <w:rFonts w:cs="Times New Roman"/>
          <w:szCs w:val="24"/>
        </w:rPr>
        <w:t>recommend the application of random forest machine learning algorithms</w:t>
      </w:r>
      <w:del w:id="386" w:author="blake grills" w:date="2020-04-03T10:17:00Z">
        <w:r w:rsidR="00094B30" w:rsidDel="00CF64B0">
          <w:rPr>
            <w:rFonts w:cs="Times New Roman"/>
            <w:szCs w:val="24"/>
          </w:rPr>
          <w:delText xml:space="preserve">.  </w:delText>
        </w:r>
      </w:del>
      <w:ins w:id="387" w:author="blake grills" w:date="2020-04-03T10:17:00Z">
        <w:r w:rsidR="00CF64B0">
          <w:rPr>
            <w:rFonts w:cs="Times New Roman"/>
            <w:szCs w:val="24"/>
          </w:rPr>
          <w:t xml:space="preserve">.  </w:t>
        </w:r>
      </w:ins>
      <w:r>
        <w:rPr>
          <w:rFonts w:cs="Times New Roman"/>
          <w:szCs w:val="24"/>
        </w:rPr>
        <w:t>This is because not only are they very powerful when it comes to the analysis of classifiers and have many well-established implementations, but random forests are also very good for bagging and bootstrapping data</w:t>
      </w:r>
      <w:del w:id="388" w:author="blake grills" w:date="2020-04-03T10:17:00Z">
        <w:r w:rsidR="00094B30" w:rsidDel="00CF64B0">
          <w:rPr>
            <w:rFonts w:cs="Times New Roman"/>
            <w:szCs w:val="24"/>
          </w:rPr>
          <w:delText xml:space="preserve">.  </w:delText>
        </w:r>
      </w:del>
      <w:ins w:id="389" w:author="blake grills" w:date="2020-04-03T10:17:00Z">
        <w:r w:rsidR="00CF64B0">
          <w:rPr>
            <w:rFonts w:cs="Times New Roman"/>
            <w:szCs w:val="24"/>
          </w:rPr>
          <w:t xml:space="preserve">.  </w:t>
        </w:r>
      </w:ins>
    </w:p>
    <w:p w14:paraId="56354A00" w14:textId="27309406" w:rsidR="006B4409" w:rsidRDefault="006B4409" w:rsidP="006B4409">
      <w:pPr>
        <w:pStyle w:val="Heading2"/>
      </w:pPr>
      <w:bookmarkStart w:id="390" w:name="_Ref33723167"/>
      <w:bookmarkStart w:id="391" w:name="_Ref34207284"/>
      <w:r>
        <w:t>Automated Summarization and Text Detection</w:t>
      </w:r>
      <w:bookmarkEnd w:id="390"/>
      <w:bookmarkEnd w:id="391"/>
    </w:p>
    <w:p w14:paraId="0DAB7EC7" w14:textId="7521E32E"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del w:id="392" w:author="blake grills" w:date="2020-04-03T10:17:00Z">
        <w:r w:rsidR="00094B30" w:rsidDel="00CF64B0">
          <w:rPr>
            <w:rFonts w:cs="Times New Roman"/>
          </w:rPr>
          <w:delText xml:space="preserve">.  </w:delText>
        </w:r>
      </w:del>
      <w:ins w:id="393" w:author="blake grills" w:date="2020-04-03T10:17:00Z">
        <w:r w:rsidR="00CF64B0">
          <w:rPr>
            <w:rFonts w:cs="Times New Roman"/>
          </w:rPr>
          <w:t xml:space="preserve">.  </w:t>
        </w:r>
      </w:ins>
      <w:r w:rsidR="007C4EAF" w:rsidRPr="007C4EAF">
        <w:rPr>
          <w:rFonts w:cs="Times New Roman"/>
        </w:rPr>
        <w:t>2010a]</w:t>
      </w:r>
      <w:r>
        <w:rPr>
          <w:rFonts w:cs="Times New Roman"/>
          <w:szCs w:val="24"/>
        </w:rPr>
        <w:fldChar w:fldCharType="end"/>
      </w:r>
      <w:del w:id="394" w:author="blake grills" w:date="2020-04-03T10:17:00Z">
        <w:r w:rsidR="00094B30" w:rsidDel="00CF64B0">
          <w:rPr>
            <w:rFonts w:cs="Times New Roman"/>
            <w:szCs w:val="24"/>
          </w:rPr>
          <w:delText xml:space="preserve">.  </w:delText>
        </w:r>
      </w:del>
      <w:ins w:id="395" w:author="blake grills" w:date="2020-04-03T10:17:00Z">
        <w:r w:rsidR="00CF64B0">
          <w:rPr>
            <w:rFonts w:cs="Times New Roman"/>
            <w:szCs w:val="24"/>
          </w:rPr>
          <w:t xml:space="preserve">.  </w:t>
        </w:r>
      </w:ins>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del w:id="396" w:author="blake grills" w:date="2020-04-03T10:17:00Z">
        <w:r w:rsidR="00094B30" w:rsidDel="00CF64B0">
          <w:rPr>
            <w:rFonts w:cs="Times New Roman"/>
            <w:szCs w:val="24"/>
          </w:rPr>
          <w:delText xml:space="preserve">.  </w:delText>
        </w:r>
      </w:del>
      <w:ins w:id="397" w:author="blake grills" w:date="2020-04-03T10:17:00Z">
        <w:r w:rsidR="00CF64B0">
          <w:rPr>
            <w:rFonts w:cs="Times New Roman"/>
            <w:szCs w:val="24"/>
          </w:rPr>
          <w:t xml:space="preserve">.  </w:t>
        </w:r>
      </w:ins>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del w:id="398" w:author="blake grills" w:date="2020-04-03T10:17:00Z">
        <w:r w:rsidR="00094B30" w:rsidDel="00CF64B0">
          <w:rPr>
            <w:rFonts w:cs="Times New Roman"/>
          </w:rPr>
          <w:delText xml:space="preserve">.  </w:delText>
        </w:r>
      </w:del>
      <w:ins w:id="399" w:author="blake grills" w:date="2020-04-03T10:17:00Z">
        <w:r w:rsidR="00CF64B0">
          <w:rPr>
            <w:rFonts w:cs="Times New Roman"/>
          </w:rPr>
          <w:t xml:space="preserve">.  </w:t>
        </w:r>
      </w:ins>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del w:id="400" w:author="blake grills" w:date="2020-04-03T10:17:00Z">
        <w:r w:rsidR="00094B30" w:rsidDel="00CF64B0">
          <w:rPr>
            <w:rFonts w:cs="Times New Roman"/>
          </w:rPr>
          <w:delText xml:space="preserve">.  </w:delText>
        </w:r>
      </w:del>
      <w:ins w:id="401" w:author="blake grills" w:date="2020-04-03T10:17:00Z">
        <w:r w:rsidR="00CF64B0">
          <w:rPr>
            <w:rFonts w:cs="Times New Roman"/>
          </w:rPr>
          <w:t xml:space="preserve">.  </w:t>
        </w:r>
      </w:ins>
      <w:r w:rsidR="00DB541E" w:rsidRPr="00DB541E">
        <w:rPr>
          <w:rFonts w:cs="Times New Roman"/>
        </w:rPr>
        <w:t>2016]</w:t>
      </w:r>
      <w:r w:rsidR="00DB541E">
        <w:rPr>
          <w:rFonts w:cs="Times New Roman"/>
          <w:szCs w:val="24"/>
        </w:rPr>
        <w:fldChar w:fldCharType="end"/>
      </w:r>
      <w:r w:rsidR="007A77A1">
        <w:rPr>
          <w:rFonts w:cs="Times New Roman"/>
          <w:szCs w:val="24"/>
        </w:rPr>
        <w:t xml:space="preserve"> </w:t>
      </w:r>
      <w:del w:id="402" w:author="blake grills" w:date="2020-04-03T10:17:00Z">
        <w:r w:rsidR="00094B30" w:rsidDel="00CF64B0">
          <w:rPr>
            <w:rFonts w:cs="Times New Roman"/>
            <w:szCs w:val="24"/>
          </w:rPr>
          <w:delText xml:space="preserve">.  </w:delText>
        </w:r>
      </w:del>
      <w:ins w:id="403" w:author="blake grills" w:date="2020-04-03T10:17:00Z">
        <w:r w:rsidR="00CF64B0">
          <w:rPr>
            <w:rFonts w:cs="Times New Roman"/>
            <w:szCs w:val="24"/>
          </w:rPr>
          <w:t xml:space="preserve">.  </w:t>
        </w:r>
      </w:ins>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del w:id="404" w:author="blake grills" w:date="2020-04-03T10:17:00Z">
        <w:r w:rsidR="00094B30" w:rsidDel="00CF64B0">
          <w:rPr>
            <w:rFonts w:cs="Times New Roman"/>
            <w:szCs w:val="24"/>
          </w:rPr>
          <w:delText xml:space="preserve">.  </w:delText>
        </w:r>
      </w:del>
      <w:ins w:id="405" w:author="blake grills" w:date="2020-04-03T10:17:00Z">
        <w:r w:rsidR="00CF64B0">
          <w:rPr>
            <w:rFonts w:cs="Times New Roman"/>
            <w:szCs w:val="24"/>
          </w:rPr>
          <w:t xml:space="preserve">.  </w:t>
        </w:r>
      </w:ins>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del w:id="406" w:author="blake grills" w:date="2020-04-03T10:17:00Z">
        <w:r w:rsidR="00094B30" w:rsidDel="00CF64B0">
          <w:rPr>
            <w:rFonts w:cs="Times New Roman"/>
          </w:rPr>
          <w:delText xml:space="preserve">.  </w:delText>
        </w:r>
      </w:del>
      <w:ins w:id="407" w:author="blake grills" w:date="2020-04-03T10:17:00Z">
        <w:r w:rsidR="00CF64B0">
          <w:rPr>
            <w:rFonts w:cs="Times New Roman"/>
          </w:rPr>
          <w:t xml:space="preserve">.  </w:t>
        </w:r>
      </w:ins>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del w:id="408" w:author="blake grills" w:date="2020-04-03T10:17:00Z">
        <w:r w:rsidR="00094B30" w:rsidDel="00CF64B0">
          <w:rPr>
            <w:rFonts w:cs="Times New Roman"/>
          </w:rPr>
          <w:delText xml:space="preserve">.  </w:delText>
        </w:r>
      </w:del>
      <w:ins w:id="409" w:author="blake grills" w:date="2020-04-03T10:17:00Z">
        <w:r w:rsidR="00CF64B0">
          <w:rPr>
            <w:rFonts w:cs="Times New Roman"/>
          </w:rPr>
          <w:t xml:space="preserve">.  </w:t>
        </w:r>
      </w:ins>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del w:id="410" w:author="blake grills" w:date="2020-04-03T10:17:00Z">
        <w:r w:rsidR="00094B30" w:rsidDel="00CF64B0">
          <w:rPr>
            <w:rFonts w:cs="Times New Roman"/>
          </w:rPr>
          <w:delText xml:space="preserve">.  </w:delText>
        </w:r>
      </w:del>
      <w:ins w:id="411" w:author="blake grills" w:date="2020-04-03T10:17:00Z">
        <w:r w:rsidR="00CF64B0">
          <w:rPr>
            <w:rFonts w:cs="Times New Roman"/>
          </w:rPr>
          <w:t xml:space="preserve">.  </w:t>
        </w:r>
      </w:ins>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del w:id="412" w:author="blake grills" w:date="2020-04-03T10:17:00Z">
        <w:r w:rsidR="00094B30" w:rsidDel="00CF64B0">
          <w:rPr>
            <w:rFonts w:cs="Times New Roman"/>
          </w:rPr>
          <w:delText xml:space="preserve">.  </w:delText>
        </w:r>
      </w:del>
      <w:ins w:id="413" w:author="blake grills" w:date="2020-04-03T10:17:00Z">
        <w:r w:rsidR="00CF64B0">
          <w:rPr>
            <w:rFonts w:cs="Times New Roman"/>
          </w:rPr>
          <w:t xml:space="preserve">.  </w:t>
        </w:r>
      </w:ins>
      <w:r w:rsidR="007A77A1" w:rsidRPr="007A77A1">
        <w:rPr>
          <w:rFonts w:cs="Times New Roman"/>
        </w:rPr>
        <w:t>2013]</w:t>
      </w:r>
      <w:r w:rsidR="007A77A1">
        <w:rPr>
          <w:rFonts w:cs="Times New Roman"/>
          <w:szCs w:val="24"/>
        </w:rPr>
        <w:fldChar w:fldCharType="end"/>
      </w:r>
      <w:del w:id="414" w:author="blake grills" w:date="2020-04-03T10:17:00Z">
        <w:r w:rsidR="00094B30" w:rsidDel="00CF64B0">
          <w:rPr>
            <w:rFonts w:cs="Times New Roman"/>
            <w:szCs w:val="24"/>
          </w:rPr>
          <w:delText xml:space="preserve">.  </w:delText>
        </w:r>
      </w:del>
      <w:ins w:id="415" w:author="blake grills" w:date="2020-04-03T10:17:00Z">
        <w:r w:rsidR="00CF64B0">
          <w:rPr>
            <w:rFonts w:cs="Times New Roman"/>
            <w:szCs w:val="24"/>
          </w:rPr>
          <w:t xml:space="preserve">.  </w:t>
        </w:r>
      </w:ins>
      <w:r w:rsidR="00E72C9A">
        <w:rPr>
          <w:rFonts w:cs="Times New Roman"/>
          <w:szCs w:val="24"/>
        </w:rPr>
        <w:t>Ultimately, this means that these types of summarization methods are very similar to comment generation, but they work on a much larger scale.</w:t>
      </w:r>
    </w:p>
    <w:p w14:paraId="3043689F" w14:textId="1067E49B"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del w:id="416" w:author="blake grills" w:date="2020-04-03T10:17:00Z">
        <w:r w:rsidR="00094B30" w:rsidDel="00CF64B0">
          <w:rPr>
            <w:rFonts w:cs="Times New Roman"/>
            <w:szCs w:val="24"/>
          </w:rPr>
          <w:delText xml:space="preserve">.  </w:delText>
        </w:r>
      </w:del>
      <w:ins w:id="417" w:author="blake grills" w:date="2020-04-03T10:17:00Z">
        <w:r w:rsidR="00CF64B0">
          <w:rPr>
            <w:rFonts w:cs="Times New Roman"/>
            <w:szCs w:val="24"/>
          </w:rPr>
          <w:t xml:space="preserve">.  </w:t>
        </w:r>
      </w:ins>
      <w:r w:rsidR="00D737DA">
        <w:rPr>
          <w:rFonts w:cs="Times New Roman"/>
          <w:szCs w:val="24"/>
        </w:rPr>
        <w:t>Bacchelli et al</w:t>
      </w:r>
      <w:del w:id="418" w:author="blake grills" w:date="2020-04-03T10:17:00Z">
        <w:r w:rsidR="00094B30" w:rsidDel="00CF64B0">
          <w:rPr>
            <w:rFonts w:cs="Times New Roman"/>
            <w:szCs w:val="24"/>
          </w:rPr>
          <w:delText xml:space="preserve">.  </w:delText>
        </w:r>
      </w:del>
      <w:ins w:id="419" w:author="blake grills" w:date="2020-04-03T10:17:00Z">
        <w:r w:rsidR="00CF64B0">
          <w:rPr>
            <w:rFonts w:cs="Times New Roman"/>
            <w:szCs w:val="24"/>
          </w:rPr>
          <w:t xml:space="preserve">.  </w:t>
        </w:r>
      </w:ins>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del w:id="420" w:author="blake grills" w:date="2020-04-03T10:17:00Z">
        <w:r w:rsidR="00094B30" w:rsidDel="00CF64B0">
          <w:rPr>
            <w:rFonts w:cs="Times New Roman"/>
          </w:rPr>
          <w:delText xml:space="preserve">.  </w:delText>
        </w:r>
      </w:del>
      <w:ins w:id="421" w:author="blake grills" w:date="2020-04-03T10:17:00Z">
        <w:r w:rsidR="00CF64B0">
          <w:rPr>
            <w:rFonts w:cs="Times New Roman"/>
          </w:rPr>
          <w:t xml:space="preserve">.  </w:t>
        </w:r>
      </w:ins>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del w:id="422" w:author="blake grills" w:date="2020-04-03T10:17:00Z">
        <w:r w:rsidR="00094B30" w:rsidDel="00CF64B0">
          <w:rPr>
            <w:rFonts w:cs="Times New Roman"/>
            <w:szCs w:val="24"/>
          </w:rPr>
          <w:delText xml:space="preserve">.  </w:delText>
        </w:r>
      </w:del>
      <w:ins w:id="423" w:author="blake grills" w:date="2020-04-03T10:17:00Z">
        <w:r w:rsidR="00CF64B0">
          <w:rPr>
            <w:rFonts w:cs="Times New Roman"/>
            <w:szCs w:val="24"/>
          </w:rPr>
          <w:t xml:space="preserve">.  </w:t>
        </w:r>
      </w:ins>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del w:id="424" w:author="blake grills" w:date="2020-04-03T10:17:00Z">
        <w:r w:rsidR="00094B30" w:rsidDel="00CF64B0">
          <w:rPr>
            <w:rFonts w:cs="Times New Roman"/>
            <w:szCs w:val="24"/>
          </w:rPr>
          <w:delText xml:space="preserve">.  </w:delText>
        </w:r>
      </w:del>
      <w:ins w:id="425" w:author="blake grills" w:date="2020-04-03T10:17:00Z">
        <w:r w:rsidR="00CF64B0">
          <w:rPr>
            <w:rFonts w:cs="Times New Roman"/>
            <w:szCs w:val="24"/>
          </w:rPr>
          <w:t xml:space="preserve">.  </w:t>
        </w:r>
      </w:ins>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del w:id="426" w:author="blake grills" w:date="2020-04-03T10:17:00Z">
        <w:r w:rsidR="00094B30" w:rsidDel="00CF64B0">
          <w:rPr>
            <w:rFonts w:cs="Times New Roman"/>
          </w:rPr>
          <w:delText xml:space="preserve">.  </w:delText>
        </w:r>
      </w:del>
      <w:ins w:id="427" w:author="blake grills" w:date="2020-04-03T10:17:00Z">
        <w:r w:rsidR="00CF64B0">
          <w:rPr>
            <w:rFonts w:cs="Times New Roman"/>
          </w:rPr>
          <w:t xml:space="preserve">.  </w:t>
        </w:r>
      </w:ins>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del w:id="428" w:author="blake grills" w:date="2020-04-03T10:17:00Z">
        <w:r w:rsidR="00094B30" w:rsidDel="00CF64B0">
          <w:rPr>
            <w:rFonts w:cs="Times New Roman"/>
          </w:rPr>
          <w:delText xml:space="preserve">.  </w:delText>
        </w:r>
      </w:del>
      <w:ins w:id="429" w:author="blake grills" w:date="2020-04-03T10:17:00Z">
        <w:r w:rsidR="00CF64B0">
          <w:rPr>
            <w:rFonts w:cs="Times New Roman"/>
          </w:rPr>
          <w:t xml:space="preserve">.  </w:t>
        </w:r>
      </w:ins>
      <w:r w:rsidR="00DB541E" w:rsidRPr="00DB541E">
        <w:rPr>
          <w:rFonts w:cs="Times New Roman"/>
        </w:rPr>
        <w:t>2016]</w:t>
      </w:r>
      <w:r w:rsidR="00DB541E">
        <w:rPr>
          <w:rFonts w:cs="Times New Roman"/>
          <w:szCs w:val="24"/>
        </w:rPr>
        <w:fldChar w:fldCharType="end"/>
      </w:r>
      <w:del w:id="430" w:author="blake grills" w:date="2020-04-03T10:17:00Z">
        <w:r w:rsidR="00094B30" w:rsidDel="00CF64B0">
          <w:rPr>
            <w:rFonts w:cs="Times New Roman"/>
            <w:szCs w:val="24"/>
          </w:rPr>
          <w:delText xml:space="preserve">.  </w:delText>
        </w:r>
      </w:del>
      <w:ins w:id="431" w:author="blake grills" w:date="2020-04-03T10:17:00Z">
        <w:r w:rsidR="00CF64B0">
          <w:rPr>
            <w:rFonts w:cs="Times New Roman"/>
            <w:szCs w:val="24"/>
          </w:rPr>
          <w:t xml:space="preserve">.  </w:t>
        </w:r>
      </w:ins>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del w:id="432" w:author="blake grills" w:date="2020-04-03T10:17:00Z">
        <w:r w:rsidR="00094B30" w:rsidDel="00CF64B0">
          <w:rPr>
            <w:rFonts w:cs="Times New Roman"/>
          </w:rPr>
          <w:delText xml:space="preserve">.  </w:delText>
        </w:r>
      </w:del>
      <w:ins w:id="433" w:author="blake grills" w:date="2020-04-03T10:17:00Z">
        <w:r w:rsidR="00CF64B0">
          <w:rPr>
            <w:rFonts w:cs="Times New Roman"/>
          </w:rPr>
          <w:t xml:space="preserve">.  </w:t>
        </w:r>
      </w:ins>
      <w:r w:rsidR="00B56455" w:rsidRPr="00B56455">
        <w:rPr>
          <w:rFonts w:cs="Times New Roman"/>
        </w:rPr>
        <w:t>2010b]</w:t>
      </w:r>
      <w:r w:rsidR="00F00715">
        <w:rPr>
          <w:rFonts w:cs="Times New Roman"/>
          <w:szCs w:val="24"/>
        </w:rPr>
        <w:fldChar w:fldCharType="end"/>
      </w:r>
      <w:del w:id="434" w:author="blake grills" w:date="2020-04-03T10:17:00Z">
        <w:r w:rsidR="00094B30" w:rsidDel="00CF64B0">
          <w:rPr>
            <w:rFonts w:cs="Times New Roman"/>
            <w:szCs w:val="24"/>
          </w:rPr>
          <w:delText xml:space="preserve">.  </w:delText>
        </w:r>
      </w:del>
      <w:ins w:id="435" w:author="blake grills" w:date="2020-04-03T10:17:00Z">
        <w:r w:rsidR="00CF64B0">
          <w:rPr>
            <w:rFonts w:cs="Times New Roman"/>
            <w:szCs w:val="24"/>
          </w:rPr>
          <w:t xml:space="preserve">.  </w:t>
        </w:r>
      </w:ins>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4C72EA6E"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del w:id="436" w:author="blake grills" w:date="2020-04-03T10:17:00Z">
        <w:r w:rsidR="00094B30" w:rsidDel="00CF64B0">
          <w:rPr>
            <w:rFonts w:cs="Times New Roman"/>
            <w:szCs w:val="24"/>
          </w:rPr>
          <w:delText xml:space="preserve">.  </w:delText>
        </w:r>
      </w:del>
      <w:ins w:id="437" w:author="blake grills" w:date="2020-04-03T10:17:00Z">
        <w:r w:rsidR="00CF64B0">
          <w:rPr>
            <w:rFonts w:cs="Times New Roman"/>
            <w:szCs w:val="24"/>
          </w:rPr>
          <w:t xml:space="preserve">.  </w:t>
        </w:r>
      </w:ins>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del w:id="438" w:author="blake grills" w:date="2020-04-03T10:17:00Z">
        <w:r w:rsidR="00094B30" w:rsidDel="00CF64B0">
          <w:rPr>
            <w:rFonts w:cs="Times New Roman"/>
            <w:szCs w:val="24"/>
          </w:rPr>
          <w:delText xml:space="preserve">.  </w:delText>
        </w:r>
      </w:del>
      <w:ins w:id="439" w:author="blake grills" w:date="2020-04-03T10:17:00Z">
        <w:r w:rsidR="00CF64B0">
          <w:rPr>
            <w:rFonts w:cs="Times New Roman"/>
            <w:szCs w:val="24"/>
          </w:rPr>
          <w:t xml:space="preserve">.  </w:t>
        </w:r>
      </w:ins>
      <w:r w:rsidR="00020FE0">
        <w:rPr>
          <w:rFonts w:cs="Times New Roman"/>
          <w:szCs w:val="24"/>
        </w:rPr>
        <w:t>There is a major difference between detecting the spam itself and detecting spammers, in our case what we care about is the spam detection</w:t>
      </w:r>
      <w:del w:id="440" w:author="blake grills" w:date="2020-04-03T10:17:00Z">
        <w:r w:rsidR="00094B30" w:rsidDel="00CF64B0">
          <w:rPr>
            <w:rFonts w:cs="Times New Roman"/>
            <w:szCs w:val="24"/>
          </w:rPr>
          <w:delText xml:space="preserve">.  </w:delText>
        </w:r>
      </w:del>
      <w:ins w:id="441" w:author="blake grills" w:date="2020-04-03T10:17:00Z">
        <w:r w:rsidR="00CF64B0">
          <w:rPr>
            <w:rFonts w:cs="Times New Roman"/>
            <w:szCs w:val="24"/>
          </w:rPr>
          <w:t xml:space="preserve">.  </w:t>
        </w:r>
      </w:ins>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del w:id="442" w:author="blake grills" w:date="2020-04-03T10:17:00Z">
        <w:r w:rsidR="00094B30" w:rsidDel="00CF64B0">
          <w:rPr>
            <w:rFonts w:cs="Times New Roman"/>
            <w:szCs w:val="24"/>
          </w:rPr>
          <w:delText xml:space="preserve">.  </w:delText>
        </w:r>
      </w:del>
      <w:ins w:id="443" w:author="blake grills" w:date="2020-04-03T10:17:00Z">
        <w:r w:rsidR="00CF64B0">
          <w:rPr>
            <w:rFonts w:cs="Times New Roman"/>
            <w:szCs w:val="24"/>
          </w:rPr>
          <w:t xml:space="preserve">.  </w:t>
        </w:r>
      </w:ins>
      <w:r w:rsidR="00941C81">
        <w:rPr>
          <w:rFonts w:cs="Times New Roman"/>
          <w:szCs w:val="24"/>
        </w:rPr>
        <w:t>First, they use human beings to read and identify spam that they consider to be malicious or misdirecting</w:t>
      </w:r>
      <w:del w:id="444" w:author="blake grills" w:date="2020-04-03T10:17:00Z">
        <w:r w:rsidR="00094B30" w:rsidDel="00CF64B0">
          <w:rPr>
            <w:rFonts w:cs="Times New Roman"/>
            <w:szCs w:val="24"/>
          </w:rPr>
          <w:delText xml:space="preserve">.  </w:delText>
        </w:r>
      </w:del>
      <w:ins w:id="445" w:author="blake grills" w:date="2020-04-03T10:17:00Z">
        <w:r w:rsidR="00CF64B0">
          <w:rPr>
            <w:rFonts w:cs="Times New Roman"/>
            <w:szCs w:val="24"/>
          </w:rPr>
          <w:t xml:space="preserve">.  </w:t>
        </w:r>
      </w:ins>
      <w:r w:rsidR="00941C81">
        <w:rPr>
          <w:rFonts w:cs="Times New Roman"/>
          <w:szCs w:val="24"/>
        </w:rPr>
        <w:t>Second, the results are filtered using filtering algorithms, most of which are proprietary</w:t>
      </w:r>
      <w:del w:id="446" w:author="blake grills" w:date="2020-04-03T10:17:00Z">
        <w:r w:rsidR="00094B30" w:rsidDel="00CF64B0">
          <w:rPr>
            <w:rFonts w:cs="Times New Roman"/>
            <w:szCs w:val="24"/>
          </w:rPr>
          <w:delText xml:space="preserve">.  </w:delText>
        </w:r>
      </w:del>
      <w:ins w:id="447" w:author="blake grills" w:date="2020-04-03T10:17:00Z">
        <w:r w:rsidR="00CF64B0">
          <w:rPr>
            <w:rFonts w:cs="Times New Roman"/>
            <w:szCs w:val="24"/>
          </w:rPr>
          <w:t xml:space="preserve">.  </w:t>
        </w:r>
      </w:ins>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del w:id="448" w:author="blake grills" w:date="2020-04-03T10:17:00Z">
        <w:r w:rsidR="00094B30" w:rsidDel="00CF64B0">
          <w:rPr>
            <w:rFonts w:cs="Times New Roman"/>
            <w:szCs w:val="24"/>
          </w:rPr>
          <w:delText xml:space="preserve">.  </w:delText>
        </w:r>
      </w:del>
      <w:ins w:id="449" w:author="blake grills" w:date="2020-04-03T10:17:00Z">
        <w:r w:rsidR="00CF64B0">
          <w:rPr>
            <w:rFonts w:cs="Times New Roman"/>
            <w:szCs w:val="24"/>
          </w:rPr>
          <w:t xml:space="preserve">.  </w:t>
        </w:r>
      </w:ins>
      <w:r w:rsidR="00AA68AF">
        <w:rPr>
          <w:rFonts w:cs="Times New Roman"/>
          <w:szCs w:val="24"/>
        </w:rPr>
        <w:t>While this method of detection does not focus on detecting or understanding code, what it does do is provide valuable insight into understanding natural language at a machine learning level</w:t>
      </w:r>
      <w:del w:id="450" w:author="blake grills" w:date="2020-04-03T10:17:00Z">
        <w:r w:rsidR="00094B30" w:rsidDel="00CF64B0">
          <w:rPr>
            <w:rFonts w:cs="Times New Roman"/>
            <w:szCs w:val="24"/>
          </w:rPr>
          <w:delText xml:space="preserve">.  </w:delText>
        </w:r>
      </w:del>
      <w:ins w:id="451" w:author="blake grills" w:date="2020-04-03T10:17:00Z">
        <w:r w:rsidR="00CF64B0">
          <w:rPr>
            <w:rFonts w:cs="Times New Roman"/>
            <w:szCs w:val="24"/>
          </w:rPr>
          <w:t xml:space="preserve">.  </w:t>
        </w:r>
      </w:ins>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del w:id="452" w:author="blake grills" w:date="2020-04-03T10:17:00Z">
        <w:r w:rsidR="00094B30" w:rsidDel="00CF64B0">
          <w:rPr>
            <w:rFonts w:cs="Times New Roman"/>
            <w:szCs w:val="24"/>
          </w:rPr>
          <w:delText xml:space="preserve">.  </w:delText>
        </w:r>
      </w:del>
      <w:ins w:id="453" w:author="blake grills" w:date="2020-04-03T10:17:00Z">
        <w:r w:rsidR="00CF64B0">
          <w:rPr>
            <w:rFonts w:cs="Times New Roman"/>
            <w:szCs w:val="24"/>
          </w:rPr>
          <w:t xml:space="preserve">.  </w:t>
        </w:r>
      </w:ins>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del w:id="454" w:author="blake grills" w:date="2020-04-03T10:17:00Z">
        <w:r w:rsidR="00094B30" w:rsidDel="00CF64B0">
          <w:rPr>
            <w:rFonts w:cs="Times New Roman"/>
            <w:szCs w:val="24"/>
          </w:rPr>
          <w:delText xml:space="preserve">.  </w:delText>
        </w:r>
      </w:del>
      <w:ins w:id="455" w:author="blake grills" w:date="2020-04-03T10:17:00Z">
        <w:r w:rsidR="00CF64B0">
          <w:rPr>
            <w:rFonts w:cs="Times New Roman"/>
            <w:szCs w:val="24"/>
          </w:rPr>
          <w:t xml:space="preserve">.  </w:t>
        </w:r>
      </w:ins>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456" w:name="_Ref34250949"/>
    </w:p>
    <w:bookmarkEnd w:id="45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6A62593D"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del w:id="457" w:author="blake grills" w:date="2020-04-03T10:17:00Z">
        <w:r w:rsidR="00094B30" w:rsidDel="00CF64B0">
          <w:rPr>
            <w:szCs w:val="24"/>
          </w:rPr>
          <w:delText xml:space="preserve">.  </w:delText>
        </w:r>
      </w:del>
      <w:ins w:id="458" w:author="blake grills" w:date="2020-04-03T10:17:00Z">
        <w:r w:rsidR="00CF64B0">
          <w:rPr>
            <w:szCs w:val="24"/>
          </w:rPr>
          <w:t xml:space="preserve">.  </w:t>
        </w:r>
      </w:ins>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del w:id="459" w:author="blake grills" w:date="2020-04-03T10:17:00Z">
        <w:r w:rsidR="00094B30" w:rsidDel="00CF64B0">
          <w:rPr>
            <w:szCs w:val="24"/>
          </w:rPr>
          <w:delText xml:space="preserve">.  </w:delText>
        </w:r>
      </w:del>
      <w:ins w:id="460" w:author="blake grills" w:date="2020-04-03T10:17:00Z">
        <w:r w:rsidR="00CF64B0">
          <w:rPr>
            <w:szCs w:val="24"/>
          </w:rPr>
          <w:t xml:space="preserve">.  </w:t>
        </w:r>
      </w:ins>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7CA0B8E0"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del w:id="461" w:author="blake grills" w:date="2020-04-03T10:17:00Z">
        <w:r w:rsidR="00094B30" w:rsidDel="00CF64B0">
          <w:rPr>
            <w:szCs w:val="24"/>
          </w:rPr>
          <w:delText xml:space="preserve">.  </w:delText>
        </w:r>
      </w:del>
      <w:ins w:id="462" w:author="blake grills" w:date="2020-04-03T10:17:00Z">
        <w:r w:rsidR="00CF64B0">
          <w:rPr>
            <w:szCs w:val="24"/>
          </w:rPr>
          <w:t xml:space="preserve">.  </w:t>
        </w:r>
      </w:ins>
      <w:r w:rsidR="00FC6071">
        <w:rPr>
          <w:szCs w:val="24"/>
        </w:rPr>
        <w:t>In this thesis, we will refer to commented-out code as commented-out code and other comments as English prose</w:t>
      </w:r>
      <w:del w:id="463" w:author="blake grills" w:date="2020-04-03T10:17:00Z">
        <w:r w:rsidR="00094B30" w:rsidDel="00CF64B0">
          <w:rPr>
            <w:szCs w:val="24"/>
          </w:rPr>
          <w:delText xml:space="preserve">.  </w:delText>
        </w:r>
      </w:del>
      <w:ins w:id="464" w:author="blake grills" w:date="2020-04-03T10:17:00Z">
        <w:r w:rsidR="00CF64B0">
          <w:rPr>
            <w:szCs w:val="24"/>
          </w:rPr>
          <w:t xml:space="preserve">.  </w:t>
        </w:r>
      </w:ins>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del w:id="465" w:author="blake grills" w:date="2020-04-03T10:17:00Z">
        <w:r w:rsidR="00094B30" w:rsidDel="00CF64B0">
          <w:rPr>
            <w:szCs w:val="24"/>
          </w:rPr>
          <w:delText xml:space="preserve">.  </w:delText>
        </w:r>
      </w:del>
      <w:ins w:id="466" w:author="blake grills" w:date="2020-04-03T10:17:00Z">
        <w:r w:rsidR="00CF64B0">
          <w:rPr>
            <w:szCs w:val="24"/>
          </w:rPr>
          <w:t xml:space="preserve">.  </w:t>
        </w:r>
      </w:ins>
      <w:r w:rsidR="00DB1A27">
        <w:t>The first two are the traditional line-comment</w:t>
      </w:r>
      <w:r w:rsidR="00FC6071">
        <w:t xml:space="preserve"> and block comments which are used to provide a one-line or multi-line comment and are used for both commented-out code and English Prose</w:t>
      </w:r>
      <w:del w:id="467" w:author="blake grills" w:date="2020-04-03T10:17:00Z">
        <w:r w:rsidR="00094B30" w:rsidDel="00CF64B0">
          <w:delText xml:space="preserve">.  </w:delText>
        </w:r>
      </w:del>
      <w:ins w:id="468" w:author="blake grills" w:date="2020-04-03T10:17:00Z">
        <w:r w:rsidR="00CF64B0">
          <w:t xml:space="preserve">.  </w:t>
        </w:r>
      </w:ins>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del w:id="469" w:author="blake grills" w:date="2020-04-03T10:17:00Z">
        <w:r w:rsidR="00094B30" w:rsidDel="00CF64B0">
          <w:rPr>
            <w:szCs w:val="24"/>
          </w:rPr>
          <w:delText xml:space="preserve">.  </w:delText>
        </w:r>
      </w:del>
      <w:ins w:id="470" w:author="blake grills" w:date="2020-04-03T10:17:00Z">
        <w:r w:rsidR="00CF64B0">
          <w:rPr>
            <w:szCs w:val="24"/>
          </w:rPr>
          <w:t xml:space="preserve">.  </w:t>
        </w:r>
      </w:ins>
      <w:r w:rsidR="00C5287F">
        <w:rPr>
          <w:szCs w:val="24"/>
        </w:rPr>
        <w:t>This form of comment is largely used to comment out regions of code</w:t>
      </w:r>
      <w:del w:id="471" w:author="blake grills" w:date="2020-04-03T10:17:00Z">
        <w:r w:rsidR="00094B30" w:rsidDel="00CF64B0">
          <w:rPr>
            <w:szCs w:val="24"/>
          </w:rPr>
          <w:delText xml:space="preserve">.  </w:delText>
        </w:r>
      </w:del>
      <w:ins w:id="472" w:author="blake grills" w:date="2020-04-03T10:17:00Z">
        <w:r w:rsidR="00CF64B0">
          <w:rPr>
            <w:szCs w:val="24"/>
          </w:rPr>
          <w:t xml:space="preserve">.  </w:t>
        </w:r>
      </w:ins>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del w:id="473" w:author="blake grills" w:date="2020-04-03T10:17:00Z">
        <w:r w:rsidR="00094B30" w:rsidDel="00CF64B0">
          <w:rPr>
            <w:szCs w:val="24"/>
          </w:rPr>
          <w:delText xml:space="preserve">.  </w:delText>
        </w:r>
      </w:del>
      <w:ins w:id="474" w:author="blake grills" w:date="2020-04-03T10:17:00Z">
        <w:r w:rsidR="00CF64B0">
          <w:rPr>
            <w:szCs w:val="24"/>
          </w:rPr>
          <w:t xml:space="preserve">.  </w:t>
        </w:r>
      </w:ins>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del w:id="475" w:author="blake grills" w:date="2020-04-03T10:17:00Z">
        <w:r w:rsidR="00094B30" w:rsidDel="00CF64B0">
          <w:rPr>
            <w:szCs w:val="24"/>
          </w:rPr>
          <w:delText xml:space="preserve">.  </w:delText>
        </w:r>
      </w:del>
      <w:ins w:id="476" w:author="blake grills" w:date="2020-04-03T10:17:00Z">
        <w:r w:rsidR="00CF64B0">
          <w:rPr>
            <w:szCs w:val="24"/>
          </w:rPr>
          <w:t xml:space="preserve">.  </w:t>
        </w:r>
      </w:ins>
      <w:r w:rsidR="00397FA2">
        <w:rPr>
          <w:szCs w:val="24"/>
        </w:rPr>
        <w:t>This form of comment is largely used to comment out code</w:t>
      </w:r>
      <w:del w:id="477" w:author="blake grills" w:date="2020-04-03T10:17:00Z">
        <w:r w:rsidR="00094B30" w:rsidDel="00CF64B0">
          <w:rPr>
            <w:szCs w:val="24"/>
          </w:rPr>
          <w:delText xml:space="preserve">.  </w:delText>
        </w:r>
      </w:del>
      <w:ins w:id="478" w:author="blake grills" w:date="2020-04-03T10:17:00Z">
        <w:r w:rsidR="00CF64B0">
          <w:rPr>
            <w:szCs w:val="24"/>
          </w:rPr>
          <w:t xml:space="preserve">.  </w:t>
        </w:r>
      </w:ins>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del w:id="479" w:author="blake grills" w:date="2020-04-03T10:17:00Z">
        <w:r w:rsidR="00094B30" w:rsidDel="00CF64B0">
          <w:rPr>
            <w:szCs w:val="24"/>
          </w:rPr>
          <w:delText xml:space="preserve">.  </w:delText>
        </w:r>
      </w:del>
      <w:ins w:id="480" w:author="blake grills" w:date="2020-04-03T10:17:00Z">
        <w:r w:rsidR="00CF64B0">
          <w:rPr>
            <w:szCs w:val="24"/>
          </w:rPr>
          <w:t xml:space="preserve">.  </w:t>
        </w:r>
      </w:ins>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del w:id="481" w:author="blake grills" w:date="2020-04-03T10:17:00Z">
        <w:r w:rsidR="00094B30" w:rsidDel="00CF64B0">
          <w:rPr>
            <w:szCs w:val="24"/>
          </w:rPr>
          <w:delText xml:space="preserve">.  </w:delText>
        </w:r>
      </w:del>
      <w:ins w:id="482" w:author="blake grills" w:date="2020-04-03T10:17:00Z">
        <w:r w:rsidR="00CF64B0">
          <w:rPr>
            <w:szCs w:val="24"/>
          </w:rPr>
          <w:t xml:space="preserve">.  </w:t>
        </w:r>
      </w:ins>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del w:id="483" w:author="blake grills" w:date="2020-04-03T10:17:00Z">
        <w:r w:rsidR="00094B30" w:rsidDel="00CF64B0">
          <w:rPr>
            <w:szCs w:val="24"/>
          </w:rPr>
          <w:delText xml:space="preserve">.  </w:delText>
        </w:r>
      </w:del>
      <w:ins w:id="484" w:author="blake grills" w:date="2020-04-03T10:17:00Z">
        <w:r w:rsidR="00CF64B0">
          <w:rPr>
            <w:szCs w:val="24"/>
          </w:rPr>
          <w:t xml:space="preserve">.  </w:t>
        </w:r>
      </w:ins>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del w:id="485" w:author="blake grills" w:date="2020-04-03T10:17:00Z">
        <w:r w:rsidR="00094B30" w:rsidDel="00CF64B0">
          <w:rPr>
            <w:szCs w:val="24"/>
          </w:rPr>
          <w:delText xml:space="preserve">.  </w:delText>
        </w:r>
      </w:del>
      <w:ins w:id="486" w:author="blake grills" w:date="2020-04-03T10:17:00Z">
        <w:r w:rsidR="00CF64B0">
          <w:rPr>
            <w:szCs w:val="24"/>
          </w:rPr>
          <w:t xml:space="preserve">.  </w:t>
        </w:r>
      </w:ins>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C2F4073" w:rsidR="00C43334" w:rsidRPr="0007121B" w:rsidRDefault="00C43334" w:rsidP="00A54E7C">
      <w:pPr>
        <w:pStyle w:val="Caption"/>
        <w:keepNext/>
        <w:jc w:val="center"/>
        <w:rPr>
          <w:smallCaps/>
          <w:sz w:val="24"/>
          <w:szCs w:val="24"/>
        </w:rPr>
      </w:pPr>
      <w:bookmarkStart w:id="48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487"/>
      <w:del w:id="488" w:author="blake grills" w:date="2020-04-03T10:17:00Z">
        <w:r w:rsidR="00094B30" w:rsidDel="00CF64B0">
          <w:rPr>
            <w:sz w:val="24"/>
            <w:szCs w:val="24"/>
          </w:rPr>
          <w:delText xml:space="preserve">.  </w:delText>
        </w:r>
      </w:del>
      <w:ins w:id="489" w:author="blake grills" w:date="2020-04-03T10:17:00Z">
        <w:r w:rsidR="00CF64B0">
          <w:rPr>
            <w:sz w:val="24"/>
            <w:szCs w:val="24"/>
          </w:rPr>
          <w:t xml:space="preserve">.  </w:t>
        </w:r>
      </w:ins>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3BEEA996"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del w:id="490" w:author="blake grills" w:date="2020-04-03T10:17:00Z">
              <w:r w:rsidR="00094B30" w:rsidDel="00CF64B0">
                <w:rPr>
                  <w:szCs w:val="24"/>
                </w:rPr>
                <w:delText xml:space="preserve">.  </w:delText>
              </w:r>
            </w:del>
            <w:ins w:id="491" w:author="blake grills" w:date="2020-04-03T10:17:00Z">
              <w:r w:rsidR="00CF64B0">
                <w:rPr>
                  <w:szCs w:val="24"/>
                </w:rPr>
                <w:t xml:space="preserve">.  </w:t>
              </w:r>
            </w:ins>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A83C69A"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del w:id="492" w:author="blake grills" w:date="2020-04-03T10:17:00Z">
              <w:r w:rsidR="00094B30" w:rsidDel="00CF64B0">
                <w:rPr>
                  <w:szCs w:val="24"/>
                </w:rPr>
                <w:delText xml:space="preserve">.  </w:delText>
              </w:r>
            </w:del>
            <w:ins w:id="493" w:author="blake grills" w:date="2020-04-03T10:17:00Z">
              <w:r w:rsidR="00CF64B0">
                <w:rPr>
                  <w:szCs w:val="24"/>
                </w:rPr>
                <w:t xml:space="preserve">.  </w:t>
              </w:r>
            </w:ins>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422600EC"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del w:id="494" w:author="blake grills" w:date="2020-04-03T10:17:00Z">
              <w:r w:rsidR="00094B30" w:rsidDel="00CF64B0">
                <w:rPr>
                  <w:szCs w:val="24"/>
                </w:rPr>
                <w:delText xml:space="preserve">.  </w:delText>
              </w:r>
            </w:del>
            <w:ins w:id="495" w:author="blake grills" w:date="2020-04-03T10:17:00Z">
              <w:r w:rsidR="00CF64B0">
                <w:rPr>
                  <w:szCs w:val="24"/>
                </w:rPr>
                <w:t xml:space="preserve">.  </w:t>
              </w:r>
            </w:ins>
            <w:r w:rsidR="002C6629">
              <w:rPr>
                <w:szCs w:val="24"/>
              </w:rPr>
              <w:t xml:space="preserve"> All text/code up until a matching #endif is removed automatically by the preprocessor during compilation</w:t>
            </w:r>
            <w:del w:id="496" w:author="blake grills" w:date="2020-04-03T10:17:00Z">
              <w:r w:rsidR="00094B30" w:rsidDel="00CF64B0">
                <w:rPr>
                  <w:szCs w:val="24"/>
                </w:rPr>
                <w:delText xml:space="preserve">.  </w:delText>
              </w:r>
            </w:del>
            <w:ins w:id="497" w:author="blake grills" w:date="2020-04-03T10:17:00Z">
              <w:r w:rsidR="00CF64B0">
                <w:rPr>
                  <w:szCs w:val="24"/>
                </w:rPr>
                <w:t xml:space="preserve">.  </w:t>
              </w:r>
            </w:ins>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7EDF193F"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del w:id="498" w:author="blake grills" w:date="2020-04-03T10:17:00Z">
              <w:r w:rsidR="00094B30" w:rsidDel="00CF64B0">
                <w:rPr>
                  <w:szCs w:val="24"/>
                </w:rPr>
                <w:delText xml:space="preserve">.  </w:delText>
              </w:r>
            </w:del>
            <w:ins w:id="499" w:author="blake grills" w:date="2020-04-03T10:17:00Z">
              <w:r w:rsidR="00CF64B0">
                <w:rPr>
                  <w:szCs w:val="24"/>
                </w:rPr>
                <w:t xml:space="preserve">.  </w:t>
              </w:r>
            </w:ins>
            <w:r>
              <w:rPr>
                <w:szCs w:val="24"/>
              </w:rPr>
              <w:t>This type of block can be rapidly commented and uncommented by changing the 0 to 1 and vice-versa</w:t>
            </w:r>
            <w:del w:id="500" w:author="blake grills" w:date="2020-04-03T10:17:00Z">
              <w:r w:rsidR="00094B30" w:rsidDel="00CF64B0">
                <w:rPr>
                  <w:szCs w:val="24"/>
                </w:rPr>
                <w:delText xml:space="preserve">.  </w:delText>
              </w:r>
            </w:del>
            <w:ins w:id="501" w:author="blake grills" w:date="2020-04-03T10:17:00Z">
              <w:r w:rsidR="00CF64B0">
                <w:rPr>
                  <w:szCs w:val="24"/>
                </w:rPr>
                <w:t xml:space="preserve">.  </w:t>
              </w:r>
            </w:ins>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407A73A8"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del w:id="502" w:author="blake grills" w:date="2020-04-03T10:17:00Z">
              <w:r w:rsidR="00094B30" w:rsidDel="00CF64B0">
                <w:rPr>
                  <w:szCs w:val="24"/>
                </w:rPr>
                <w:delText xml:space="preserve">.  </w:delText>
              </w:r>
            </w:del>
            <w:ins w:id="503" w:author="blake grills" w:date="2020-04-03T10:17:00Z">
              <w:r w:rsidR="00CF64B0">
                <w:rPr>
                  <w:szCs w:val="24"/>
                </w:rPr>
                <w:t xml:space="preserve">.  </w:t>
              </w:r>
            </w:ins>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DD17981"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del w:id="504" w:author="blake grills" w:date="2020-04-03T10:17:00Z">
              <w:r w:rsidR="00094B30" w:rsidDel="00CF64B0">
                <w:rPr>
                  <w:szCs w:val="24"/>
                </w:rPr>
                <w:delText xml:space="preserve">.  </w:delText>
              </w:r>
            </w:del>
            <w:ins w:id="505" w:author="blake grills" w:date="2020-04-03T10:17:00Z">
              <w:r w:rsidR="00CF64B0">
                <w:rPr>
                  <w:szCs w:val="24"/>
                </w:rPr>
                <w:t xml:space="preserve">.  </w:t>
              </w:r>
            </w:ins>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17C1C601"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del w:id="506" w:author="blake grills" w:date="2020-04-03T10:17:00Z">
        <w:r w:rsidR="00094B30" w:rsidDel="00CF64B0">
          <w:rPr>
            <w:szCs w:val="24"/>
          </w:rPr>
          <w:delText xml:space="preserve">.  </w:delText>
        </w:r>
      </w:del>
      <w:ins w:id="507" w:author="blake grills" w:date="2020-04-03T10:17:00Z">
        <w:r w:rsidR="00CF64B0">
          <w:rPr>
            <w:szCs w:val="24"/>
          </w:rPr>
          <w:t xml:space="preserve">.  </w:t>
        </w:r>
      </w:ins>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del w:id="508" w:author="blake grills" w:date="2020-04-03T10:17:00Z">
        <w:r w:rsidR="00094B30" w:rsidDel="00CF64B0">
          <w:rPr>
            <w:szCs w:val="24"/>
          </w:rPr>
          <w:delText xml:space="preserve">.  </w:delText>
        </w:r>
      </w:del>
      <w:ins w:id="509" w:author="blake grills" w:date="2020-04-03T10:17:00Z">
        <w:r w:rsidR="00CF64B0">
          <w:rPr>
            <w:szCs w:val="24"/>
          </w:rPr>
          <w:t xml:space="preserve">.  </w:t>
        </w:r>
      </w:ins>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w:t>
      </w:r>
      <w:r w:rsidR="006B4AAD">
        <w:rPr>
          <w:szCs w:val="24"/>
        </w:rPr>
        <w:lastRenderedPageBreak/>
        <w:t xml:space="preserve">style comments </w:t>
      </w:r>
      <w:r w:rsidR="00BB2B6B">
        <w:rPr>
          <w:szCs w:val="24"/>
        </w:rPr>
        <w:t xml:space="preserve">in projects </w:t>
      </w:r>
      <w:r w:rsidR="006B4AAD">
        <w:rPr>
          <w:szCs w:val="24"/>
        </w:rPr>
        <w:t>and investigate if there are any instance where they are used for English prose</w:t>
      </w:r>
      <w:del w:id="510" w:author="blake grills" w:date="2020-04-03T10:17:00Z">
        <w:r w:rsidR="00094B30" w:rsidDel="00CF64B0">
          <w:rPr>
            <w:szCs w:val="24"/>
          </w:rPr>
          <w:delText xml:space="preserve">.  </w:delText>
        </w:r>
      </w:del>
      <w:ins w:id="511" w:author="blake grills" w:date="2020-04-03T10:17:00Z">
        <w:r w:rsidR="00CF64B0">
          <w:rPr>
            <w:szCs w:val="24"/>
          </w:rPr>
          <w:t xml:space="preserve">.  </w:t>
        </w:r>
      </w:ins>
    </w:p>
    <w:p w14:paraId="56CBA244" w14:textId="651F2DD5" w:rsidR="00DC1E82" w:rsidRDefault="006379B8" w:rsidP="00531EC9">
      <w:pPr>
        <w:jc w:val="both"/>
        <w:rPr>
          <w:szCs w:val="24"/>
        </w:rPr>
      </w:pPr>
      <w:r>
        <w:rPr>
          <w:szCs w:val="24"/>
        </w:rPr>
        <w:t>At this point we formally define English prose and commented-out code</w:t>
      </w:r>
      <w:del w:id="512" w:author="blake grills" w:date="2020-04-03T10:17:00Z">
        <w:r w:rsidR="00094B30" w:rsidDel="00CF64B0">
          <w:rPr>
            <w:szCs w:val="24"/>
          </w:rPr>
          <w:delText xml:space="preserve">.  </w:delText>
        </w:r>
      </w:del>
      <w:ins w:id="513" w:author="blake grills" w:date="2020-04-03T10:17:00Z">
        <w:r w:rsidR="00CF64B0">
          <w:rPr>
            <w:szCs w:val="24"/>
          </w:rPr>
          <w:t xml:space="preserve">.  </w:t>
        </w:r>
      </w:ins>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del w:id="514" w:author="blake grills" w:date="2020-04-03T10:17:00Z">
        <w:r w:rsidR="00094B30" w:rsidDel="00CF64B0">
          <w:rPr>
            <w:szCs w:val="24"/>
          </w:rPr>
          <w:delText xml:space="preserve">.  </w:delText>
        </w:r>
      </w:del>
      <w:ins w:id="515" w:author="blake grills" w:date="2020-04-03T10:17:00Z">
        <w:r w:rsidR="00CF64B0">
          <w:rPr>
            <w:szCs w:val="24"/>
          </w:rPr>
          <w:t xml:space="preserve">.  </w:t>
        </w:r>
      </w:ins>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del w:id="516" w:author="blake grills" w:date="2020-04-03T10:17:00Z">
        <w:r w:rsidR="00094B30" w:rsidDel="00CF64B0">
          <w:rPr>
            <w:szCs w:val="24"/>
          </w:rPr>
          <w:delText xml:space="preserve">.  </w:delText>
        </w:r>
      </w:del>
      <w:ins w:id="517" w:author="blake grills" w:date="2020-04-03T10:17:00Z">
        <w:r w:rsidR="00CF64B0">
          <w:rPr>
            <w:szCs w:val="24"/>
          </w:rPr>
          <w:t xml:space="preserve">.  </w:t>
        </w:r>
      </w:ins>
      <w:r w:rsidR="00DC1E82">
        <w:rPr>
          <w:szCs w:val="24"/>
        </w:rPr>
        <w:t>These types of comments make up the bulk of all comments in source code and are used as tools in order to aide in the understanding of the source code</w:t>
      </w:r>
      <w:del w:id="518" w:author="blake grills" w:date="2020-04-03T10:17:00Z">
        <w:r w:rsidR="00094B30" w:rsidDel="00CF64B0">
          <w:rPr>
            <w:szCs w:val="24"/>
          </w:rPr>
          <w:delText xml:space="preserve">.  </w:delText>
        </w:r>
      </w:del>
      <w:ins w:id="519" w:author="blake grills" w:date="2020-04-03T10:17:00Z">
        <w:r w:rsidR="00CF64B0">
          <w:rPr>
            <w:szCs w:val="24"/>
          </w:rPr>
          <w:t xml:space="preserve">.  </w:t>
        </w:r>
      </w:ins>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del w:id="520" w:author="blake grills" w:date="2020-04-03T10:17:00Z">
        <w:r w:rsidR="00094B30" w:rsidDel="00CF64B0">
          <w:rPr>
            <w:i/>
            <w:iCs/>
            <w:szCs w:val="24"/>
          </w:rPr>
          <w:delText xml:space="preserve">.  </w:delText>
        </w:r>
      </w:del>
      <w:ins w:id="521" w:author="blake grills" w:date="2020-04-03T10:17:00Z">
        <w:r w:rsidR="00CF64B0">
          <w:rPr>
            <w:i/>
            <w:iCs/>
            <w:szCs w:val="24"/>
          </w:rPr>
          <w:t xml:space="preserve">.  </w:t>
        </w:r>
      </w:ins>
    </w:p>
    <w:p w14:paraId="71AE434D" w14:textId="461C49D9"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del w:id="522" w:author="blake grills" w:date="2020-04-03T10:17:00Z">
        <w:r w:rsidR="00094B30" w:rsidDel="00CF64B0">
          <w:rPr>
            <w:szCs w:val="24"/>
          </w:rPr>
          <w:delText xml:space="preserve">.  </w:delText>
        </w:r>
      </w:del>
      <w:ins w:id="523" w:author="blake grills" w:date="2020-04-03T10:17:00Z">
        <w:r w:rsidR="00CF64B0">
          <w:rPr>
            <w:szCs w:val="24"/>
          </w:rPr>
          <w:t xml:space="preserve">.  </w:t>
        </w:r>
      </w:ins>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del w:id="524" w:author="blake grills" w:date="2020-04-03T10:17:00Z">
        <w:r w:rsidR="00094B30" w:rsidDel="00CF64B0">
          <w:rPr>
            <w:szCs w:val="24"/>
          </w:rPr>
          <w:delText xml:space="preserve">.  </w:delText>
        </w:r>
      </w:del>
      <w:ins w:id="525" w:author="blake grills" w:date="2020-04-03T10:17:00Z">
        <w:r w:rsidR="00CF64B0">
          <w:rPr>
            <w:szCs w:val="24"/>
          </w:rPr>
          <w:t xml:space="preserve">.  </w:t>
        </w:r>
      </w:ins>
      <w:r w:rsidR="00C62611">
        <w:rPr>
          <w:szCs w:val="24"/>
        </w:rPr>
        <w:t>This can be placed anywhere on a line, even after code</w:t>
      </w:r>
      <w:del w:id="526" w:author="blake grills" w:date="2020-04-03T10:17:00Z">
        <w:r w:rsidR="00094B30" w:rsidDel="00CF64B0">
          <w:rPr>
            <w:szCs w:val="24"/>
          </w:rPr>
          <w:delText xml:space="preserve">.  </w:delText>
        </w:r>
      </w:del>
      <w:ins w:id="527" w:author="blake grills" w:date="2020-04-03T10:17:00Z">
        <w:r w:rsidR="00CF64B0">
          <w:rPr>
            <w:szCs w:val="24"/>
          </w:rPr>
          <w:t xml:space="preserve">.  </w:t>
        </w:r>
      </w:ins>
      <w:r w:rsidR="00016D86">
        <w:rPr>
          <w:szCs w:val="24"/>
        </w:rPr>
        <w:t>Typically,</w:t>
      </w:r>
      <w:r w:rsidR="00C62611">
        <w:rPr>
          <w:szCs w:val="24"/>
        </w:rPr>
        <w:t xml:space="preserve"> line comments are used to make small notes in a specific section of code, either saying what a variable is used for or marking areas that need fixed</w:t>
      </w:r>
      <w:del w:id="528" w:author="blake grills" w:date="2020-04-03T10:17:00Z">
        <w:r w:rsidR="00094B30" w:rsidDel="00CF64B0">
          <w:rPr>
            <w:szCs w:val="24"/>
          </w:rPr>
          <w:delText xml:space="preserve">.  </w:delText>
        </w:r>
      </w:del>
      <w:ins w:id="529" w:author="blake grills" w:date="2020-04-03T10:17:00Z">
        <w:r w:rsidR="00CF64B0">
          <w:rPr>
            <w:szCs w:val="24"/>
          </w:rPr>
          <w:t xml:space="preserve">.  </w:t>
        </w:r>
      </w:ins>
      <w:r w:rsidR="002371DB">
        <w:rPr>
          <w:szCs w:val="24"/>
        </w:rPr>
        <w:t xml:space="preserve">Many IDEs provide a </w:t>
      </w:r>
      <w:r w:rsidR="00004A92">
        <w:rPr>
          <w:szCs w:val="24"/>
        </w:rPr>
        <w:t>feature</w:t>
      </w:r>
      <w:r w:rsidR="002371DB">
        <w:rPr>
          <w:szCs w:val="24"/>
        </w:rPr>
        <w:t xml:space="preserve"> to quickly comment a line or series of lines (generally of code)</w:t>
      </w:r>
      <w:del w:id="530" w:author="blake grills" w:date="2020-04-03T10:17:00Z">
        <w:r w:rsidR="00094B30" w:rsidDel="00CF64B0">
          <w:rPr>
            <w:szCs w:val="24"/>
          </w:rPr>
          <w:delText xml:space="preserve">.  </w:delText>
        </w:r>
      </w:del>
      <w:ins w:id="531" w:author="blake grills" w:date="2020-04-03T10:17:00Z">
        <w:r w:rsidR="00CF64B0">
          <w:rPr>
            <w:szCs w:val="24"/>
          </w:rPr>
          <w:t xml:space="preserve">.  </w:t>
        </w:r>
      </w:ins>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del w:id="532" w:author="blake grills" w:date="2020-04-03T10:17:00Z">
        <w:r w:rsidR="00094B30" w:rsidDel="00CF64B0">
          <w:rPr>
            <w:szCs w:val="24"/>
          </w:rPr>
          <w:delText xml:space="preserve">.  </w:delText>
        </w:r>
      </w:del>
      <w:ins w:id="533" w:author="blake grills" w:date="2020-04-03T10:17:00Z">
        <w:r w:rsidR="00CF64B0">
          <w:rPr>
            <w:szCs w:val="24"/>
          </w:rPr>
          <w:t xml:space="preserve">.  </w:t>
        </w:r>
      </w:ins>
      <w:r w:rsidR="00A71628">
        <w:rPr>
          <w:szCs w:val="24"/>
        </w:rPr>
        <w:t>It is also important to note that these line comments can be used to create a pseudo block comment, this is very easy to do with IDE enabled commenting</w:t>
      </w:r>
      <w:del w:id="534" w:author="blake grills" w:date="2020-04-03T10:17:00Z">
        <w:r w:rsidR="00094B30" w:rsidDel="00CF64B0">
          <w:rPr>
            <w:szCs w:val="24"/>
          </w:rPr>
          <w:delText xml:space="preserve">.  </w:delText>
        </w:r>
      </w:del>
      <w:ins w:id="535" w:author="blake grills" w:date="2020-04-03T10:17:00Z">
        <w:r w:rsidR="00CF64B0">
          <w:rPr>
            <w:szCs w:val="24"/>
          </w:rPr>
          <w:t xml:space="preserve">.  </w:t>
        </w:r>
      </w:ins>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del w:id="536" w:author="blake grills" w:date="2020-04-03T10:17:00Z">
        <w:r w:rsidR="00094B30" w:rsidDel="00CF64B0">
          <w:rPr>
            <w:szCs w:val="24"/>
          </w:rPr>
          <w:delText xml:space="preserve">.  </w:delText>
        </w:r>
      </w:del>
      <w:ins w:id="537" w:author="blake grills" w:date="2020-04-03T10:17:00Z">
        <w:r w:rsidR="00CF64B0">
          <w:rPr>
            <w:szCs w:val="24"/>
          </w:rPr>
          <w:t xml:space="preserve">.  </w:t>
        </w:r>
      </w:ins>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del w:id="538" w:author="blake grills" w:date="2020-04-03T10:17:00Z">
        <w:r w:rsidR="00094B30" w:rsidDel="00CF64B0">
          <w:rPr>
            <w:szCs w:val="24"/>
          </w:rPr>
          <w:delText xml:space="preserve">.  </w:delText>
        </w:r>
      </w:del>
      <w:ins w:id="539" w:author="blake grills" w:date="2020-04-03T10:17:00Z">
        <w:r w:rsidR="00CF64B0">
          <w:rPr>
            <w:szCs w:val="24"/>
          </w:rPr>
          <w:t xml:space="preserve">.  </w:t>
        </w:r>
      </w:ins>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w:t>
      </w:r>
      <w:r w:rsidR="001E25CD">
        <w:rPr>
          <w:szCs w:val="24"/>
        </w:rPr>
        <w:lastRenderedPageBreak/>
        <w:t xml:space="preserve">to explain the </w:t>
      </w:r>
      <w:r w:rsidR="0008449C">
        <w:rPr>
          <w:szCs w:val="24"/>
        </w:rPr>
        <w:t>calculation</w:t>
      </w:r>
      <w:r w:rsidR="001E25CD">
        <w:rPr>
          <w:szCs w:val="24"/>
        </w:rPr>
        <w:t xml:space="preserve"> that follows</w:t>
      </w:r>
      <w:del w:id="540" w:author="blake grills" w:date="2020-04-03T10:17:00Z">
        <w:r w:rsidR="00094B30" w:rsidDel="00CF64B0">
          <w:rPr>
            <w:szCs w:val="24"/>
          </w:rPr>
          <w:delText xml:space="preserve">.  </w:delText>
        </w:r>
      </w:del>
      <w:ins w:id="541" w:author="blake grills" w:date="2020-04-03T10:17:00Z">
        <w:r w:rsidR="00CF64B0">
          <w:rPr>
            <w:szCs w:val="24"/>
          </w:rPr>
          <w:t xml:space="preserve">.  </w:t>
        </w:r>
      </w:ins>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del w:id="542" w:author="blake grills" w:date="2020-04-03T10:17:00Z">
        <w:r w:rsidR="00094B30" w:rsidDel="00CF64B0">
          <w:rPr>
            <w:szCs w:val="24"/>
          </w:rPr>
          <w:delText xml:space="preserve">.  </w:delText>
        </w:r>
      </w:del>
      <w:ins w:id="543" w:author="blake grills" w:date="2020-04-03T10:17:00Z">
        <w:r w:rsidR="00CF64B0">
          <w:rPr>
            <w:szCs w:val="24"/>
          </w:rPr>
          <w:t xml:space="preserve">.  </w:t>
        </w:r>
      </w:ins>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del w:id="544" w:author="blake grills" w:date="2020-04-03T10:17:00Z">
        <w:r w:rsidR="00094B30" w:rsidDel="00CF64B0">
          <w:rPr>
            <w:szCs w:val="24"/>
          </w:rPr>
          <w:delText xml:space="preserve">.  </w:delText>
        </w:r>
      </w:del>
      <w:ins w:id="545" w:author="blake grills" w:date="2020-04-03T10:17:00Z">
        <w:r w:rsidR="00CF64B0">
          <w:rPr>
            <w:szCs w:val="24"/>
          </w:rPr>
          <w:t xml:space="preserve">.  </w:t>
        </w:r>
      </w:ins>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154C800F"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del w:id="546" w:author="blake grills" w:date="2020-04-03T10:17:00Z">
        <w:r w:rsidR="00094B30" w:rsidDel="00CF64B0">
          <w:rPr>
            <w:szCs w:val="24"/>
          </w:rPr>
          <w:delText xml:space="preserve">.  </w:delText>
        </w:r>
      </w:del>
      <w:ins w:id="547" w:author="blake grills" w:date="2020-04-03T10:17:00Z">
        <w:r w:rsidR="00CF64B0">
          <w:rPr>
            <w:szCs w:val="24"/>
          </w:rPr>
          <w:t xml:space="preserve">.  </w:t>
        </w:r>
      </w:ins>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del w:id="548" w:author="blake grills" w:date="2020-04-03T10:17:00Z">
        <w:r w:rsidR="00094B30" w:rsidDel="00CF64B0">
          <w:rPr>
            <w:szCs w:val="24"/>
          </w:rPr>
          <w:delText xml:space="preserve">.  </w:delText>
        </w:r>
      </w:del>
      <w:ins w:id="549" w:author="blake grills" w:date="2020-04-03T10:17:00Z">
        <w:r w:rsidR="00CF64B0">
          <w:rPr>
            <w:szCs w:val="24"/>
          </w:rPr>
          <w:t xml:space="preserve">.  </w:t>
        </w:r>
      </w:ins>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del w:id="550" w:author="blake grills" w:date="2020-04-03T10:17:00Z">
        <w:r w:rsidR="00094B30" w:rsidDel="00CF64B0">
          <w:rPr>
            <w:szCs w:val="24"/>
          </w:rPr>
          <w:delText xml:space="preserve">.  </w:delText>
        </w:r>
      </w:del>
      <w:ins w:id="551" w:author="blake grills" w:date="2020-04-03T10:17:00Z">
        <w:r w:rsidR="00CF64B0">
          <w:rPr>
            <w:szCs w:val="24"/>
          </w:rPr>
          <w:t xml:space="preserve">.  </w:t>
        </w:r>
      </w:ins>
      <w:r>
        <w:rPr>
          <w:szCs w:val="24"/>
        </w:rPr>
        <w:t>The first comment is a detailed licensing breakdown held inside a block comment</w:t>
      </w:r>
      <w:del w:id="552" w:author="blake grills" w:date="2020-04-03T10:17:00Z">
        <w:r w:rsidR="00094B30" w:rsidDel="00CF64B0">
          <w:rPr>
            <w:szCs w:val="24"/>
          </w:rPr>
          <w:delText xml:space="preserve">.  </w:delText>
        </w:r>
      </w:del>
      <w:ins w:id="553" w:author="blake grills" w:date="2020-04-03T10:17:00Z">
        <w:r w:rsidR="00CF64B0">
          <w:rPr>
            <w:szCs w:val="24"/>
          </w:rPr>
          <w:t xml:space="preserve">.  </w:t>
        </w:r>
      </w:ins>
      <w:r>
        <w:rPr>
          <w:szCs w:val="24"/>
        </w:rPr>
        <w:t>The second comment is a full description of a function broken down in detail</w:t>
      </w:r>
      <w:del w:id="554" w:author="blake grills" w:date="2020-04-03T10:17:00Z">
        <w:r w:rsidR="00094B30" w:rsidDel="00CF64B0">
          <w:rPr>
            <w:szCs w:val="24"/>
          </w:rPr>
          <w:delText xml:space="preserve">.  </w:delText>
        </w:r>
      </w:del>
      <w:ins w:id="555" w:author="blake grills" w:date="2020-04-03T10:17:00Z">
        <w:r w:rsidR="00CF64B0">
          <w:rPr>
            <w:szCs w:val="24"/>
          </w:rPr>
          <w:t xml:space="preserve">.  </w:t>
        </w:r>
      </w:ins>
      <w:r>
        <w:rPr>
          <w:szCs w:val="24"/>
        </w:rPr>
        <w:t>While there are references to code within it, we do not consider it to be commented-out code because as a majority it is English prose with the references behaving like nouns</w:t>
      </w:r>
      <w:del w:id="556" w:author="blake grills" w:date="2020-04-03T10:17:00Z">
        <w:r w:rsidR="00094B30" w:rsidDel="00CF64B0">
          <w:rPr>
            <w:szCs w:val="24"/>
          </w:rPr>
          <w:delText xml:space="preserve">.  </w:delText>
        </w:r>
      </w:del>
      <w:ins w:id="557" w:author="blake grills" w:date="2020-04-03T10:17:00Z">
        <w:r w:rsidR="00CF64B0">
          <w:rPr>
            <w:szCs w:val="24"/>
          </w:rPr>
          <w:t xml:space="preserve">.  </w:t>
        </w:r>
      </w:ins>
      <w:r>
        <w:rPr>
          <w:szCs w:val="24"/>
        </w:rPr>
        <w:t>The third comment is a sample of a single line which has still been commented out using a block comment, which is considered commented out code</w:t>
      </w:r>
      <w:del w:id="558" w:author="blake grills" w:date="2020-04-03T10:17:00Z">
        <w:r w:rsidR="00094B30" w:rsidDel="00CF64B0">
          <w:rPr>
            <w:szCs w:val="24"/>
          </w:rPr>
          <w:delText xml:space="preserve">.  </w:delText>
        </w:r>
      </w:del>
      <w:ins w:id="559" w:author="blake grills" w:date="2020-04-03T10:17:00Z">
        <w:r w:rsidR="00CF64B0">
          <w:rPr>
            <w:szCs w:val="24"/>
          </w:rPr>
          <w:t xml:space="preserve">.  </w:t>
        </w:r>
      </w:ins>
      <w:r>
        <w:rPr>
          <w:szCs w:val="24"/>
        </w:rPr>
        <w:t>The fourth comment is a large block of commented-out code</w:t>
      </w:r>
      <w:del w:id="560" w:author="blake grills" w:date="2020-04-03T10:17:00Z">
        <w:r w:rsidR="00094B30" w:rsidDel="00CF64B0">
          <w:rPr>
            <w:szCs w:val="24"/>
          </w:rPr>
          <w:delText xml:space="preserve">.  </w:delText>
        </w:r>
      </w:del>
      <w:ins w:id="561" w:author="blake grills" w:date="2020-04-03T10:17:00Z">
        <w:r w:rsidR="00CF64B0">
          <w:rPr>
            <w:szCs w:val="24"/>
          </w:rPr>
          <w:t xml:space="preserve">.  </w:t>
        </w:r>
      </w:ins>
      <w:r>
        <w:rPr>
          <w:szCs w:val="24"/>
        </w:rPr>
        <w:t>The fifth comment is unique in that it is commented-out code, but only a single word and on the same line as additional code</w:t>
      </w:r>
      <w:del w:id="562" w:author="blake grills" w:date="2020-04-03T10:17:00Z">
        <w:r w:rsidR="00094B30" w:rsidDel="00CF64B0">
          <w:rPr>
            <w:szCs w:val="24"/>
          </w:rPr>
          <w:delText xml:space="preserve">.  </w:delText>
        </w:r>
      </w:del>
      <w:ins w:id="563" w:author="blake grills" w:date="2020-04-03T10:17:00Z">
        <w:r w:rsidR="00CF64B0">
          <w:rPr>
            <w:szCs w:val="24"/>
          </w:rPr>
          <w:t xml:space="preserve">.  </w:t>
        </w:r>
      </w:ins>
      <w:r>
        <w:rPr>
          <w:szCs w:val="24"/>
        </w:rPr>
        <w:t>In this case, the virtualization has been commented out making the function no longer virtual (additionally, the author may be highlighting that the method is an inherited virtual function).</w:t>
      </w:r>
    </w:p>
    <w:p w14:paraId="70881F8F" w14:textId="679A3DBD" w:rsidR="00976874" w:rsidRPr="002F6928" w:rsidRDefault="00976874" w:rsidP="00976874">
      <w:pPr>
        <w:pStyle w:val="Caption"/>
        <w:keepNext/>
        <w:jc w:val="center"/>
        <w:rPr>
          <w:sz w:val="24"/>
          <w:szCs w:val="24"/>
        </w:rPr>
      </w:pPr>
      <w:bookmarkStart w:id="564"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564"/>
      <w:del w:id="565" w:author="blake grills" w:date="2020-04-03T10:17:00Z">
        <w:r w:rsidR="00094B30" w:rsidDel="00CF64B0">
          <w:rPr>
            <w:sz w:val="24"/>
            <w:szCs w:val="24"/>
          </w:rPr>
          <w:delText xml:space="preserve">.  </w:delText>
        </w:r>
      </w:del>
      <w:ins w:id="566" w:author="blake grills" w:date="2020-04-03T10:17:00Z">
        <w:r w:rsidR="00CF64B0">
          <w:rPr>
            <w:sz w:val="24"/>
            <w:szCs w:val="24"/>
          </w:rPr>
          <w:t xml:space="preserve">.  </w:t>
        </w:r>
      </w:ins>
      <w:r w:rsidRPr="002F6928">
        <w:rPr>
          <w:smallCaps/>
          <w:sz w:val="24"/>
          <w:szCs w:val="24"/>
        </w:rPr>
        <w:t>5 examples of line comments</w:t>
      </w:r>
      <w:del w:id="567" w:author="blake grills" w:date="2020-04-03T10:17:00Z">
        <w:r w:rsidR="00094B30" w:rsidDel="00CF64B0">
          <w:rPr>
            <w:smallCaps/>
            <w:sz w:val="24"/>
            <w:szCs w:val="24"/>
          </w:rPr>
          <w:delText xml:space="preserve">.  </w:delText>
        </w:r>
      </w:del>
      <w:ins w:id="568" w:author="blake grills" w:date="2020-04-03T10:17:00Z">
        <w:r w:rsidR="00CF64B0">
          <w:rPr>
            <w:smallCaps/>
            <w:sz w:val="24"/>
            <w:szCs w:val="24"/>
          </w:rPr>
          <w:t xml:space="preserve">.  </w:t>
        </w:r>
      </w:ins>
      <w:r w:rsidR="00D001D8">
        <w:rPr>
          <w:smallCaps/>
          <w:sz w:val="24"/>
          <w:szCs w:val="24"/>
        </w:rPr>
        <w:t>The left side provides an example while the right side provides the explanation</w:t>
      </w:r>
      <w:del w:id="569" w:author="blake grills" w:date="2020-04-03T10:17:00Z">
        <w:r w:rsidR="00094B30" w:rsidDel="00CF64B0">
          <w:rPr>
            <w:smallCaps/>
            <w:sz w:val="24"/>
            <w:szCs w:val="24"/>
          </w:rPr>
          <w:delText xml:space="preserve">.  </w:delText>
        </w:r>
      </w:del>
      <w:ins w:id="570" w:author="blake grills" w:date="2020-04-03T10:17:00Z">
        <w:r w:rsidR="00CF64B0">
          <w:rPr>
            <w:smallCaps/>
            <w:sz w:val="24"/>
            <w:szCs w:val="24"/>
          </w:rPr>
          <w:t xml:space="preserve">.  </w:t>
        </w:r>
      </w:ins>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39F5081" w:rsidR="002F6928" w:rsidRPr="00A20996" w:rsidRDefault="002F6928" w:rsidP="00A20996">
      <w:pPr>
        <w:pStyle w:val="Caption"/>
        <w:keepNext/>
        <w:jc w:val="center"/>
        <w:rPr>
          <w:sz w:val="24"/>
          <w:szCs w:val="24"/>
        </w:rPr>
      </w:pPr>
      <w:bookmarkStart w:id="571"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571"/>
      <w:del w:id="572" w:author="blake grills" w:date="2020-04-03T10:17:00Z">
        <w:r w:rsidR="00094B30" w:rsidDel="00CF64B0">
          <w:rPr>
            <w:sz w:val="24"/>
            <w:szCs w:val="24"/>
          </w:rPr>
          <w:delText xml:space="preserve">.  </w:delText>
        </w:r>
      </w:del>
      <w:ins w:id="573" w:author="blake grills" w:date="2020-04-03T10:17:00Z">
        <w:r w:rsidR="00CF64B0">
          <w:rPr>
            <w:sz w:val="24"/>
            <w:szCs w:val="24"/>
          </w:rPr>
          <w:t xml:space="preserve">.  </w:t>
        </w:r>
      </w:ins>
      <w:r w:rsidRPr="00A20996">
        <w:rPr>
          <w:smallCaps/>
          <w:sz w:val="24"/>
          <w:szCs w:val="24"/>
        </w:rPr>
        <w:t>5 examples of block comments</w:t>
      </w:r>
      <w:del w:id="574" w:author="blake grills" w:date="2020-04-03T10:17:00Z">
        <w:r w:rsidR="00094B30" w:rsidDel="00CF64B0">
          <w:rPr>
            <w:smallCaps/>
            <w:sz w:val="24"/>
            <w:szCs w:val="24"/>
          </w:rPr>
          <w:delText xml:space="preserve">.  </w:delText>
        </w:r>
      </w:del>
      <w:ins w:id="575" w:author="blake grills" w:date="2020-04-03T10:17:00Z">
        <w:r w:rsidR="00CF64B0">
          <w:rPr>
            <w:smallCaps/>
            <w:sz w:val="24"/>
            <w:szCs w:val="24"/>
          </w:rPr>
          <w:t xml:space="preserve">.  </w:t>
        </w:r>
      </w:ins>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3BDD4939" w:rsidR="00825AE2" w:rsidRDefault="005772E2" w:rsidP="00825AE2">
      <w:pPr>
        <w:jc w:val="both"/>
        <w:rPr>
          <w:szCs w:val="24"/>
        </w:rPr>
      </w:pPr>
      <w:r>
        <w:rPr>
          <w:szCs w:val="24"/>
        </w:rPr>
        <w:lastRenderedPageBreak/>
        <w:t>These are not your only options however, there are many programmers who use Doxygen and Javadoc comments</w:t>
      </w:r>
      <w:del w:id="576" w:author="blake grills" w:date="2020-04-03T10:17:00Z">
        <w:r w:rsidR="00094B30" w:rsidDel="00CF64B0">
          <w:rPr>
            <w:szCs w:val="24"/>
          </w:rPr>
          <w:delText xml:space="preserve">.  </w:delText>
        </w:r>
      </w:del>
      <w:ins w:id="577" w:author="blake grills" w:date="2020-04-03T10:17:00Z">
        <w:r w:rsidR="00CF64B0">
          <w:rPr>
            <w:szCs w:val="24"/>
          </w:rPr>
          <w:t xml:space="preserve">.  </w:t>
        </w:r>
      </w:ins>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del w:id="578" w:author="blake grills" w:date="2020-04-03T10:17:00Z">
        <w:r w:rsidR="00094B30" w:rsidDel="00CF64B0">
          <w:rPr>
            <w:szCs w:val="24"/>
          </w:rPr>
          <w:delText xml:space="preserve">.  </w:delText>
        </w:r>
      </w:del>
      <w:ins w:id="579" w:author="blake grills" w:date="2020-04-03T10:17:00Z">
        <w:r w:rsidR="00CF64B0">
          <w:rPr>
            <w:szCs w:val="24"/>
          </w:rPr>
          <w:t xml:space="preserve">.  </w:t>
        </w:r>
      </w:ins>
      <w:r w:rsidR="004979E3">
        <w:rPr>
          <w:szCs w:val="24"/>
        </w:rPr>
        <w:t>These types of comments employ specific structure syntax and operators to allow for the automatic generation of API document</w:t>
      </w:r>
      <w:r w:rsidR="004609FE">
        <w:rPr>
          <w:szCs w:val="24"/>
        </w:rPr>
        <w:t>at</w:t>
      </w:r>
      <w:r w:rsidR="004979E3">
        <w:rPr>
          <w:szCs w:val="24"/>
        </w:rPr>
        <w:t>ion</w:t>
      </w:r>
      <w:del w:id="580" w:author="blake grills" w:date="2020-04-03T10:17:00Z">
        <w:r w:rsidR="00094B30" w:rsidDel="00CF64B0">
          <w:rPr>
            <w:szCs w:val="24"/>
          </w:rPr>
          <w:delText xml:space="preserve">.  </w:delText>
        </w:r>
      </w:del>
      <w:ins w:id="581" w:author="blake grills" w:date="2020-04-03T10:17:00Z">
        <w:r w:rsidR="00CF64B0">
          <w:rPr>
            <w:szCs w:val="24"/>
          </w:rPr>
          <w:t xml:space="preserve">.  </w:t>
        </w:r>
      </w:ins>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del w:id="582" w:author="blake grills" w:date="2020-04-03T10:17:00Z">
        <w:r w:rsidR="00094B30" w:rsidDel="00CF64B0">
          <w:rPr>
            <w:szCs w:val="24"/>
          </w:rPr>
          <w:delText xml:space="preserve">.  </w:delText>
        </w:r>
      </w:del>
      <w:ins w:id="583" w:author="blake grills" w:date="2020-04-03T10:17:00Z">
        <w:r w:rsidR="00CF64B0">
          <w:rPr>
            <w:szCs w:val="24"/>
          </w:rPr>
          <w:t xml:space="preserve">.  </w:t>
        </w:r>
      </w:ins>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del w:id="584" w:author="blake grills" w:date="2020-04-03T10:17:00Z">
        <w:r w:rsidR="00094B30" w:rsidDel="00CF64B0">
          <w:rPr>
            <w:szCs w:val="24"/>
          </w:rPr>
          <w:delText xml:space="preserve">.  </w:delText>
        </w:r>
      </w:del>
      <w:ins w:id="585" w:author="blake grills" w:date="2020-04-03T10:17:00Z">
        <w:r w:rsidR="00CF64B0">
          <w:rPr>
            <w:szCs w:val="24"/>
          </w:rPr>
          <w:t xml:space="preserve">.  </w:t>
        </w:r>
      </w:ins>
      <w:r w:rsidR="00C131C0">
        <w:rPr>
          <w:szCs w:val="24"/>
        </w:rPr>
        <w:t>Additionally,</w:t>
      </w:r>
      <w:r w:rsidR="00310BAD">
        <w:rPr>
          <w:szCs w:val="24"/>
        </w:rPr>
        <w:t xml:space="preserve"> all forms of commenting for Doxygen/Javadoc are covered here</w:t>
      </w:r>
      <w:del w:id="586" w:author="blake grills" w:date="2020-04-03T10:17:00Z">
        <w:r w:rsidR="00094B30" w:rsidDel="00CF64B0">
          <w:rPr>
            <w:szCs w:val="24"/>
          </w:rPr>
          <w:delText xml:space="preserve">.  </w:delText>
        </w:r>
      </w:del>
      <w:ins w:id="587" w:author="blake grills" w:date="2020-04-03T10:17:00Z">
        <w:r w:rsidR="00CF64B0">
          <w:rPr>
            <w:szCs w:val="24"/>
          </w:rPr>
          <w:t xml:space="preserve">.  </w:t>
        </w:r>
      </w:ins>
      <w:r w:rsidR="00BE3D3A">
        <w:rPr>
          <w:szCs w:val="24"/>
        </w:rPr>
        <w:t>The first comment is a standard Doxygen/Javadoc comment which contains no special markers or  additional features available in the commenting style</w:t>
      </w:r>
      <w:del w:id="588" w:author="blake grills" w:date="2020-04-03T10:17:00Z">
        <w:r w:rsidR="00094B30" w:rsidDel="00CF64B0">
          <w:rPr>
            <w:szCs w:val="24"/>
          </w:rPr>
          <w:delText xml:space="preserve">.  </w:delText>
        </w:r>
      </w:del>
      <w:ins w:id="589" w:author="blake grills" w:date="2020-04-03T10:17:00Z">
        <w:r w:rsidR="00CF64B0">
          <w:rPr>
            <w:szCs w:val="24"/>
          </w:rPr>
          <w:t xml:space="preserve">.  </w:t>
        </w:r>
      </w:ins>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del w:id="590" w:author="blake grills" w:date="2020-04-03T10:17:00Z">
        <w:r w:rsidR="00094B30" w:rsidDel="00CF64B0">
          <w:rPr>
            <w:szCs w:val="24"/>
          </w:rPr>
          <w:delText xml:space="preserve">.  </w:delText>
        </w:r>
      </w:del>
      <w:ins w:id="591" w:author="blake grills" w:date="2020-04-03T10:17:00Z">
        <w:r w:rsidR="00CF64B0">
          <w:rPr>
            <w:szCs w:val="24"/>
          </w:rPr>
          <w:t xml:space="preserve">.  </w:t>
        </w:r>
      </w:ins>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del w:id="592" w:author="blake grills" w:date="2020-04-03T10:17:00Z">
        <w:r w:rsidR="00094B30" w:rsidDel="00CF64B0">
          <w:rPr>
            <w:szCs w:val="24"/>
          </w:rPr>
          <w:delText xml:space="preserve">.  </w:delText>
        </w:r>
      </w:del>
      <w:ins w:id="593" w:author="blake grills" w:date="2020-04-03T10:17:00Z">
        <w:r w:rsidR="00CF64B0">
          <w:rPr>
            <w:szCs w:val="24"/>
          </w:rPr>
          <w:t xml:space="preserve">.  </w:t>
        </w:r>
      </w:ins>
      <w:r w:rsidR="00BE3D3A">
        <w:rPr>
          <w:szCs w:val="24"/>
        </w:rPr>
        <w:t>The fourth comment is a sample of an alternative commenting method of doing block comments when using Doxygen/Javadoc style comments</w:t>
      </w:r>
      <w:del w:id="594" w:author="blake grills" w:date="2020-04-03T10:17:00Z">
        <w:r w:rsidR="00094B30" w:rsidDel="00CF64B0">
          <w:rPr>
            <w:szCs w:val="24"/>
          </w:rPr>
          <w:delText xml:space="preserve">.  </w:delText>
        </w:r>
      </w:del>
      <w:ins w:id="595" w:author="blake grills" w:date="2020-04-03T10:17:00Z">
        <w:r w:rsidR="00CF64B0">
          <w:rPr>
            <w:szCs w:val="24"/>
          </w:rPr>
          <w:t xml:space="preserve">.  </w:t>
        </w:r>
      </w:ins>
      <w:r w:rsidR="00BE3D3A">
        <w:rPr>
          <w:szCs w:val="24"/>
        </w:rPr>
        <w:t xml:space="preserve">The final comment is all </w:t>
      </w:r>
      <w:r w:rsidR="00AF19A8">
        <w:rPr>
          <w:szCs w:val="24"/>
        </w:rPr>
        <w:t>commented-out code</w:t>
      </w:r>
      <w:r w:rsidR="00BE3D3A">
        <w:rPr>
          <w:szCs w:val="24"/>
        </w:rPr>
        <w:t>, which has been commented out using the Doxygen/Javadoc style</w:t>
      </w:r>
      <w:del w:id="596" w:author="blake grills" w:date="2020-04-03T10:17:00Z">
        <w:r w:rsidR="00094B30" w:rsidDel="00CF64B0">
          <w:rPr>
            <w:szCs w:val="24"/>
          </w:rPr>
          <w:delText xml:space="preserve">.  </w:delText>
        </w:r>
      </w:del>
      <w:ins w:id="597" w:author="blake grills" w:date="2020-04-03T10:17:00Z">
        <w:r w:rsidR="00CF64B0">
          <w:rPr>
            <w:szCs w:val="24"/>
          </w:rPr>
          <w:t xml:space="preserve">.  </w:t>
        </w:r>
      </w:ins>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del w:id="598" w:author="blake grills" w:date="2020-04-03T10:17:00Z">
        <w:r w:rsidR="00094B30" w:rsidDel="00CF64B0">
          <w:rPr>
            <w:szCs w:val="24"/>
          </w:rPr>
          <w:delText xml:space="preserve">.  </w:delText>
        </w:r>
      </w:del>
      <w:ins w:id="599" w:author="blake grills" w:date="2020-04-03T10:17:00Z">
        <w:r w:rsidR="00CF64B0">
          <w:rPr>
            <w:szCs w:val="24"/>
          </w:rPr>
          <w:t xml:space="preserve">.  </w:t>
        </w:r>
      </w:ins>
      <w:r w:rsidR="00825AE2">
        <w:rPr>
          <w:szCs w:val="24"/>
        </w:rPr>
        <w:t>This method of commenting is used to quickly comment out portions of code</w:t>
      </w:r>
      <w:del w:id="600" w:author="blake grills" w:date="2020-04-03T10:17:00Z">
        <w:r w:rsidR="00094B30" w:rsidDel="00CF64B0">
          <w:rPr>
            <w:szCs w:val="24"/>
          </w:rPr>
          <w:delText xml:space="preserve">.  </w:delText>
        </w:r>
      </w:del>
      <w:ins w:id="601" w:author="blake grills" w:date="2020-04-03T10:17:00Z">
        <w:r w:rsidR="00CF64B0">
          <w:rPr>
            <w:szCs w:val="24"/>
          </w:rPr>
          <w:t xml:space="preserve">.  </w:t>
        </w:r>
      </w:ins>
      <w:r w:rsidR="00825AE2">
        <w:rPr>
          <w:szCs w:val="24"/>
        </w:rPr>
        <w:t>The difference between the two is the first is stripped by the preprocessor while the second is compiled and can be executed</w:t>
      </w:r>
      <w:del w:id="602" w:author="blake grills" w:date="2020-04-03T10:17:00Z">
        <w:r w:rsidR="00094B30" w:rsidDel="00CF64B0">
          <w:rPr>
            <w:szCs w:val="24"/>
          </w:rPr>
          <w:delText xml:space="preserve">.  </w:delText>
        </w:r>
      </w:del>
      <w:ins w:id="603" w:author="blake grills" w:date="2020-04-03T10:17:00Z">
        <w:r w:rsidR="00CF64B0">
          <w:rPr>
            <w:szCs w:val="24"/>
          </w:rPr>
          <w:t xml:space="preserve">.  </w:t>
        </w:r>
      </w:ins>
      <w:r w:rsidR="00825AE2">
        <w:rPr>
          <w:szCs w:val="24"/>
        </w:rPr>
        <w:t>Often this is done for testing purposes, though it may also be done in order to lock out certain features that are not yet ready to be implemented</w:t>
      </w:r>
      <w:del w:id="604" w:author="blake grills" w:date="2020-04-03T10:17:00Z">
        <w:r w:rsidR="00094B30" w:rsidDel="00CF64B0">
          <w:rPr>
            <w:szCs w:val="24"/>
          </w:rPr>
          <w:delText xml:space="preserve">.  </w:delText>
        </w:r>
      </w:del>
      <w:ins w:id="605" w:author="blake grills" w:date="2020-04-03T10:17:00Z">
        <w:r w:rsidR="00CF64B0">
          <w:rPr>
            <w:szCs w:val="24"/>
          </w:rPr>
          <w:t xml:space="preserve">.  </w:t>
        </w:r>
      </w:ins>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w:t>
      </w:r>
      <w:r w:rsidR="00825AE2">
        <w:rPr>
          <w:szCs w:val="24"/>
        </w:rPr>
        <w:lastRenderedPageBreak/>
        <w:t xml:space="preserve">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43F47BA2" w:rsidR="00F3698E" w:rsidRPr="00F3698E" w:rsidRDefault="00F3698E" w:rsidP="00F3698E">
      <w:pPr>
        <w:pStyle w:val="Caption"/>
        <w:keepNext/>
        <w:jc w:val="center"/>
        <w:rPr>
          <w:smallCaps/>
          <w:sz w:val="24"/>
          <w:szCs w:val="24"/>
        </w:rPr>
      </w:pPr>
      <w:bookmarkStart w:id="60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606"/>
      <w:del w:id="607" w:author="blake grills" w:date="2020-04-03T10:17:00Z">
        <w:r w:rsidR="00094B30" w:rsidDel="00CF64B0">
          <w:rPr>
            <w:sz w:val="24"/>
            <w:szCs w:val="24"/>
          </w:rPr>
          <w:delText xml:space="preserve">.  </w:delText>
        </w:r>
      </w:del>
      <w:ins w:id="608" w:author="blake grills" w:date="2020-04-03T10:17:00Z">
        <w:r w:rsidR="00CF64B0">
          <w:rPr>
            <w:sz w:val="24"/>
            <w:szCs w:val="24"/>
          </w:rPr>
          <w:t xml:space="preserve">.  </w:t>
        </w:r>
      </w:ins>
      <w:r w:rsidRPr="00F3698E">
        <w:rPr>
          <w:smallCaps/>
          <w:sz w:val="24"/>
          <w:szCs w:val="24"/>
        </w:rPr>
        <w:t>5 examples of Javadoc/Doxygen comments</w:t>
      </w:r>
      <w:del w:id="609" w:author="blake grills" w:date="2020-04-03T10:17:00Z">
        <w:r w:rsidR="00094B30" w:rsidDel="00CF64B0">
          <w:rPr>
            <w:smallCaps/>
            <w:sz w:val="24"/>
            <w:szCs w:val="24"/>
          </w:rPr>
          <w:delText xml:space="preserve">.  </w:delText>
        </w:r>
      </w:del>
      <w:ins w:id="610" w:author="blake grills" w:date="2020-04-03T10:17:00Z">
        <w:r w:rsidR="00CF64B0">
          <w:rPr>
            <w:smallCaps/>
            <w:sz w:val="24"/>
            <w:szCs w:val="24"/>
          </w:rPr>
          <w:t xml:space="preserve">.  </w:t>
        </w:r>
      </w:ins>
      <w:r w:rsidR="00451BCC">
        <w:rPr>
          <w:smallCaps/>
          <w:sz w:val="24"/>
          <w:szCs w:val="24"/>
        </w:rPr>
        <w:t xml:space="preserve">Comments </w:t>
      </w:r>
      <w:r w:rsidR="0007121B">
        <w:rPr>
          <w:smallCaps/>
          <w:sz w:val="24"/>
          <w:szCs w:val="24"/>
        </w:rPr>
        <w:t>3 and 4 are in the alternative methods for commenting when using Doxygen/Javadoc</w:t>
      </w:r>
      <w:del w:id="611" w:author="blake grills" w:date="2020-04-03T10:17:00Z">
        <w:r w:rsidR="00094B30" w:rsidDel="00CF64B0">
          <w:rPr>
            <w:smallCaps/>
            <w:sz w:val="24"/>
            <w:szCs w:val="24"/>
          </w:rPr>
          <w:delText xml:space="preserve">.  </w:delText>
        </w:r>
      </w:del>
      <w:ins w:id="612" w:author="blake grills" w:date="2020-04-03T10:17:00Z">
        <w:r w:rsidR="00CF64B0">
          <w:rPr>
            <w:smallCaps/>
            <w:sz w:val="24"/>
            <w:szCs w:val="24"/>
          </w:rPr>
          <w:t xml:space="preserve">.  </w:t>
        </w:r>
      </w:ins>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19D9C2F5" w:rsidR="00E912B6" w:rsidRPr="00F3698E" w:rsidRDefault="00E912B6" w:rsidP="00E912B6">
            <w:pPr>
              <w:spacing w:line="259" w:lineRule="auto"/>
              <w:ind w:firstLine="0"/>
              <w:rPr>
                <w:szCs w:val="24"/>
              </w:rPr>
            </w:pPr>
            <w:r w:rsidRPr="00F3698E">
              <w:rPr>
                <w:szCs w:val="24"/>
              </w:rPr>
              <w:t xml:space="preserve"> * Adds a benchmark</w:t>
            </w:r>
            <w:del w:id="613" w:author="blake grills" w:date="2020-04-03T10:17:00Z">
              <w:r w:rsidR="00094B30" w:rsidDel="00CF64B0">
                <w:rPr>
                  <w:szCs w:val="24"/>
                </w:rPr>
                <w:delText xml:space="preserve">.  </w:delText>
              </w:r>
            </w:del>
            <w:ins w:id="614" w:author="blake grills" w:date="2020-04-03T10:17:00Z">
              <w:r w:rsidR="00CF64B0">
                <w:rPr>
                  <w:szCs w:val="24"/>
                </w:rPr>
                <w:t xml:space="preserve">.  </w:t>
              </w:r>
            </w:ins>
            <w:r w:rsidRPr="00F3698E">
              <w:rPr>
                <w:szCs w:val="24"/>
              </w:rPr>
              <w:t>Usually not called directly but instead through</w:t>
            </w:r>
          </w:p>
          <w:p w14:paraId="107636BB" w14:textId="21E4FEA1" w:rsidR="00E912B6" w:rsidRPr="00F3698E" w:rsidRDefault="00E912B6" w:rsidP="00E912B6">
            <w:pPr>
              <w:spacing w:line="259" w:lineRule="auto"/>
              <w:ind w:firstLine="0"/>
              <w:rPr>
                <w:szCs w:val="24"/>
              </w:rPr>
            </w:pPr>
            <w:r w:rsidRPr="00F3698E">
              <w:rPr>
                <w:szCs w:val="24"/>
              </w:rPr>
              <w:t xml:space="preserve"> * the macro BENCHMARK defined below</w:t>
            </w:r>
            <w:del w:id="615" w:author="blake grills" w:date="2020-04-03T10:17:00Z">
              <w:r w:rsidR="00094B30" w:rsidDel="00CF64B0">
                <w:rPr>
                  <w:szCs w:val="24"/>
                </w:rPr>
                <w:delText xml:space="preserve">.  </w:delText>
              </w:r>
            </w:del>
            <w:ins w:id="616" w:author="blake grills" w:date="2020-04-03T10:17:00Z">
              <w:r w:rsidR="00CF64B0">
                <w:rPr>
                  <w:szCs w:val="24"/>
                </w:rPr>
                <w:t xml:space="preserve">.  </w:t>
              </w:r>
            </w:ins>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229F6C12" w:rsidR="00E912B6" w:rsidRPr="00FC1765" w:rsidRDefault="00E912B6" w:rsidP="00E912B6">
            <w:pPr>
              <w:spacing w:line="259" w:lineRule="auto"/>
              <w:ind w:firstLine="0"/>
              <w:rPr>
                <w:szCs w:val="24"/>
              </w:rPr>
            </w:pPr>
            <w:r w:rsidRPr="00FC1765">
              <w:rPr>
                <w:szCs w:val="24"/>
              </w:rPr>
              <w:t xml:space="preserve">         * buffer</w:t>
            </w:r>
            <w:del w:id="617" w:author="blake grills" w:date="2020-04-03T10:17:00Z">
              <w:r w:rsidR="00094B30" w:rsidDel="00CF64B0">
                <w:rPr>
                  <w:szCs w:val="24"/>
                </w:rPr>
                <w:delText xml:space="preserve">.  </w:delText>
              </w:r>
            </w:del>
            <w:ins w:id="618" w:author="blake grills" w:date="2020-04-03T10:17:00Z">
              <w:r w:rsidR="00CF64B0">
                <w:rPr>
                  <w:szCs w:val="24"/>
                </w:rPr>
                <w:t xml:space="preserve">.  </w:t>
              </w:r>
            </w:ins>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2FE7B729" w:rsidR="00E912B6" w:rsidRPr="002543A1" w:rsidRDefault="00E912B6" w:rsidP="00E912B6">
            <w:pPr>
              <w:spacing w:line="259" w:lineRule="auto"/>
              <w:ind w:firstLine="0"/>
              <w:rPr>
                <w:szCs w:val="24"/>
              </w:rPr>
            </w:pPr>
            <w:r w:rsidRPr="002543A1">
              <w:rPr>
                <w:szCs w:val="24"/>
              </w:rPr>
              <w:t xml:space="preserve"> under the terms of the QuantLib license</w:t>
            </w:r>
            <w:del w:id="619" w:author="blake grills" w:date="2020-04-03T10:17:00Z">
              <w:r w:rsidR="00094B30" w:rsidDel="00CF64B0">
                <w:rPr>
                  <w:szCs w:val="24"/>
                </w:rPr>
                <w:delText xml:space="preserve">.  </w:delText>
              </w:r>
            </w:del>
            <w:ins w:id="620" w:author="blake grills" w:date="2020-04-03T10:17:00Z">
              <w:r w:rsidR="00CF64B0">
                <w:rPr>
                  <w:szCs w:val="24"/>
                </w:rPr>
                <w:t xml:space="preserve">.  </w:t>
              </w:r>
            </w:ins>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465B93" w:rsidR="00E912B6" w:rsidRPr="002543A1" w:rsidRDefault="00E912B6" w:rsidP="00E912B6">
            <w:pPr>
              <w:spacing w:line="259" w:lineRule="auto"/>
              <w:ind w:firstLine="0"/>
              <w:rPr>
                <w:szCs w:val="24"/>
              </w:rPr>
            </w:pPr>
            <w:r w:rsidRPr="002543A1">
              <w:rPr>
                <w:szCs w:val="24"/>
              </w:rPr>
              <w:t xml:space="preserve"> &lt;quantlib-dev@lists.sf.net&gt;</w:t>
            </w:r>
            <w:del w:id="621" w:author="blake grills" w:date="2020-04-03T10:17:00Z">
              <w:r w:rsidR="00094B30" w:rsidDel="00CF64B0">
                <w:rPr>
                  <w:szCs w:val="24"/>
                </w:rPr>
                <w:delText xml:space="preserve">.  </w:delText>
              </w:r>
            </w:del>
            <w:ins w:id="622" w:author="blake grills" w:date="2020-04-03T10:17:00Z">
              <w:r w:rsidR="00CF64B0">
                <w:rPr>
                  <w:szCs w:val="24"/>
                </w:rPr>
                <w:t xml:space="preserve">.  </w:t>
              </w:r>
            </w:ins>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24B61CAE" w:rsidR="00E912B6" w:rsidRPr="002543A1" w:rsidRDefault="00E912B6" w:rsidP="00E912B6">
            <w:pPr>
              <w:spacing w:line="259" w:lineRule="auto"/>
              <w:ind w:firstLine="0"/>
              <w:rPr>
                <w:szCs w:val="24"/>
              </w:rPr>
            </w:pPr>
            <w:r w:rsidRPr="002543A1">
              <w:rPr>
                <w:szCs w:val="24"/>
              </w:rPr>
              <w:t xml:space="preserve"> FOR A PARTICULAR PURPOSE</w:t>
            </w:r>
            <w:del w:id="623" w:author="blake grills" w:date="2020-04-03T10:17:00Z">
              <w:r w:rsidR="00094B30" w:rsidDel="00CF64B0">
                <w:rPr>
                  <w:szCs w:val="24"/>
                </w:rPr>
                <w:delText xml:space="preserve">.  </w:delText>
              </w:r>
            </w:del>
            <w:ins w:id="624" w:author="blake grills" w:date="2020-04-03T10:17:00Z">
              <w:r w:rsidR="00CF64B0">
                <w:rPr>
                  <w:szCs w:val="24"/>
                </w:rPr>
                <w:t xml:space="preserve">.  </w:t>
              </w:r>
            </w:ins>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20A6CB37" w:rsidR="00403C1E" w:rsidRPr="00025D2F" w:rsidRDefault="00403C1E" w:rsidP="002E34E0">
      <w:pPr>
        <w:pStyle w:val="Caption"/>
        <w:keepNext/>
        <w:jc w:val="center"/>
        <w:rPr>
          <w:szCs w:val="24"/>
        </w:rPr>
      </w:pPr>
      <w:bookmarkStart w:id="62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625"/>
      <w:del w:id="626" w:author="blake grills" w:date="2020-04-03T10:17:00Z">
        <w:r w:rsidR="00094B30" w:rsidDel="00CF64B0">
          <w:rPr>
            <w:sz w:val="24"/>
            <w:szCs w:val="24"/>
          </w:rPr>
          <w:delText xml:space="preserve">.  </w:delText>
        </w:r>
      </w:del>
      <w:ins w:id="627" w:author="blake grills" w:date="2020-04-03T10:17:00Z">
        <w:r w:rsidR="00CF64B0">
          <w:rPr>
            <w:sz w:val="24"/>
            <w:szCs w:val="24"/>
          </w:rPr>
          <w:t xml:space="preserve">.  </w:t>
        </w:r>
      </w:ins>
      <w:r w:rsidRPr="000E69C1">
        <w:rPr>
          <w:smallCaps/>
          <w:sz w:val="24"/>
          <w:szCs w:val="24"/>
        </w:rPr>
        <w:t>The first cell of this table contains code which has been commented out using the preprocessor method #if</w:t>
      </w:r>
      <w:del w:id="628" w:author="blake grills" w:date="2020-04-03T10:17:00Z">
        <w:r w:rsidR="00094B30" w:rsidDel="00CF64B0">
          <w:rPr>
            <w:smallCaps/>
            <w:sz w:val="24"/>
            <w:szCs w:val="24"/>
          </w:rPr>
          <w:delText xml:space="preserve">.  </w:delText>
        </w:r>
      </w:del>
      <w:ins w:id="629" w:author="blake grills" w:date="2020-04-03T10:17:00Z">
        <w:r w:rsidR="00CF64B0">
          <w:rPr>
            <w:smallCaps/>
            <w:sz w:val="24"/>
            <w:szCs w:val="24"/>
          </w:rPr>
          <w:t xml:space="preserve">.  </w:t>
        </w:r>
      </w:ins>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4C3FA88D"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del w:id="630" w:author="blake grills" w:date="2020-04-03T10:17:00Z">
        <w:r w:rsidR="00094B30" w:rsidDel="00CF64B0">
          <w:rPr>
            <w:szCs w:val="24"/>
          </w:rPr>
          <w:delText xml:space="preserve">.  </w:delText>
        </w:r>
      </w:del>
      <w:ins w:id="631" w:author="blake grills" w:date="2020-04-03T10:17:00Z">
        <w:r w:rsidR="00CF64B0">
          <w:rPr>
            <w:szCs w:val="24"/>
          </w:rPr>
          <w:t xml:space="preserve">.  </w:t>
        </w:r>
      </w:ins>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632" w:name="_Ref34250973"/>
    </w:p>
    <w:bookmarkEnd w:id="63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AF4D619"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del w:id="633" w:author="blake grills" w:date="2020-04-03T10:17:00Z">
        <w:r w:rsidR="00094B30" w:rsidDel="00CF64B0">
          <w:rPr>
            <w:rFonts w:cs="Times New Roman"/>
            <w:szCs w:val="24"/>
          </w:rPr>
          <w:delText xml:space="preserve">.  </w:delText>
        </w:r>
      </w:del>
      <w:ins w:id="634" w:author="blake grills" w:date="2020-04-03T10:17:00Z">
        <w:r w:rsidR="00CF64B0">
          <w:rPr>
            <w:rFonts w:cs="Times New Roman"/>
            <w:szCs w:val="24"/>
          </w:rPr>
          <w:t xml:space="preserve">.  </w:t>
        </w:r>
      </w:ins>
      <w:r w:rsidRPr="002248ED">
        <w:rPr>
          <w:rFonts w:cs="Times New Roman"/>
          <w:szCs w:val="24"/>
        </w:rPr>
        <w:t>At its core srcML is a tool designed to take source code and automatically convert it into an XML representation</w:t>
      </w:r>
      <w:del w:id="635" w:author="blake grills" w:date="2020-04-03T10:17:00Z">
        <w:r w:rsidR="00094B30" w:rsidDel="00CF64B0">
          <w:rPr>
            <w:rFonts w:cs="Times New Roman"/>
            <w:szCs w:val="24"/>
          </w:rPr>
          <w:delText xml:space="preserve">.  </w:delText>
        </w:r>
      </w:del>
      <w:ins w:id="636" w:author="blake grills" w:date="2020-04-03T10:17:00Z">
        <w:r w:rsidR="00CF64B0">
          <w:rPr>
            <w:rFonts w:cs="Times New Roman"/>
            <w:szCs w:val="24"/>
          </w:rPr>
          <w:t xml:space="preserve">.  </w:t>
        </w:r>
      </w:ins>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del w:id="637" w:author="blake grills" w:date="2020-04-03T10:17:00Z">
        <w:r w:rsidR="00094B30" w:rsidDel="00CF64B0">
          <w:rPr>
            <w:rFonts w:cs="Times New Roman"/>
            <w:szCs w:val="24"/>
          </w:rPr>
          <w:delText xml:space="preserve">.  </w:delText>
        </w:r>
      </w:del>
      <w:ins w:id="638" w:author="blake grills" w:date="2020-04-03T10:17:00Z">
        <w:r w:rsidR="00CF64B0">
          <w:rPr>
            <w:rFonts w:cs="Times New Roman"/>
            <w:szCs w:val="24"/>
          </w:rPr>
          <w:t xml:space="preserve">.  </w:t>
        </w:r>
      </w:ins>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del w:id="639" w:author="blake grills" w:date="2020-04-03T10:17:00Z">
        <w:r w:rsidR="00094B30" w:rsidDel="00CF64B0">
          <w:rPr>
            <w:rFonts w:cs="Times New Roman"/>
            <w:szCs w:val="24"/>
          </w:rPr>
          <w:delText xml:space="preserve">.  </w:delText>
        </w:r>
      </w:del>
      <w:ins w:id="640" w:author="blake grills" w:date="2020-04-03T10:17:00Z">
        <w:r w:rsidR="00CF64B0">
          <w:rPr>
            <w:rFonts w:cs="Times New Roman"/>
            <w:szCs w:val="24"/>
          </w:rPr>
          <w:t xml:space="preserve">.  </w:t>
        </w:r>
      </w:ins>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del w:id="641" w:author="blake grills" w:date="2020-04-03T10:17:00Z">
        <w:r w:rsidR="00094B30" w:rsidDel="00CF64B0">
          <w:rPr>
            <w:rFonts w:cs="Times New Roman"/>
            <w:szCs w:val="24"/>
          </w:rPr>
          <w:delText xml:space="preserve">.  </w:delText>
        </w:r>
      </w:del>
      <w:ins w:id="642" w:author="blake grills" w:date="2020-04-03T10:17:00Z">
        <w:r w:rsidR="00CF64B0">
          <w:rPr>
            <w:rFonts w:cs="Times New Roman"/>
            <w:szCs w:val="24"/>
          </w:rPr>
          <w:t xml:space="preserve">.  </w:t>
        </w:r>
      </w:ins>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del w:id="643" w:author="blake grills" w:date="2020-04-03T10:17:00Z">
        <w:r w:rsidR="00094B30" w:rsidDel="00CF64B0">
          <w:rPr>
            <w:rFonts w:cs="Times New Roman"/>
            <w:szCs w:val="24"/>
          </w:rPr>
          <w:delText xml:space="preserve">.  </w:delText>
        </w:r>
      </w:del>
      <w:ins w:id="644" w:author="blake grills" w:date="2020-04-03T10:17:00Z">
        <w:r w:rsidR="00CF64B0">
          <w:rPr>
            <w:rFonts w:cs="Times New Roman"/>
            <w:szCs w:val="24"/>
          </w:rPr>
          <w:t xml:space="preserve">.  </w:t>
        </w:r>
      </w:ins>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50F7F75A"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del w:id="645" w:author="blake grills" w:date="2020-04-03T10:17:00Z">
        <w:r w:rsidR="00094B30" w:rsidDel="00CF64B0">
          <w:delText xml:space="preserve">.  </w:delText>
        </w:r>
      </w:del>
      <w:ins w:id="646" w:author="blake grills" w:date="2020-04-03T10:17:00Z">
        <w:r w:rsidR="00CF64B0">
          <w:t xml:space="preserve">.  </w:t>
        </w:r>
      </w:ins>
      <w:r w:rsidR="006C3172">
        <w:t xml:space="preserve">The second row contains the resulting srcML from the </w:t>
      </w:r>
      <w:r w:rsidR="006C3172" w:rsidRPr="000E69C1">
        <w:rPr>
          <w:rStyle w:val="Code"/>
        </w:rPr>
        <w:t>srcMLsample.xml</w:t>
      </w:r>
      <w:r w:rsidR="006C3172" w:rsidDel="006C3172">
        <w:t xml:space="preserve"> </w:t>
      </w:r>
      <w:del w:id="647" w:author="blake grills" w:date="2020-04-03T10:17:00Z">
        <w:r w:rsidR="00094B30" w:rsidDel="00CF64B0">
          <w:delText xml:space="preserve">.  </w:delText>
        </w:r>
      </w:del>
      <w:ins w:id="648" w:author="blake grills" w:date="2020-04-03T10:17:00Z">
        <w:r w:rsidR="00CF64B0">
          <w:t xml:space="preserve">.  </w:t>
        </w:r>
      </w:ins>
      <w:r w:rsidR="000C65F4">
        <w:t xml:space="preserve">The first line of the </w:t>
      </w:r>
      <w:r w:rsidR="006C3172">
        <w:t>srcML</w:t>
      </w:r>
      <w:r w:rsidR="000C65F4">
        <w:t xml:space="preserve"> provides the encoding information for XML</w:t>
      </w:r>
      <w:del w:id="649" w:author="blake grills" w:date="2020-04-03T10:17:00Z">
        <w:r w:rsidR="00094B30" w:rsidDel="00CF64B0">
          <w:delText xml:space="preserve">.  </w:delText>
        </w:r>
      </w:del>
      <w:ins w:id="650" w:author="blake grills" w:date="2020-04-03T10:17:00Z">
        <w:r w:rsidR="00CF64B0">
          <w:t xml:space="preserve">.  </w:t>
        </w:r>
      </w:ins>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del w:id="651" w:author="blake grills" w:date="2020-04-03T10:17:00Z">
        <w:r w:rsidR="00094B30" w:rsidDel="00CF64B0">
          <w:delText xml:space="preserve">.  </w:delText>
        </w:r>
      </w:del>
      <w:ins w:id="652" w:author="blake grills" w:date="2020-04-03T10:17:00Z">
        <w:r w:rsidR="00CF64B0">
          <w:t xml:space="preserve">.  </w:t>
        </w:r>
      </w:ins>
      <w:r w:rsidR="000C65F4">
        <w:t>Each part of the source code is wrapped in XML tags</w:t>
      </w:r>
      <w:del w:id="653" w:author="blake grills" w:date="2020-04-03T10:17:00Z">
        <w:r w:rsidR="00094B30" w:rsidDel="00CF64B0">
          <w:delText xml:space="preserve">.  </w:delText>
        </w:r>
      </w:del>
      <w:ins w:id="654" w:author="blake grills" w:date="2020-04-03T10:17:00Z">
        <w:r w:rsidR="00CF64B0">
          <w:t xml:space="preserve">.  </w:t>
        </w:r>
      </w:ins>
      <w:r w:rsidR="000C65F4">
        <w:t xml:space="preserve">First the outer most wrap is the function tag which includes the type and name tags relation to the term </w:t>
      </w:r>
      <w:r w:rsidR="000C65F4" w:rsidRPr="00825AE2">
        <w:rPr>
          <w:rStyle w:val="Code"/>
        </w:rPr>
        <w:t>int</w:t>
      </w:r>
      <w:del w:id="655" w:author="blake grills" w:date="2020-04-03T10:17:00Z">
        <w:r w:rsidR="00094B30" w:rsidDel="00CF64B0">
          <w:delText xml:space="preserve">.  </w:delText>
        </w:r>
      </w:del>
      <w:ins w:id="656" w:author="blake grills" w:date="2020-04-03T10:17:00Z">
        <w:r w:rsidR="00CF64B0">
          <w:t xml:space="preserve">.  </w:t>
        </w:r>
      </w:ins>
      <w:r w:rsidR="000C65F4">
        <w:t>as we go deeper into the tags we see things like literals broken down by type</w:t>
      </w:r>
      <w:r w:rsidR="00257073">
        <w:t>, operators, controls and blocks</w:t>
      </w:r>
      <w:del w:id="657" w:author="blake grills" w:date="2020-04-03T10:17:00Z">
        <w:r w:rsidR="00094B30" w:rsidDel="00CF64B0">
          <w:delText xml:space="preserve">.  </w:delText>
        </w:r>
      </w:del>
      <w:ins w:id="658" w:author="blake grills" w:date="2020-04-03T10:17:00Z">
        <w:r w:rsidR="00CF64B0">
          <w:t xml:space="preserve">.  </w:t>
        </w:r>
      </w:ins>
      <w:r w:rsidR="00257073">
        <w:t xml:space="preserve">It is important to note that certain symbols </w:t>
      </w:r>
      <w:r w:rsidR="00257073">
        <w:lastRenderedPageBreak/>
        <w:t>cannot be visualized in XML, for example, the less than symbol in the control block of the for loop is visualized as &amp;lt;</w:t>
      </w:r>
      <w:del w:id="659" w:author="blake grills" w:date="2020-04-03T10:17:00Z">
        <w:r w:rsidR="00257073" w:rsidDel="00CF64B0">
          <w:delText>.</w:delText>
        </w:r>
        <w:r w:rsidR="0024487D" w:rsidDel="00CF64B0">
          <w:delText xml:space="preserve">  </w:delText>
        </w:r>
      </w:del>
      <w:ins w:id="660" w:author="blake grills" w:date="2020-04-03T10:17:00Z">
        <w:r w:rsidR="00CF64B0">
          <w:t xml:space="preserve">.  </w:t>
        </w:r>
      </w:ins>
      <w:r w:rsidR="0024487D">
        <w:t xml:space="preserve">Included is a sample of a doxygen comment, which differs from a standard comment in that the tag includes </w:t>
      </w:r>
      <w:r w:rsidR="0024487D" w:rsidRPr="00A00C36">
        <w:rPr>
          <w:rStyle w:val="Code"/>
        </w:rPr>
        <w:t>format=”doxygen”</w:t>
      </w:r>
      <w:del w:id="661" w:author="blake grills" w:date="2020-04-03T10:17:00Z">
        <w:r w:rsidR="0024487D" w:rsidDel="00CF64B0">
          <w:delText xml:space="preserve">. </w:delText>
        </w:r>
        <w:r w:rsidR="00825AE2" w:rsidDel="00CF64B0">
          <w:delText xml:space="preserve"> </w:delText>
        </w:r>
      </w:del>
      <w:ins w:id="662" w:author="blake grills" w:date="2020-04-03T10:17:00Z">
        <w:r w:rsidR="00CF64B0">
          <w:t xml:space="preserve">.  </w:t>
        </w:r>
      </w:ins>
      <w:r w:rsidR="00825AE2">
        <w:rPr>
          <w:rFonts w:cs="Times New Roman"/>
          <w:szCs w:val="24"/>
        </w:rPr>
        <w:t>Another option for running srcML is to run on a full directory of files rather than a single file</w:t>
      </w:r>
      <w:del w:id="663" w:author="blake grills" w:date="2020-04-03T10:17:00Z">
        <w:r w:rsidR="00094B30" w:rsidDel="00CF64B0">
          <w:rPr>
            <w:rFonts w:cs="Times New Roman"/>
            <w:szCs w:val="24"/>
          </w:rPr>
          <w:delText xml:space="preserve">.  </w:delText>
        </w:r>
      </w:del>
      <w:ins w:id="664" w:author="blake grills" w:date="2020-04-03T10:17:00Z">
        <w:r w:rsidR="00CF64B0">
          <w:rPr>
            <w:rFonts w:cs="Times New Roman"/>
            <w:szCs w:val="24"/>
          </w:rPr>
          <w:t xml:space="preserve">.  </w:t>
        </w:r>
      </w:ins>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del w:id="665" w:author="blake grills" w:date="2020-04-03T10:17:00Z">
        <w:r w:rsidR="00094B30" w:rsidDel="00CF64B0">
          <w:rPr>
            <w:rFonts w:cs="Times New Roman"/>
            <w:szCs w:val="24"/>
          </w:rPr>
          <w:delText xml:space="preserve">.  </w:delText>
        </w:r>
      </w:del>
      <w:ins w:id="666" w:author="blake grills" w:date="2020-04-03T10:17:00Z">
        <w:r w:rsidR="00CF64B0">
          <w:rPr>
            <w:rFonts w:cs="Times New Roman"/>
            <w:szCs w:val="24"/>
          </w:rPr>
          <w:t xml:space="preserve">.  </w:t>
        </w:r>
      </w:ins>
      <w:r w:rsidR="00825AE2">
        <w:rPr>
          <w:rFonts w:cs="Times New Roman"/>
          <w:szCs w:val="24"/>
        </w:rPr>
        <w:t>There are a few notable characteristics of archive files that differ from the standard format</w:t>
      </w:r>
      <w:del w:id="667" w:author="blake grills" w:date="2020-04-03T10:17:00Z">
        <w:r w:rsidR="00094B30" w:rsidDel="00CF64B0">
          <w:rPr>
            <w:rFonts w:cs="Times New Roman"/>
            <w:szCs w:val="24"/>
          </w:rPr>
          <w:delText xml:space="preserve">.  </w:delText>
        </w:r>
      </w:del>
      <w:ins w:id="668" w:author="blake grills" w:date="2020-04-03T10:17:00Z">
        <w:r w:rsidR="00CF64B0">
          <w:rPr>
            <w:rFonts w:cs="Times New Roman"/>
            <w:szCs w:val="24"/>
          </w:rPr>
          <w:t xml:space="preserve">.  </w:t>
        </w:r>
      </w:ins>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del w:id="669" w:author="blake grills" w:date="2020-04-03T10:17:00Z">
        <w:r w:rsidR="00094B30" w:rsidDel="00CF64B0">
          <w:rPr>
            <w:rFonts w:cs="Times New Roman"/>
            <w:szCs w:val="24"/>
          </w:rPr>
          <w:delText xml:space="preserve">.  </w:delText>
        </w:r>
      </w:del>
      <w:ins w:id="670" w:author="blake grills" w:date="2020-04-03T10:17:00Z">
        <w:r w:rsidR="00CF64B0">
          <w:rPr>
            <w:rFonts w:cs="Times New Roman"/>
            <w:szCs w:val="24"/>
          </w:rPr>
          <w:t xml:space="preserve">.  </w:t>
        </w:r>
      </w:ins>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22CC3EB7"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del w:id="671" w:author="blake grills" w:date="2020-04-03T10:17:00Z">
        <w:r w:rsidR="00094B30" w:rsidDel="00CF64B0">
          <w:rPr>
            <w:rStyle w:val="Code"/>
            <w:rFonts w:ascii="Times New Roman" w:hAnsi="Times New Roman"/>
            <w:i w:val="0"/>
            <w:iCs w:val="0"/>
          </w:rPr>
          <w:delText xml:space="preserve">.  </w:delText>
        </w:r>
      </w:del>
      <w:ins w:id="672" w:author="blake grills" w:date="2020-04-03T10:17:00Z">
        <w:r w:rsidR="00CF64B0">
          <w:rPr>
            <w:rStyle w:val="Code"/>
            <w:rFonts w:ascii="Times New Roman" w:hAnsi="Times New Roman"/>
            <w:i w:val="0"/>
            <w:iCs w:val="0"/>
          </w:rPr>
          <w:t xml:space="preserve">.  </w:t>
        </w:r>
      </w:ins>
      <w:r>
        <w:rPr>
          <w:rStyle w:val="Code"/>
          <w:rFonts w:ascii="Times New Roman" w:hAnsi="Times New Roman"/>
          <w:i w:val="0"/>
          <w:iCs w:val="0"/>
        </w:rPr>
        <w:t>The full path for each file is provided as well</w:t>
      </w:r>
      <w:del w:id="673" w:author="blake grills" w:date="2020-04-03T10:17:00Z">
        <w:r w:rsidR="00094B30" w:rsidDel="00CF64B0">
          <w:rPr>
            <w:rStyle w:val="Code"/>
            <w:rFonts w:ascii="Times New Roman" w:hAnsi="Times New Roman"/>
            <w:i w:val="0"/>
            <w:iCs w:val="0"/>
          </w:rPr>
          <w:delText>.</w:delText>
        </w:r>
        <w:r w:rsidR="0024487D" w:rsidDel="00CF64B0">
          <w:rPr>
            <w:rStyle w:val="Code"/>
            <w:rFonts w:ascii="Times New Roman" w:hAnsi="Times New Roman"/>
            <w:i w:val="0"/>
            <w:iCs w:val="0"/>
          </w:rPr>
          <w:delText xml:space="preserve"> </w:delText>
        </w:r>
        <w:r w:rsidR="0024487D" w:rsidRPr="0024487D" w:rsidDel="00CF64B0">
          <w:rPr>
            <w:rFonts w:cs="Times New Roman"/>
            <w:szCs w:val="24"/>
          </w:rPr>
          <w:delText xml:space="preserve"> </w:delText>
        </w:r>
      </w:del>
      <w:ins w:id="674" w:author="blake grills" w:date="2020-04-03T10:17:00Z">
        <w:r w:rsidR="00CF64B0">
          <w:rPr>
            <w:rStyle w:val="Code"/>
            <w:rFonts w:ascii="Times New Roman" w:hAnsi="Times New Roman"/>
            <w:i w:val="0"/>
            <w:iCs w:val="0"/>
          </w:rPr>
          <w:t xml:space="preserve">.  </w:t>
        </w:r>
      </w:ins>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del w:id="675" w:author="blake grills" w:date="2020-04-03T10:17:00Z">
        <w:r w:rsidR="0024487D" w:rsidDel="00CF64B0">
          <w:rPr>
            <w:rFonts w:cs="Times New Roman"/>
            <w:szCs w:val="24"/>
          </w:rPr>
          <w:delText>.</w:delText>
        </w:r>
        <w:r w:rsidR="00094B30" w:rsidDel="00CF64B0">
          <w:rPr>
            <w:rStyle w:val="Code"/>
            <w:rFonts w:ascii="Times New Roman" w:hAnsi="Times New Roman"/>
            <w:i w:val="0"/>
            <w:iCs w:val="0"/>
          </w:rPr>
          <w:delText xml:space="preserve">  </w:delText>
        </w:r>
      </w:del>
      <w:ins w:id="676" w:author="blake grills" w:date="2020-04-03T10:17:00Z">
        <w:r w:rsidR="00CF64B0">
          <w:rPr>
            <w:rFonts w:cs="Times New Roman"/>
            <w:szCs w:val="24"/>
          </w:rPr>
          <w:t xml:space="preserve">.  </w:t>
        </w:r>
      </w:ins>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3A2EA699" w:rsidR="00B26D4D" w:rsidRPr="00546A5A" w:rsidRDefault="00B26D4D" w:rsidP="000E69C1">
      <w:pPr>
        <w:pStyle w:val="Caption"/>
        <w:keepNext/>
        <w:jc w:val="center"/>
        <w:rPr>
          <w:szCs w:val="24"/>
        </w:rPr>
      </w:pPr>
      <w:bookmarkStart w:id="67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677"/>
      <w:del w:id="678" w:author="blake grills" w:date="2020-04-03T10:17:00Z">
        <w:r w:rsidR="00094B30" w:rsidDel="00CF64B0">
          <w:rPr>
            <w:sz w:val="24"/>
            <w:szCs w:val="24"/>
          </w:rPr>
          <w:delText xml:space="preserve">.  </w:delText>
        </w:r>
      </w:del>
      <w:ins w:id="679" w:author="blake grills" w:date="2020-04-03T10:17:00Z">
        <w:r w:rsidR="00CF64B0">
          <w:rPr>
            <w:sz w:val="24"/>
            <w:szCs w:val="24"/>
          </w:rPr>
          <w:t xml:space="preserve">.  </w:t>
        </w:r>
      </w:ins>
      <w:r w:rsidR="005D5075" w:rsidRPr="000E69C1">
        <w:rPr>
          <w:smallCaps/>
          <w:sz w:val="24"/>
          <w:szCs w:val="24"/>
        </w:rPr>
        <w:t>The top block of the table provides a small sample function written in C++</w:t>
      </w:r>
      <w:del w:id="680" w:author="blake grills" w:date="2020-04-03T10:17:00Z">
        <w:r w:rsidR="00094B30" w:rsidDel="00CF64B0">
          <w:rPr>
            <w:smallCaps/>
            <w:sz w:val="24"/>
            <w:szCs w:val="24"/>
          </w:rPr>
          <w:delText xml:space="preserve">.  </w:delText>
        </w:r>
      </w:del>
      <w:ins w:id="681" w:author="blake grills" w:date="2020-04-03T10:17:00Z">
        <w:r w:rsidR="00CF64B0">
          <w:rPr>
            <w:smallCaps/>
            <w:sz w:val="24"/>
            <w:szCs w:val="24"/>
          </w:rPr>
          <w:t xml:space="preserve">.  </w:t>
        </w:r>
      </w:ins>
      <w:r w:rsidR="005D5075" w:rsidRPr="000E69C1">
        <w:rPr>
          <w:smallCaps/>
          <w:sz w:val="24"/>
          <w:szCs w:val="24"/>
        </w:rPr>
        <w:t>The bottom block of the table provides the same code after it has been translated to XML using srcML</w:t>
      </w:r>
      <w:del w:id="682" w:author="blake grills" w:date="2020-04-03T10:17:00Z">
        <w:r w:rsidR="00094B30" w:rsidDel="00CF64B0">
          <w:rPr>
            <w:smallCaps/>
            <w:sz w:val="24"/>
            <w:szCs w:val="24"/>
          </w:rPr>
          <w:delText xml:space="preserve">.  </w:delText>
        </w:r>
      </w:del>
      <w:ins w:id="683" w:author="blake grills" w:date="2020-04-03T10:17:00Z">
        <w:r w:rsidR="00CF64B0">
          <w:rPr>
            <w:smallCaps/>
            <w:sz w:val="24"/>
            <w:szCs w:val="24"/>
          </w:rPr>
          <w:t xml:space="preserve">.  </w:t>
        </w:r>
      </w:ins>
      <w:r w:rsidR="005D5075" w:rsidRPr="000E69C1">
        <w:rPr>
          <w:smallCaps/>
          <w:sz w:val="24"/>
          <w:szCs w:val="24"/>
        </w:rPr>
        <w:t>Each line of the function has been broken down and each piece is then tagged</w:t>
      </w:r>
      <w:del w:id="684" w:author="blake grills" w:date="2020-04-03T10:17:00Z">
        <w:r w:rsidR="00094B30" w:rsidDel="00CF64B0">
          <w:rPr>
            <w:smallCaps/>
            <w:sz w:val="24"/>
            <w:szCs w:val="24"/>
          </w:rPr>
          <w:delText xml:space="preserve">.  </w:delText>
        </w:r>
      </w:del>
      <w:ins w:id="685" w:author="blake grills" w:date="2020-04-03T10:17:00Z">
        <w:r w:rsidR="00CF64B0">
          <w:rPr>
            <w:smallCaps/>
            <w:sz w:val="24"/>
            <w:szCs w:val="24"/>
          </w:rPr>
          <w:t xml:space="preserve">.  </w:t>
        </w:r>
      </w:ins>
      <w:r w:rsidR="00751262">
        <w:rPr>
          <w:smallCaps/>
          <w:sz w:val="24"/>
          <w:szCs w:val="24"/>
        </w:rPr>
        <w:t>Following the block comment sample a second one line sample is provided and then again broken down using srcML</w:t>
      </w:r>
      <w:del w:id="686" w:author="blake grills" w:date="2020-04-03T10:17:00Z">
        <w:r w:rsidR="00094B30" w:rsidDel="00CF64B0">
          <w:rPr>
            <w:smallCaps/>
            <w:sz w:val="24"/>
            <w:szCs w:val="24"/>
          </w:rPr>
          <w:delText xml:space="preserve">.  </w:delText>
        </w:r>
      </w:del>
      <w:ins w:id="687" w:author="blake grills" w:date="2020-04-03T10:17:00Z">
        <w:r w:rsidR="00CF64B0">
          <w:rPr>
            <w:smallCaps/>
            <w:sz w:val="24"/>
            <w:szCs w:val="24"/>
          </w:rPr>
          <w:t xml:space="preserve">.  </w:t>
        </w:r>
      </w:ins>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3D82670F" w:rsidR="002E34E0" w:rsidRPr="00DD1F97" w:rsidRDefault="002E34E0" w:rsidP="000E69C1">
      <w:pPr>
        <w:pStyle w:val="Caption"/>
        <w:keepNext/>
        <w:ind w:firstLine="0"/>
        <w:jc w:val="center"/>
        <w:rPr>
          <w:szCs w:val="24"/>
        </w:rPr>
      </w:pPr>
      <w:bookmarkStart w:id="68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688"/>
      <w:del w:id="689" w:author="blake grills" w:date="2020-04-03T10:17:00Z">
        <w:r w:rsidR="00094B30" w:rsidDel="00CF64B0">
          <w:rPr>
            <w:sz w:val="24"/>
            <w:szCs w:val="24"/>
          </w:rPr>
          <w:delText xml:space="preserve">.  </w:delText>
        </w:r>
      </w:del>
      <w:ins w:id="690" w:author="blake grills" w:date="2020-04-03T10:17:00Z">
        <w:r w:rsidR="00CF64B0">
          <w:rPr>
            <w:sz w:val="24"/>
            <w:szCs w:val="24"/>
          </w:rPr>
          <w:t xml:space="preserve">.  </w:t>
        </w:r>
      </w:ins>
      <w:r w:rsidR="007F3325" w:rsidRPr="000E69C1">
        <w:rPr>
          <w:smallCaps/>
          <w:sz w:val="24"/>
          <w:szCs w:val="24"/>
        </w:rPr>
        <w:t>This is a sample of an XML archive file generated using srcML on a directory</w:t>
      </w:r>
      <w:del w:id="691" w:author="blake grills" w:date="2020-04-03T10:17:00Z">
        <w:r w:rsidR="00094B30" w:rsidDel="00CF64B0">
          <w:rPr>
            <w:smallCaps/>
            <w:sz w:val="24"/>
            <w:szCs w:val="24"/>
          </w:rPr>
          <w:delText xml:space="preserve">.  </w:delText>
        </w:r>
      </w:del>
      <w:ins w:id="692" w:author="blake grills" w:date="2020-04-03T10:17:00Z">
        <w:r w:rsidR="00CF64B0">
          <w:rPr>
            <w:smallCaps/>
            <w:sz w:val="24"/>
            <w:szCs w:val="24"/>
          </w:rPr>
          <w:t xml:space="preserve">.  </w:t>
        </w:r>
      </w:ins>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259236B1"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del w:id="693" w:author="blake grills" w:date="2020-04-03T10:17:00Z">
        <w:r w:rsidR="00094B30" w:rsidDel="00CF64B0">
          <w:rPr>
            <w:rFonts w:cs="Times New Roman"/>
            <w:szCs w:val="24"/>
          </w:rPr>
          <w:delText xml:space="preserve">.  </w:delText>
        </w:r>
      </w:del>
      <w:ins w:id="694" w:author="blake grills" w:date="2020-04-03T10:17:00Z">
        <w:r w:rsidR="00CF64B0">
          <w:rPr>
            <w:rFonts w:cs="Times New Roman"/>
            <w:szCs w:val="24"/>
          </w:rPr>
          <w:t xml:space="preserve">.  </w:t>
        </w:r>
      </w:ins>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del w:id="695" w:author="blake grills" w:date="2020-04-03T10:17:00Z">
        <w:r w:rsidR="00094B30" w:rsidDel="00CF64B0">
          <w:rPr>
            <w:rFonts w:cs="Times New Roman"/>
            <w:szCs w:val="24"/>
          </w:rPr>
          <w:delText xml:space="preserve">.  </w:delText>
        </w:r>
      </w:del>
      <w:ins w:id="696" w:author="blake grills" w:date="2020-04-03T10:17:00Z">
        <w:r w:rsidR="00CF64B0">
          <w:rPr>
            <w:rFonts w:cs="Times New Roman"/>
            <w:szCs w:val="24"/>
          </w:rPr>
          <w:t xml:space="preserve">.  </w:t>
        </w:r>
      </w:ins>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del w:id="697" w:author="blake grills" w:date="2020-04-03T10:17:00Z">
        <w:r w:rsidR="00094B30" w:rsidDel="00CF64B0">
          <w:rPr>
            <w:rFonts w:cs="Times New Roman"/>
            <w:szCs w:val="24"/>
          </w:rPr>
          <w:delText xml:space="preserve">.  </w:delText>
        </w:r>
      </w:del>
      <w:ins w:id="698" w:author="blake grills" w:date="2020-04-03T10:17:00Z">
        <w:r w:rsidR="00CF64B0">
          <w:rPr>
            <w:rFonts w:cs="Times New Roman"/>
            <w:szCs w:val="24"/>
          </w:rPr>
          <w:t xml:space="preserve">.  </w:t>
        </w:r>
      </w:ins>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2CE68492"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del w:id="699" w:author="blake grills" w:date="2020-04-03T10:17:00Z">
        <w:r w:rsidR="00094B30" w:rsidDel="00CF64B0">
          <w:rPr>
            <w:rFonts w:cs="Times New Roman"/>
            <w:szCs w:val="24"/>
          </w:rPr>
          <w:delText xml:space="preserve">.  </w:delText>
        </w:r>
      </w:del>
      <w:ins w:id="700" w:author="blake grills" w:date="2020-04-03T10:17:00Z">
        <w:r w:rsidR="00CF64B0">
          <w:rPr>
            <w:rFonts w:cs="Times New Roman"/>
            <w:szCs w:val="24"/>
          </w:rPr>
          <w:t xml:space="preserve">.  </w:t>
        </w:r>
      </w:ins>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del w:id="701" w:author="blake grills" w:date="2020-04-03T10:17:00Z">
        <w:r w:rsidR="00094B30" w:rsidDel="00CF64B0">
          <w:rPr>
            <w:rFonts w:cs="Times New Roman"/>
            <w:szCs w:val="24"/>
          </w:rPr>
          <w:delText xml:space="preserve">.  </w:delText>
        </w:r>
      </w:del>
      <w:ins w:id="702" w:author="blake grills" w:date="2020-04-03T10:17:00Z">
        <w:r w:rsidR="00CF64B0">
          <w:rPr>
            <w:rFonts w:cs="Times New Roman"/>
            <w:szCs w:val="24"/>
          </w:rPr>
          <w:t xml:space="preserve">.  </w:t>
        </w:r>
      </w:ins>
      <w:r w:rsidR="00DE70FC">
        <w:rPr>
          <w:rFonts w:cs="Times New Roman"/>
          <w:szCs w:val="24"/>
        </w:rPr>
        <w:t>There are a few notable differences from the standard XML file format found in a standard srcML command</w:t>
      </w:r>
      <w:del w:id="703" w:author="blake grills" w:date="2020-04-03T10:17:00Z">
        <w:r w:rsidR="00094B30" w:rsidDel="00CF64B0">
          <w:rPr>
            <w:rFonts w:cs="Times New Roman"/>
            <w:szCs w:val="24"/>
          </w:rPr>
          <w:delText xml:space="preserve">.  </w:delText>
        </w:r>
      </w:del>
      <w:ins w:id="704" w:author="blake grills" w:date="2020-04-03T10:17:00Z">
        <w:r w:rsidR="00CF64B0">
          <w:rPr>
            <w:rFonts w:cs="Times New Roman"/>
            <w:szCs w:val="24"/>
          </w:rPr>
          <w:t xml:space="preserve">.  </w:t>
        </w:r>
      </w:ins>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del w:id="705" w:author="blake grills" w:date="2020-04-03T10:17:00Z">
        <w:r w:rsidR="00094B30" w:rsidDel="00CF64B0">
          <w:rPr>
            <w:rFonts w:cs="Times New Roman"/>
            <w:szCs w:val="24"/>
          </w:rPr>
          <w:delText xml:space="preserve">.  </w:delText>
        </w:r>
      </w:del>
      <w:ins w:id="706" w:author="blake grills" w:date="2020-04-03T10:17:00Z">
        <w:r w:rsidR="00CF64B0">
          <w:rPr>
            <w:rFonts w:cs="Times New Roman"/>
            <w:szCs w:val="24"/>
          </w:rPr>
          <w:t xml:space="preserve">.  </w:t>
        </w:r>
      </w:ins>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del w:id="707" w:author="blake grills" w:date="2020-04-03T10:17:00Z">
        <w:r w:rsidR="00094B30" w:rsidDel="00CF64B0">
          <w:rPr>
            <w:rFonts w:cs="Times New Roman"/>
            <w:szCs w:val="24"/>
          </w:rPr>
          <w:delText xml:space="preserve">.  </w:delText>
        </w:r>
      </w:del>
      <w:ins w:id="708" w:author="blake grills" w:date="2020-04-03T10:17:00Z">
        <w:r w:rsidR="00CF64B0">
          <w:rPr>
            <w:rFonts w:cs="Times New Roman"/>
            <w:szCs w:val="24"/>
          </w:rPr>
          <w:t xml:space="preserve">.  </w:t>
        </w:r>
      </w:ins>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3710B2A" w:rsidR="000137EB" w:rsidRPr="00DD1F97" w:rsidRDefault="000137EB" w:rsidP="000E69C1">
      <w:pPr>
        <w:pStyle w:val="Caption"/>
        <w:keepNext/>
        <w:jc w:val="center"/>
        <w:rPr>
          <w:szCs w:val="24"/>
        </w:rPr>
      </w:pPr>
      <w:bookmarkStart w:id="70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709"/>
      <w:del w:id="710" w:author="blake grills" w:date="2020-04-03T10:17:00Z">
        <w:r w:rsidR="00094B30" w:rsidDel="00CF64B0">
          <w:rPr>
            <w:sz w:val="24"/>
            <w:szCs w:val="24"/>
          </w:rPr>
          <w:delText xml:space="preserve">.  </w:delText>
        </w:r>
      </w:del>
      <w:ins w:id="711" w:author="blake grills" w:date="2020-04-03T10:17:00Z">
        <w:r w:rsidR="00CF64B0">
          <w:rPr>
            <w:sz w:val="24"/>
            <w:szCs w:val="24"/>
          </w:rPr>
          <w:t xml:space="preserve">.  </w:t>
        </w:r>
      </w:ins>
      <w:r w:rsidRPr="000E69C1">
        <w:rPr>
          <w:smallCaps/>
          <w:sz w:val="24"/>
          <w:szCs w:val="24"/>
        </w:rPr>
        <w:t>The sample provided is of the results of an XPath command run by srcML on a srcML XML archive file</w:t>
      </w:r>
      <w:del w:id="712" w:author="blake grills" w:date="2020-04-03T10:17:00Z">
        <w:r w:rsidR="00094B30" w:rsidDel="00CF64B0">
          <w:rPr>
            <w:smallCaps/>
            <w:sz w:val="24"/>
            <w:szCs w:val="24"/>
          </w:rPr>
          <w:delText xml:space="preserve">.  </w:delText>
        </w:r>
      </w:del>
      <w:ins w:id="713" w:author="blake grills" w:date="2020-04-03T10:17:00Z">
        <w:r w:rsidR="00CF64B0">
          <w:rPr>
            <w:smallCaps/>
            <w:sz w:val="24"/>
            <w:szCs w:val="24"/>
          </w:rPr>
          <w:t xml:space="preserve">.  </w:t>
        </w:r>
      </w:ins>
      <w:r w:rsidRPr="000E69C1">
        <w:rPr>
          <w:smallCaps/>
          <w:sz w:val="24"/>
          <w:szCs w:val="24"/>
        </w:rPr>
        <w:t>The first difference in an XPath XML file as shown here is that each item is given its own unit tag</w:t>
      </w:r>
      <w:del w:id="714" w:author="blake grills" w:date="2020-04-03T10:17:00Z">
        <w:r w:rsidR="00094B30" w:rsidDel="00CF64B0">
          <w:rPr>
            <w:smallCaps/>
            <w:sz w:val="24"/>
            <w:szCs w:val="24"/>
          </w:rPr>
          <w:delText xml:space="preserve">.  </w:delText>
        </w:r>
      </w:del>
      <w:ins w:id="715" w:author="blake grills" w:date="2020-04-03T10:17:00Z">
        <w:r w:rsidR="00CF64B0">
          <w:rPr>
            <w:smallCaps/>
            <w:sz w:val="24"/>
            <w:szCs w:val="24"/>
          </w:rPr>
          <w:t xml:space="preserve">.  </w:t>
        </w:r>
      </w:ins>
      <w:r w:rsidRPr="000E69C1">
        <w:rPr>
          <w:smallCaps/>
          <w:sz w:val="24"/>
          <w:szCs w:val="24"/>
        </w:rPr>
        <w:t>Each of these unit tags is unique to the one following it</w:t>
      </w:r>
      <w:del w:id="716" w:author="blake grills" w:date="2020-04-03T10:17:00Z">
        <w:r w:rsidR="00094B30" w:rsidDel="00CF64B0">
          <w:rPr>
            <w:smallCaps/>
            <w:sz w:val="24"/>
            <w:szCs w:val="24"/>
          </w:rPr>
          <w:delText xml:space="preserve">.  </w:delText>
        </w:r>
      </w:del>
      <w:ins w:id="717" w:author="blake grills" w:date="2020-04-03T10:17:00Z">
        <w:r w:rsidR="00CF64B0">
          <w:rPr>
            <w:smallCaps/>
            <w:sz w:val="24"/>
            <w:szCs w:val="24"/>
          </w:rPr>
          <w:t xml:space="preserve">.  </w:t>
        </w:r>
      </w:ins>
      <w:r w:rsidRPr="000E69C1">
        <w:rPr>
          <w:smallCaps/>
          <w:sz w:val="24"/>
          <w:szCs w:val="24"/>
        </w:rPr>
        <w:t>First the filename attribute uses the path to the file containing the result of the XPath query rather than containing the path to the file that the srcML command is run against</w:t>
      </w:r>
      <w:del w:id="718" w:author="blake grills" w:date="2020-04-03T10:17:00Z">
        <w:r w:rsidR="00094B30" w:rsidDel="00CF64B0">
          <w:rPr>
            <w:smallCaps/>
            <w:sz w:val="24"/>
            <w:szCs w:val="24"/>
          </w:rPr>
          <w:delText xml:space="preserve">.  </w:delText>
        </w:r>
      </w:del>
      <w:ins w:id="719" w:author="blake grills" w:date="2020-04-03T10:17:00Z">
        <w:r w:rsidR="00CF64B0">
          <w:rPr>
            <w:smallCaps/>
            <w:sz w:val="24"/>
            <w:szCs w:val="24"/>
          </w:rPr>
          <w:t xml:space="preserve">.  </w:t>
        </w:r>
      </w:ins>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DFAA59F"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del w:id="720" w:author="blake grills" w:date="2020-04-03T10:17:00Z">
              <w:r w:rsidR="00094B30" w:rsidDel="00CF64B0">
                <w:rPr>
                  <w:rStyle w:val="Code"/>
                </w:rPr>
                <w:delText xml:space="preserve">.  </w:delText>
              </w:r>
            </w:del>
            <w:ins w:id="721" w:author="blake grills" w:date="2020-04-03T10:17:00Z">
              <w:r w:rsidR="00CF64B0">
                <w:rPr>
                  <w:rStyle w:val="Code"/>
                </w:rPr>
                <w:t xml:space="preserve">.  </w:t>
              </w:r>
            </w:ins>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722" w:name="_Ref34251006"/>
    </w:p>
    <w:bookmarkEnd w:id="722"/>
    <w:p w14:paraId="6B27089C" w14:textId="79CBC27A" w:rsidR="004E5433" w:rsidRDefault="004E5433" w:rsidP="00E86C5A">
      <w:pPr>
        <w:pStyle w:val="ChapterTitle"/>
      </w:pPr>
      <w:r w:rsidRPr="00347B64">
        <w:t xml:space="preserve">Data </w:t>
      </w:r>
      <w:r w:rsidRPr="00B216D8">
        <w:t>Collection</w:t>
      </w:r>
    </w:p>
    <w:p w14:paraId="18F0ADC5" w14:textId="33AA2B55"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del w:id="723" w:author="blake grills" w:date="2020-04-03T10:17:00Z">
        <w:r w:rsidR="00094B30" w:rsidDel="00CF64B0">
          <w:rPr>
            <w:b w:val="0"/>
            <w:bCs w:val="0"/>
            <w:sz w:val="24"/>
            <w:szCs w:val="24"/>
          </w:rPr>
          <w:delText xml:space="preserve">.  </w:delText>
        </w:r>
      </w:del>
      <w:ins w:id="724" w:author="blake grills" w:date="2020-04-03T10:17:00Z">
        <w:r w:rsidR="00CF64B0">
          <w:rPr>
            <w:b w:val="0"/>
            <w:bCs w:val="0"/>
            <w:sz w:val="24"/>
            <w:szCs w:val="24"/>
          </w:rPr>
          <w:t xml:space="preserve">.  </w:t>
        </w:r>
      </w:ins>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del w:id="725" w:author="blake grills" w:date="2020-04-03T10:17:00Z">
        <w:r w:rsidR="00094B30" w:rsidDel="00CF64B0">
          <w:rPr>
            <w:b w:val="0"/>
            <w:bCs w:val="0"/>
            <w:sz w:val="24"/>
            <w:szCs w:val="24"/>
          </w:rPr>
          <w:delText xml:space="preserve">.  </w:delText>
        </w:r>
      </w:del>
      <w:ins w:id="726" w:author="blake grills" w:date="2020-04-03T10:17:00Z">
        <w:r w:rsidR="00CF64B0">
          <w:rPr>
            <w:b w:val="0"/>
            <w:bCs w:val="0"/>
            <w:sz w:val="24"/>
            <w:szCs w:val="24"/>
          </w:rPr>
          <w:t xml:space="preserve">.  </w:t>
        </w:r>
      </w:ins>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del w:id="727" w:author="blake grills" w:date="2020-04-03T10:17:00Z">
        <w:r w:rsidR="00094B30" w:rsidDel="00CF64B0">
          <w:rPr>
            <w:b w:val="0"/>
            <w:bCs w:val="0"/>
            <w:sz w:val="24"/>
            <w:szCs w:val="24"/>
          </w:rPr>
          <w:delText xml:space="preserve">.  </w:delText>
        </w:r>
      </w:del>
      <w:ins w:id="728" w:author="blake grills" w:date="2020-04-03T10:17:00Z">
        <w:r w:rsidR="00CF64B0">
          <w:rPr>
            <w:b w:val="0"/>
            <w:bCs w:val="0"/>
            <w:sz w:val="24"/>
            <w:szCs w:val="24"/>
          </w:rPr>
          <w:t xml:space="preserve">.  </w:t>
        </w:r>
      </w:ins>
      <w:r w:rsidR="008A1EB3">
        <w:rPr>
          <w:b w:val="0"/>
          <w:bCs w:val="0"/>
          <w:sz w:val="24"/>
          <w:szCs w:val="24"/>
        </w:rPr>
        <w:fldChar w:fldCharType="end"/>
      </w:r>
      <w:r w:rsidR="008A1EB3">
        <w:rPr>
          <w:b w:val="0"/>
          <w:bCs w:val="0"/>
          <w:sz w:val="24"/>
          <w:szCs w:val="24"/>
        </w:rPr>
        <w:t xml:space="preserve">we discuss the process of selecting the </w:t>
      </w:r>
      <w:del w:id="729" w:author="blake grills" w:date="2020-04-03T00:26:00Z">
        <w:r w:rsidR="008A1EB3" w:rsidDel="001A1C33">
          <w:rPr>
            <w:b w:val="0"/>
            <w:bCs w:val="0"/>
            <w:sz w:val="24"/>
            <w:szCs w:val="24"/>
          </w:rPr>
          <w:delText>80</w:delText>
        </w:r>
      </w:del>
      <w:ins w:id="730" w:author="blake grills" w:date="2020-04-03T00:26:00Z">
        <w:r w:rsidR="001A1C33">
          <w:rPr>
            <w:b w:val="0"/>
            <w:bCs w:val="0"/>
            <w:sz w:val="24"/>
            <w:szCs w:val="24"/>
          </w:rPr>
          <w:t>78</w:t>
        </w:r>
      </w:ins>
      <w:r w:rsidR="008A1EB3">
        <w:rPr>
          <w:b w:val="0"/>
          <w:bCs w:val="0"/>
          <w:sz w:val="24"/>
          <w:szCs w:val="24"/>
        </w:rPr>
        <w:t xml:space="preserve"> projects which make up the data set we use in training our decision tree</w:t>
      </w:r>
      <w:del w:id="731" w:author="blake grills" w:date="2020-04-03T10:17:00Z">
        <w:r w:rsidR="00094B30" w:rsidDel="00CF64B0">
          <w:rPr>
            <w:b w:val="0"/>
            <w:bCs w:val="0"/>
            <w:sz w:val="24"/>
            <w:szCs w:val="24"/>
          </w:rPr>
          <w:delText xml:space="preserve">.  </w:delText>
        </w:r>
      </w:del>
      <w:ins w:id="732" w:author="blake grills" w:date="2020-04-03T10:17:00Z">
        <w:r w:rsidR="00CF64B0">
          <w:rPr>
            <w:b w:val="0"/>
            <w:bCs w:val="0"/>
            <w:sz w:val="24"/>
            <w:szCs w:val="24"/>
          </w:rPr>
          <w:t xml:space="preserve">.  </w:t>
        </w:r>
      </w:ins>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del w:id="733" w:author="blake grills" w:date="2020-04-03T10:17:00Z">
        <w:r w:rsidR="00094B30" w:rsidDel="00CF64B0">
          <w:rPr>
            <w:b w:val="0"/>
            <w:bCs w:val="0"/>
            <w:sz w:val="24"/>
            <w:szCs w:val="24"/>
          </w:rPr>
          <w:delText xml:space="preserve">.  </w:delText>
        </w:r>
      </w:del>
      <w:ins w:id="734" w:author="blake grills" w:date="2020-04-03T10:17:00Z">
        <w:r w:rsidR="00CF64B0">
          <w:rPr>
            <w:b w:val="0"/>
            <w:bCs w:val="0"/>
            <w:sz w:val="24"/>
            <w:szCs w:val="24"/>
          </w:rPr>
          <w:t xml:space="preserve">.  </w:t>
        </w:r>
      </w:ins>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735" w:name="_Ref34248657"/>
      <w:r>
        <w:t>Corpus Selection</w:t>
      </w:r>
      <w:bookmarkEnd w:id="735"/>
    </w:p>
    <w:p w14:paraId="47A2D197" w14:textId="4624D55D"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del w:id="736" w:author="blake grills" w:date="2020-04-03T10:17:00Z">
        <w:r w:rsidR="00094B30" w:rsidDel="00CF64B0">
          <w:rPr>
            <w:rFonts w:cs="Times New Roman"/>
            <w:szCs w:val="24"/>
          </w:rPr>
          <w:delText xml:space="preserve">.  </w:delText>
        </w:r>
      </w:del>
      <w:ins w:id="737" w:author="blake grills" w:date="2020-04-03T10:17:00Z">
        <w:r w:rsidR="00CF64B0">
          <w:rPr>
            <w:rFonts w:cs="Times New Roman"/>
            <w:szCs w:val="24"/>
          </w:rPr>
          <w:t xml:space="preserve">.  </w:t>
        </w:r>
      </w:ins>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del w:id="738" w:author="blake grills" w:date="2020-04-03T10:17:00Z">
        <w:r w:rsidR="00094B30" w:rsidDel="00CF64B0">
          <w:rPr>
            <w:rFonts w:cs="Times New Roman"/>
            <w:szCs w:val="24"/>
          </w:rPr>
          <w:delText xml:space="preserve">.  </w:delText>
        </w:r>
      </w:del>
      <w:ins w:id="739" w:author="blake grills" w:date="2020-04-03T10:17:00Z">
        <w:r w:rsidR="00CF64B0">
          <w:rPr>
            <w:rFonts w:cs="Times New Roman"/>
            <w:szCs w:val="24"/>
          </w:rPr>
          <w:t xml:space="preserve">.  </w:t>
        </w:r>
      </w:ins>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del w:id="740" w:author="blake grills" w:date="2020-04-03T00:26:00Z">
        <w:r w:rsidR="00AD2266" w:rsidDel="001A1C33">
          <w:rPr>
            <w:rFonts w:cs="Times New Roman"/>
            <w:szCs w:val="24"/>
          </w:rPr>
          <w:delText>80</w:delText>
        </w:r>
      </w:del>
      <w:ins w:id="741" w:author="blake grills" w:date="2020-04-03T00:26:00Z">
        <w:r w:rsidR="001A1C33">
          <w:rPr>
            <w:rFonts w:cs="Times New Roman"/>
            <w:szCs w:val="24"/>
          </w:rPr>
          <w:t>78</w:t>
        </w:r>
      </w:ins>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del w:id="742" w:author="blake grills" w:date="2020-04-03T10:17:00Z">
        <w:r w:rsidR="00094B30" w:rsidDel="00CF64B0">
          <w:rPr>
            <w:rFonts w:cs="Times New Roman"/>
            <w:szCs w:val="24"/>
          </w:rPr>
          <w:delText xml:space="preserve">.  </w:delText>
        </w:r>
      </w:del>
      <w:ins w:id="743" w:author="blake grills" w:date="2020-04-03T10:17:00Z">
        <w:r w:rsidR="00CF64B0">
          <w:rPr>
            <w:rFonts w:cs="Times New Roman"/>
            <w:szCs w:val="24"/>
          </w:rPr>
          <w:t xml:space="preserve">.  </w:t>
        </w:r>
      </w:ins>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del w:id="744" w:author="blake grills" w:date="2020-04-03T10:17:00Z">
        <w:r w:rsidR="00094B30" w:rsidDel="00CF64B0">
          <w:rPr>
            <w:rFonts w:cs="Times New Roman"/>
            <w:szCs w:val="24"/>
          </w:rPr>
          <w:delText xml:space="preserve">.  </w:delText>
        </w:r>
      </w:del>
      <w:ins w:id="745" w:author="blake grills" w:date="2020-04-03T10:17:00Z">
        <w:r w:rsidR="00CF64B0">
          <w:rPr>
            <w:rFonts w:cs="Times New Roman"/>
            <w:szCs w:val="24"/>
          </w:rPr>
          <w:t xml:space="preserve">.  </w:t>
        </w:r>
      </w:ins>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746" w:name="_Ref34248720"/>
      <w:r>
        <w:t>Comment Extraction</w:t>
      </w:r>
      <w:bookmarkEnd w:id="746"/>
    </w:p>
    <w:p w14:paraId="545EDCFD" w14:textId="6306AD4C"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del w:id="747" w:author="blake grills" w:date="2020-04-03T10:17:00Z">
        <w:r w:rsidR="00094B30" w:rsidDel="00CF64B0">
          <w:rPr>
            <w:rFonts w:cs="Times New Roman"/>
            <w:szCs w:val="24"/>
          </w:rPr>
          <w:delText xml:space="preserve">.  </w:delText>
        </w:r>
      </w:del>
      <w:ins w:id="748" w:author="blake grills" w:date="2020-04-03T10:17:00Z">
        <w:r w:rsidR="00CF64B0">
          <w:rPr>
            <w:rFonts w:cs="Times New Roman"/>
            <w:szCs w:val="24"/>
          </w:rPr>
          <w:t xml:space="preserve">.  </w:t>
        </w:r>
      </w:ins>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del w:id="749" w:author="blake grills" w:date="2020-04-03T00:26:00Z">
        <w:r w:rsidDel="001A1C33">
          <w:rPr>
            <w:rFonts w:cs="Times New Roman"/>
            <w:szCs w:val="24"/>
          </w:rPr>
          <w:delText>80</w:delText>
        </w:r>
      </w:del>
      <w:ins w:id="750" w:author="blake grills" w:date="2020-04-03T00:26:00Z">
        <w:r w:rsidR="001A1C33">
          <w:rPr>
            <w:rFonts w:cs="Times New Roman"/>
            <w:szCs w:val="24"/>
          </w:rPr>
          <w:t>78</w:t>
        </w:r>
      </w:ins>
      <w:r>
        <w:rPr>
          <w:rFonts w:cs="Times New Roman"/>
          <w:szCs w:val="24"/>
        </w:rPr>
        <w:t xml:space="preserve"> projects into one archive file</w:t>
      </w:r>
      <w:del w:id="751" w:author="blake grills" w:date="2020-04-03T10:17:00Z">
        <w:r w:rsidR="00094B30" w:rsidDel="00CF64B0">
          <w:rPr>
            <w:rFonts w:cs="Times New Roman"/>
            <w:szCs w:val="24"/>
          </w:rPr>
          <w:delText xml:space="preserve">.  </w:delText>
        </w:r>
      </w:del>
      <w:ins w:id="752" w:author="blake grills" w:date="2020-04-03T10:17:00Z">
        <w:r w:rsidR="00CF64B0">
          <w:rPr>
            <w:rFonts w:cs="Times New Roman"/>
            <w:szCs w:val="24"/>
          </w:rPr>
          <w:t xml:space="preserve">.  </w:t>
        </w:r>
      </w:ins>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del w:id="753" w:author="blake grills" w:date="2020-04-03T10:17:00Z">
        <w:r w:rsidR="00094B30" w:rsidDel="00CF64B0">
          <w:rPr>
            <w:rFonts w:cs="Times New Roman"/>
            <w:szCs w:val="24"/>
          </w:rPr>
          <w:delText xml:space="preserve">.  </w:delText>
        </w:r>
      </w:del>
      <w:ins w:id="754" w:author="blake grills" w:date="2020-04-03T10:17:00Z">
        <w:r w:rsidR="00CF64B0">
          <w:rPr>
            <w:rFonts w:cs="Times New Roman"/>
            <w:szCs w:val="24"/>
          </w:rPr>
          <w:t xml:space="preserve">.  </w:t>
        </w:r>
      </w:ins>
      <w:r w:rsidR="00294721">
        <w:rPr>
          <w:rFonts w:cs="Times New Roman"/>
          <w:szCs w:val="24"/>
        </w:rPr>
        <w:t>The extracted comments are placed in a new archive by srcML</w:t>
      </w:r>
      <w:del w:id="755" w:author="blake grills" w:date="2020-04-03T10:17:00Z">
        <w:r w:rsidR="00094B30" w:rsidDel="00CF64B0">
          <w:rPr>
            <w:rFonts w:cs="Times New Roman"/>
            <w:szCs w:val="24"/>
          </w:rPr>
          <w:delText xml:space="preserve">.  </w:delText>
        </w:r>
      </w:del>
      <w:ins w:id="756" w:author="blake grills" w:date="2020-04-03T10:17:00Z">
        <w:r w:rsidR="00CF64B0">
          <w:rPr>
            <w:rFonts w:cs="Times New Roman"/>
            <w:szCs w:val="24"/>
          </w:rPr>
          <w:t xml:space="preserve">.  </w:t>
        </w:r>
      </w:ins>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4E72C7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del w:id="757" w:author="blake grills" w:date="2020-04-03T10:17:00Z">
        <w:r w:rsidR="00094B30" w:rsidDel="00CF64B0">
          <w:rPr>
            <w:rFonts w:cs="Times New Roman"/>
            <w:szCs w:val="24"/>
          </w:rPr>
          <w:delText xml:space="preserve">.  </w:delText>
        </w:r>
      </w:del>
      <w:ins w:id="758" w:author="blake grills" w:date="2020-04-03T10:17:00Z">
        <w:r w:rsidR="00CF64B0">
          <w:rPr>
            <w:rFonts w:cs="Times New Roman"/>
            <w:szCs w:val="24"/>
          </w:rPr>
          <w:t xml:space="preserve">.  </w:t>
        </w:r>
      </w:ins>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del w:id="759" w:author="blake grills" w:date="2020-04-03T10:17:00Z">
        <w:r w:rsidR="00094B30" w:rsidDel="00CF64B0">
          <w:rPr>
            <w:rFonts w:cs="Times New Roman"/>
            <w:szCs w:val="24"/>
          </w:rPr>
          <w:delText xml:space="preserve">.  </w:delText>
        </w:r>
      </w:del>
      <w:ins w:id="760" w:author="blake grills" w:date="2020-04-03T10:17:00Z">
        <w:r w:rsidR="00CF64B0">
          <w:rPr>
            <w:rFonts w:cs="Times New Roman"/>
            <w:szCs w:val="24"/>
          </w:rPr>
          <w:t xml:space="preserve">.  </w:t>
        </w:r>
      </w:ins>
      <w:r w:rsidR="004F3EE8">
        <w:rPr>
          <w:rFonts w:cs="Times New Roman"/>
          <w:szCs w:val="24"/>
        </w:rPr>
        <w:t>The reason that we specify lines of comments rather than 2935 comments is because each line is analyzed independent of whether it is in a block comment or not</w:t>
      </w:r>
      <w:del w:id="761" w:author="blake grills" w:date="2020-04-03T10:17:00Z">
        <w:r w:rsidR="00094B30" w:rsidDel="00CF64B0">
          <w:rPr>
            <w:rFonts w:cs="Times New Roman"/>
            <w:szCs w:val="24"/>
          </w:rPr>
          <w:delText>.</w:delText>
        </w:r>
        <w:r w:rsidR="0024487D" w:rsidDel="00CF64B0">
          <w:rPr>
            <w:rFonts w:cs="Times New Roman"/>
            <w:szCs w:val="24"/>
          </w:rPr>
          <w:delText xml:space="preserve">  </w:delText>
        </w:r>
      </w:del>
      <w:ins w:id="762" w:author="blake grills" w:date="2020-04-03T10:17:00Z">
        <w:r w:rsidR="00CF64B0">
          <w:rPr>
            <w:rFonts w:cs="Times New Roman"/>
            <w:szCs w:val="24"/>
          </w:rPr>
          <w:t xml:space="preserve">.  </w:t>
        </w:r>
      </w:ins>
      <w:r w:rsidR="0024487D">
        <w:rPr>
          <w:rFonts w:cs="Times New Roman"/>
          <w:szCs w:val="24"/>
        </w:rPr>
        <w:t>These 2935 comments are chosen on a two point randomization method</w:t>
      </w:r>
      <w:del w:id="763" w:author="blake grills" w:date="2020-04-03T10:17:00Z">
        <w:r w:rsidR="0024487D" w:rsidDel="00CF64B0">
          <w:rPr>
            <w:rFonts w:cs="Times New Roman"/>
            <w:szCs w:val="24"/>
          </w:rPr>
          <w:delText xml:space="preserve">.  </w:delText>
        </w:r>
      </w:del>
      <w:ins w:id="764" w:author="blake grills" w:date="2020-04-03T10:17:00Z">
        <w:r w:rsidR="00CF64B0">
          <w:rPr>
            <w:rFonts w:cs="Times New Roman"/>
            <w:szCs w:val="24"/>
          </w:rPr>
          <w:t xml:space="preserve">.  </w:t>
        </w:r>
      </w:ins>
      <w:r w:rsidR="0024487D">
        <w:rPr>
          <w:rFonts w:cs="Times New Roman"/>
          <w:szCs w:val="24"/>
        </w:rPr>
        <w:t>First, a selection of random source code files is pulled from the main corpus</w:t>
      </w:r>
      <w:del w:id="765" w:author="blake grills" w:date="2020-04-03T10:17:00Z">
        <w:r w:rsidR="0024487D" w:rsidDel="00CF64B0">
          <w:rPr>
            <w:rFonts w:cs="Times New Roman"/>
            <w:szCs w:val="24"/>
          </w:rPr>
          <w:delText xml:space="preserve">. </w:delText>
        </w:r>
      </w:del>
      <w:ins w:id="766" w:author="blake grills" w:date="2020-04-03T10:17:00Z">
        <w:r w:rsidR="00CF64B0">
          <w:rPr>
            <w:rFonts w:cs="Times New Roman"/>
            <w:szCs w:val="24"/>
          </w:rPr>
          <w:t xml:space="preserve">.  </w:t>
        </w:r>
      </w:ins>
      <w:r w:rsidR="0024487D">
        <w:rPr>
          <w:rFonts w:cs="Times New Roman"/>
          <w:szCs w:val="24"/>
        </w:rPr>
        <w:t>After this, the 2935 comments were selected at random from the archive created out of these source code files</w:t>
      </w:r>
      <w:del w:id="767" w:author="blake grills" w:date="2020-04-03T10:17:00Z">
        <w:r w:rsidR="0024487D" w:rsidDel="00CF64B0">
          <w:rPr>
            <w:rFonts w:cs="Times New Roman"/>
            <w:szCs w:val="24"/>
          </w:rPr>
          <w:delText>.</w:delText>
        </w:r>
        <w:r w:rsidR="00EA2A9D" w:rsidDel="00CF64B0">
          <w:rPr>
            <w:rFonts w:cs="Times New Roman"/>
            <w:szCs w:val="24"/>
          </w:rPr>
          <w:delText xml:space="preserve">  </w:delText>
        </w:r>
      </w:del>
      <w:ins w:id="768" w:author="blake grills" w:date="2020-04-03T10:17:00Z">
        <w:r w:rsidR="00CF64B0">
          <w:rPr>
            <w:rFonts w:cs="Times New Roman"/>
            <w:szCs w:val="24"/>
          </w:rPr>
          <w:t xml:space="preserve">.  </w:t>
        </w:r>
      </w:ins>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del w:id="769" w:author="blake grills" w:date="2020-04-03T10:17:00Z">
        <w:r w:rsidR="00F659FC" w:rsidDel="00CF64B0">
          <w:rPr>
            <w:rFonts w:cs="Times New Roman"/>
            <w:szCs w:val="24"/>
          </w:rPr>
          <w:delText xml:space="preserve">.  </w:delText>
        </w:r>
      </w:del>
      <w:ins w:id="770" w:author="blake grills" w:date="2020-04-03T10:17:00Z">
        <w:r w:rsidR="00CF64B0">
          <w:rPr>
            <w:rFonts w:cs="Times New Roman"/>
            <w:szCs w:val="24"/>
          </w:rPr>
          <w:t xml:space="preserve">.  </w:t>
        </w:r>
      </w:ins>
      <w:r w:rsidR="004F3EE8">
        <w:rPr>
          <w:rFonts w:cs="Times New Roman"/>
          <w:szCs w:val="24"/>
        </w:rPr>
        <w:t xml:space="preserve">The reason for this is because it is very possible to have a block comment which contains lines </w:t>
      </w:r>
      <w:r w:rsidR="004F3EE8">
        <w:rPr>
          <w:rFonts w:cs="Times New Roman"/>
          <w:szCs w:val="24"/>
        </w:rPr>
        <w:lastRenderedPageBreak/>
        <w:t>of both English Prose and lines of pure commented-out code</w:t>
      </w:r>
      <w:del w:id="771" w:author="blake grills" w:date="2020-04-03T10:17:00Z">
        <w:r w:rsidR="00094B30" w:rsidDel="00CF64B0">
          <w:rPr>
            <w:rFonts w:cs="Times New Roman"/>
            <w:szCs w:val="24"/>
          </w:rPr>
          <w:delText>.</w:delText>
        </w:r>
        <w:r w:rsidR="00A62AD6" w:rsidDel="00CF64B0">
          <w:rPr>
            <w:rFonts w:cs="Times New Roman"/>
            <w:szCs w:val="24"/>
          </w:rPr>
          <w:delText xml:space="preserve">  </w:delText>
        </w:r>
      </w:del>
      <w:ins w:id="772" w:author="blake grills" w:date="2020-04-03T10:17:00Z">
        <w:r w:rsidR="00CF64B0">
          <w:rPr>
            <w:rFonts w:cs="Times New Roman"/>
            <w:szCs w:val="24"/>
          </w:rPr>
          <w:t xml:space="preserve">.  </w:t>
        </w:r>
      </w:ins>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773" w:name="_Ref34248768"/>
      <w:r>
        <w:t>Manual Classification</w:t>
      </w:r>
      <w:bookmarkEnd w:id="773"/>
    </w:p>
    <w:p w14:paraId="7A746F99" w14:textId="558301B3"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del w:id="774" w:author="blake grills" w:date="2020-04-03T00:26:00Z">
        <w:r w:rsidDel="001A1C33">
          <w:rPr>
            <w:rFonts w:cs="Times New Roman"/>
            <w:szCs w:val="24"/>
          </w:rPr>
          <w:delText>8</w:delText>
        </w:r>
        <w:r w:rsidRPr="002248ED" w:rsidDel="001A1C33">
          <w:rPr>
            <w:rFonts w:cs="Times New Roman"/>
            <w:szCs w:val="24"/>
          </w:rPr>
          <w:delText>0</w:delText>
        </w:r>
      </w:del>
      <w:ins w:id="775" w:author="blake grills" w:date="2020-04-03T00:26:00Z">
        <w:r w:rsidR="001A1C33">
          <w:rPr>
            <w:rFonts w:cs="Times New Roman"/>
            <w:szCs w:val="24"/>
          </w:rPr>
          <w:t>78</w:t>
        </w:r>
      </w:ins>
      <w:r w:rsidRPr="002248ED">
        <w:rPr>
          <w:rFonts w:cs="Times New Roman"/>
          <w:szCs w:val="24"/>
        </w:rPr>
        <w:t xml:space="preserve"> different projects and covers a mix of all four languages selected for this project</w:t>
      </w:r>
      <w:del w:id="776" w:author="blake grills" w:date="2020-04-03T10:17:00Z">
        <w:r w:rsidDel="00CF64B0">
          <w:rPr>
            <w:rFonts w:cs="Times New Roman"/>
            <w:szCs w:val="24"/>
          </w:rPr>
          <w:delText xml:space="preserve">.  </w:delText>
        </w:r>
      </w:del>
      <w:ins w:id="777" w:author="blake grills" w:date="2020-04-03T10:17:00Z">
        <w:r w:rsidR="00CF64B0">
          <w:rPr>
            <w:rFonts w:cs="Times New Roman"/>
            <w:szCs w:val="24"/>
          </w:rPr>
          <w:t xml:space="preserve">.  </w:t>
        </w:r>
      </w:ins>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del w:id="778" w:author="blake grills" w:date="2020-04-03T10:17:00Z">
        <w:r w:rsidDel="00CF64B0">
          <w:rPr>
            <w:rFonts w:cs="Times New Roman"/>
            <w:szCs w:val="24"/>
          </w:rPr>
          <w:delText xml:space="preserve">.  </w:delText>
        </w:r>
      </w:del>
      <w:ins w:id="779" w:author="blake grills" w:date="2020-04-03T10:17:00Z">
        <w:r w:rsidR="00CF64B0">
          <w:rPr>
            <w:rFonts w:cs="Times New Roman"/>
            <w:szCs w:val="24"/>
          </w:rPr>
          <w:t xml:space="preserve">.  </w:t>
        </w:r>
      </w:ins>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del w:id="780" w:author="blake grills" w:date="2020-04-03T10:17:00Z">
        <w:r w:rsidDel="00CF64B0">
          <w:rPr>
            <w:rFonts w:cs="Times New Roman"/>
            <w:szCs w:val="24"/>
          </w:rPr>
          <w:delText xml:space="preserve">.  </w:delText>
        </w:r>
      </w:del>
      <w:ins w:id="781" w:author="blake grills" w:date="2020-04-03T10:17:00Z">
        <w:r w:rsidR="00CF64B0">
          <w:rPr>
            <w:rFonts w:cs="Times New Roman"/>
            <w:szCs w:val="24"/>
          </w:rPr>
          <w:t xml:space="preserve">.  </w:t>
        </w:r>
      </w:ins>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del w:id="782" w:author="blake grills" w:date="2020-04-03T10:17:00Z">
        <w:r w:rsidDel="00CF64B0">
          <w:rPr>
            <w:rFonts w:cs="Times New Roman"/>
            <w:szCs w:val="24"/>
          </w:rPr>
          <w:delText xml:space="preserve">.  </w:delText>
        </w:r>
      </w:del>
      <w:ins w:id="783" w:author="blake grills" w:date="2020-04-03T10:17:00Z">
        <w:r w:rsidR="00CF64B0">
          <w:rPr>
            <w:rFonts w:cs="Times New Roman"/>
            <w:szCs w:val="24"/>
          </w:rPr>
          <w:t xml:space="preserve">.  </w:t>
        </w:r>
      </w:ins>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del w:id="784" w:author="blake grills" w:date="2020-04-03T10:17:00Z">
        <w:r w:rsidDel="00CF64B0">
          <w:rPr>
            <w:rFonts w:cs="Times New Roman"/>
            <w:szCs w:val="24"/>
          </w:rPr>
          <w:delText xml:space="preserve">.  </w:delText>
        </w:r>
      </w:del>
      <w:ins w:id="785" w:author="blake grills" w:date="2020-04-03T10:17:00Z">
        <w:r w:rsidR="00CF64B0">
          <w:rPr>
            <w:rFonts w:cs="Times New Roman"/>
            <w:szCs w:val="24"/>
          </w:rPr>
          <w:t xml:space="preserve">.  </w:t>
        </w:r>
      </w:ins>
      <w:r>
        <w:rPr>
          <w:rFonts w:cs="Times New Roman"/>
          <w:szCs w:val="24"/>
        </w:rPr>
        <w:t xml:space="preserve">The whole process was performed </w:t>
      </w:r>
      <w:r w:rsidRPr="002248ED">
        <w:rPr>
          <w:rFonts w:cs="Times New Roman"/>
          <w:szCs w:val="24"/>
        </w:rPr>
        <w:t xml:space="preserve">over </w:t>
      </w:r>
      <w:commentRangeStart w:id="786"/>
      <w:r w:rsidRPr="002248ED">
        <w:rPr>
          <w:rFonts w:cs="Times New Roman"/>
          <w:szCs w:val="24"/>
        </w:rPr>
        <w:t>the course of two months.</w:t>
      </w:r>
      <w:commentRangeEnd w:id="786"/>
      <w:r>
        <w:rPr>
          <w:rStyle w:val="CommentReference"/>
        </w:rPr>
        <w:commentReference w:id="786"/>
      </w:r>
      <w:r w:rsidR="00823A7A">
        <w:rPr>
          <w:rFonts w:cs="Times New Roman"/>
          <w:szCs w:val="24"/>
        </w:rPr>
        <w:t xml:space="preserve">  T</w:t>
      </w:r>
      <w:r w:rsidR="00823A7A" w:rsidRPr="002248ED">
        <w:rPr>
          <w:rFonts w:cs="Times New Roman"/>
          <w:szCs w:val="24"/>
        </w:rPr>
        <w:t>he remainder is present for the purpose of continued research</w:t>
      </w:r>
      <w:del w:id="787" w:author="blake grills" w:date="2020-04-03T10:17:00Z">
        <w:r w:rsidR="00823A7A" w:rsidDel="00CF64B0">
          <w:rPr>
            <w:rFonts w:cs="Times New Roman"/>
            <w:szCs w:val="24"/>
          </w:rPr>
          <w:delText xml:space="preserve">.  </w:delText>
        </w:r>
      </w:del>
      <w:ins w:id="788" w:author="blake grills" w:date="2020-04-03T10:17:00Z">
        <w:r w:rsidR="00CF64B0">
          <w:rPr>
            <w:rFonts w:cs="Times New Roman"/>
            <w:szCs w:val="24"/>
          </w:rPr>
          <w:t xml:space="preserve">.  </w:t>
        </w:r>
      </w:ins>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del w:id="789" w:author="blake grills" w:date="2020-04-03T10:17:00Z">
        <w:r w:rsidR="00823A7A" w:rsidDel="00CF64B0">
          <w:rPr>
            <w:rFonts w:cs="Times New Roman"/>
            <w:szCs w:val="24"/>
          </w:rPr>
          <w:delText xml:space="preserve">.  </w:delText>
        </w:r>
      </w:del>
      <w:ins w:id="790" w:author="blake grills" w:date="2020-04-03T10:17:00Z">
        <w:r w:rsidR="00CF64B0">
          <w:rPr>
            <w:rFonts w:cs="Times New Roman"/>
            <w:szCs w:val="24"/>
          </w:rPr>
          <w:t xml:space="preserve">.  </w:t>
        </w:r>
      </w:ins>
      <w:r w:rsidR="00823A7A" w:rsidRPr="002248ED">
        <w:rPr>
          <w:rFonts w:cs="Times New Roman"/>
          <w:szCs w:val="24"/>
        </w:rPr>
        <w:t>In the interest of maintaining the integrity of the data, all of the blank lines within block comments have been kept as well and are stored on their own lines</w:t>
      </w:r>
      <w:del w:id="791" w:author="blake grills" w:date="2020-04-03T10:17:00Z">
        <w:r w:rsidR="00823A7A" w:rsidDel="00CF64B0">
          <w:rPr>
            <w:rFonts w:cs="Times New Roman"/>
            <w:szCs w:val="24"/>
          </w:rPr>
          <w:delText xml:space="preserve">.  </w:delText>
        </w:r>
      </w:del>
      <w:ins w:id="792" w:author="blake grills" w:date="2020-04-03T10:17:00Z">
        <w:r w:rsidR="00CF64B0">
          <w:rPr>
            <w:rFonts w:cs="Times New Roman"/>
            <w:szCs w:val="24"/>
          </w:rPr>
          <w:t xml:space="preserve">.  </w:t>
        </w:r>
      </w:ins>
      <w:r w:rsidR="00823A7A" w:rsidRPr="002248ED">
        <w:rPr>
          <w:rFonts w:cs="Times New Roman"/>
          <w:szCs w:val="24"/>
        </w:rPr>
        <w:t>To maintain comments of all different types the markers for the comments are also maintained in these lines</w:t>
      </w:r>
      <w:del w:id="793" w:author="blake grills" w:date="2020-04-03T10:17:00Z">
        <w:r w:rsidR="00823A7A" w:rsidDel="00CF64B0">
          <w:rPr>
            <w:rFonts w:cs="Times New Roman"/>
            <w:szCs w:val="24"/>
          </w:rPr>
          <w:delText xml:space="preserve">.  </w:delText>
        </w:r>
      </w:del>
      <w:ins w:id="794" w:author="blake grills" w:date="2020-04-03T10:17:00Z">
        <w:r w:rsidR="00CF64B0">
          <w:rPr>
            <w:rFonts w:cs="Times New Roman"/>
            <w:szCs w:val="24"/>
          </w:rPr>
          <w:t xml:space="preserve">.  </w:t>
        </w:r>
      </w:ins>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62E36084" w:rsidR="00A46103" w:rsidRDefault="00A46103" w:rsidP="00A00C36">
      <w:pPr>
        <w:pStyle w:val="Caption"/>
        <w:keepNext/>
        <w:jc w:val="center"/>
      </w:pPr>
      <w:bookmarkStart w:id="795"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795"/>
      <w:del w:id="796" w:author="blake grills" w:date="2020-04-03T10:17:00Z">
        <w:r w:rsidRPr="00A00C36" w:rsidDel="00CF64B0">
          <w:rPr>
            <w:sz w:val="24"/>
            <w:szCs w:val="24"/>
          </w:rPr>
          <w:delText xml:space="preserve">.  </w:delText>
        </w:r>
      </w:del>
      <w:ins w:id="797" w:author="blake grills" w:date="2020-04-03T10:17:00Z">
        <w:r w:rsidR="00CF64B0">
          <w:rPr>
            <w:sz w:val="24"/>
            <w:szCs w:val="24"/>
          </w:rPr>
          <w:t xml:space="preserve">.  </w:t>
        </w:r>
      </w:ins>
      <w:r w:rsidRPr="00A00C36">
        <w:rPr>
          <w:smallCaps/>
          <w:sz w:val="24"/>
          <w:szCs w:val="24"/>
        </w:rPr>
        <w:t>Below is a detailed table of all of the projects that were selected in order to build the gold set</w:t>
      </w:r>
      <w:del w:id="798" w:author="blake grills" w:date="2020-04-03T10:17:00Z">
        <w:r w:rsidRPr="00A00C36" w:rsidDel="00CF64B0">
          <w:rPr>
            <w:smallCaps/>
            <w:sz w:val="24"/>
            <w:szCs w:val="24"/>
          </w:rPr>
          <w:delText xml:space="preserve">.  </w:delText>
        </w:r>
      </w:del>
      <w:ins w:id="799" w:author="blake grills" w:date="2020-04-03T10:17:00Z">
        <w:r w:rsidR="00CF64B0">
          <w:rPr>
            <w:smallCaps/>
            <w:sz w:val="24"/>
            <w:szCs w:val="24"/>
          </w:rPr>
          <w:t xml:space="preserve">.  </w:t>
        </w:r>
      </w:ins>
      <w:r w:rsidRPr="00A00C36">
        <w:rPr>
          <w:smallCaps/>
          <w:sz w:val="24"/>
          <w:szCs w:val="24"/>
        </w:rPr>
        <w:t>The first column gives the name of the project</w:t>
      </w:r>
      <w:del w:id="800" w:author="blake grills" w:date="2020-04-03T10:17:00Z">
        <w:r w:rsidRPr="00A00C36" w:rsidDel="00CF64B0">
          <w:rPr>
            <w:smallCaps/>
            <w:sz w:val="24"/>
            <w:szCs w:val="24"/>
          </w:rPr>
          <w:delText xml:space="preserve">. </w:delText>
        </w:r>
      </w:del>
      <w:ins w:id="801" w:author="blake grills" w:date="2020-04-03T10:17:00Z">
        <w:r w:rsidR="00CF64B0">
          <w:rPr>
            <w:smallCaps/>
            <w:sz w:val="24"/>
            <w:szCs w:val="24"/>
          </w:rPr>
          <w:t xml:space="preserve">.  </w:t>
        </w:r>
      </w:ins>
      <w:r w:rsidRPr="00A00C36">
        <w:rPr>
          <w:smallCaps/>
          <w:sz w:val="24"/>
          <w:szCs w:val="24"/>
        </w:rPr>
        <w:t>The second column gives all of the languages that were used in the project that srcML is capable of parsing</w:t>
      </w:r>
      <w:del w:id="802" w:author="blake grills" w:date="2020-04-03T10:17:00Z">
        <w:r w:rsidRPr="00A00C36" w:rsidDel="00CF64B0">
          <w:rPr>
            <w:smallCaps/>
            <w:sz w:val="24"/>
            <w:szCs w:val="24"/>
          </w:rPr>
          <w:delText xml:space="preserve">.  </w:delText>
        </w:r>
      </w:del>
      <w:ins w:id="803" w:author="blake grills" w:date="2020-04-03T10:17:00Z">
        <w:r w:rsidR="00CF64B0">
          <w:rPr>
            <w:smallCaps/>
            <w:sz w:val="24"/>
            <w:szCs w:val="24"/>
          </w:rPr>
          <w:t xml:space="preserve">.  </w:t>
        </w:r>
      </w:ins>
      <w:r w:rsidRPr="00A00C36">
        <w:rPr>
          <w:smallCaps/>
          <w:sz w:val="24"/>
          <w:szCs w:val="24"/>
        </w:rPr>
        <w:t>The third column gives the total number of lines of code of each project capable of being parsed by srcML</w:t>
      </w:r>
      <w:del w:id="804" w:author="blake grills" w:date="2020-04-03T10:17:00Z">
        <w:r w:rsidRPr="00A00C36" w:rsidDel="00CF64B0">
          <w:rPr>
            <w:smallCaps/>
            <w:sz w:val="24"/>
            <w:szCs w:val="24"/>
          </w:rPr>
          <w:delText xml:space="preserve">. </w:delText>
        </w:r>
        <w:r w:rsidR="00EA2A9D" w:rsidRPr="00A00C36" w:rsidDel="00CF64B0">
          <w:rPr>
            <w:smallCaps/>
            <w:sz w:val="24"/>
            <w:szCs w:val="24"/>
          </w:rPr>
          <w:delText xml:space="preserve"> </w:delText>
        </w:r>
      </w:del>
      <w:ins w:id="805" w:author="blake grills" w:date="2020-04-03T10:17:00Z">
        <w:r w:rsidR="00CF64B0">
          <w:rPr>
            <w:smallCaps/>
            <w:sz w:val="24"/>
            <w:szCs w:val="24"/>
          </w:rPr>
          <w:t xml:space="preserve">.  </w:t>
        </w:r>
      </w:ins>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del w:id="806" w:author="blake grills" w:date="2020-04-03T10:17:00Z">
        <w:r w:rsidR="00EA2A9D" w:rsidRPr="00A00C36" w:rsidDel="00CF64B0">
          <w:rPr>
            <w:smallCaps/>
            <w:sz w:val="24"/>
            <w:szCs w:val="24"/>
          </w:rPr>
          <w:delText xml:space="preserve">.  </w:delText>
        </w:r>
      </w:del>
      <w:ins w:id="807" w:author="blake grills" w:date="2020-04-03T10:17:00Z">
        <w:r w:rsidR="00CF64B0">
          <w:rPr>
            <w:smallCaps/>
            <w:sz w:val="24"/>
            <w:szCs w:val="24"/>
          </w:rPr>
          <w:t xml:space="preserve">.  </w:t>
        </w:r>
      </w:ins>
      <w:r w:rsidR="00EA2A9D" w:rsidRPr="00A00C36">
        <w:rPr>
          <w:smallCaps/>
          <w:sz w:val="24"/>
          <w:szCs w:val="24"/>
        </w:rPr>
        <w:t>The fifth column provides the total number of lines of comments present in the gold set from each project</w:t>
      </w:r>
      <w:del w:id="808" w:author="blake grills" w:date="2020-04-03T10:17:00Z">
        <w:r w:rsidR="00EA2A9D" w:rsidRPr="00A00C36" w:rsidDel="00CF64B0">
          <w:rPr>
            <w:smallCaps/>
            <w:sz w:val="24"/>
            <w:szCs w:val="24"/>
          </w:rPr>
          <w:delText xml:space="preserve">.  </w:delText>
        </w:r>
      </w:del>
      <w:ins w:id="809" w:author="blake grills" w:date="2020-04-03T10:17:00Z">
        <w:r w:rsidR="00CF64B0">
          <w:rPr>
            <w:smallCaps/>
            <w:sz w:val="24"/>
            <w:szCs w:val="24"/>
          </w:rPr>
          <w:t xml:space="preserve">.  </w:t>
        </w:r>
      </w:ins>
      <w:r w:rsidR="00EA2A9D" w:rsidRPr="00A00C36">
        <w:rPr>
          <w:smallCaps/>
          <w:sz w:val="24"/>
          <w:szCs w:val="24"/>
        </w:rPr>
        <w:t>The sixth column provides the total number of lines of commented out code present in the gold set from each project</w:t>
      </w:r>
      <w:del w:id="810" w:author="blake grills" w:date="2020-04-03T10:17:00Z">
        <w:r w:rsidR="00EA2A9D" w:rsidRPr="00A00C36" w:rsidDel="00CF64B0">
          <w:rPr>
            <w:smallCaps/>
            <w:sz w:val="24"/>
            <w:szCs w:val="24"/>
          </w:rPr>
          <w:delText xml:space="preserve">.  </w:delText>
        </w:r>
      </w:del>
      <w:ins w:id="811" w:author="blake grills" w:date="2020-04-03T10:17:00Z">
        <w:r w:rsidR="00CF64B0">
          <w:rPr>
            <w:smallCaps/>
            <w:sz w:val="24"/>
            <w:szCs w:val="24"/>
          </w:rPr>
          <w:t xml:space="preserve">.  </w:t>
        </w:r>
      </w:ins>
      <w:r w:rsidR="00EA2A9D" w:rsidRPr="00A00C36">
        <w:rPr>
          <w:smallCaps/>
          <w:sz w:val="24"/>
          <w:szCs w:val="24"/>
        </w:rPr>
        <w:t>The seventh column is the total number of authors in each project as listed on GitHub</w:t>
      </w:r>
      <w:del w:id="812" w:author="blake grills" w:date="2020-04-03T10:17:00Z">
        <w:r w:rsidR="00EA2A9D" w:rsidRPr="00A00C36" w:rsidDel="00CF64B0">
          <w:rPr>
            <w:smallCaps/>
            <w:sz w:val="24"/>
            <w:szCs w:val="24"/>
          </w:rPr>
          <w:delText xml:space="preserve">.  </w:delText>
        </w:r>
      </w:del>
      <w:ins w:id="813" w:author="blake grills" w:date="2020-04-03T10:17:00Z">
        <w:r w:rsidR="00CF64B0">
          <w:rPr>
            <w:smallCaps/>
            <w:sz w:val="24"/>
            <w:szCs w:val="24"/>
          </w:rPr>
          <w:t xml:space="preserve">.  </w:t>
        </w:r>
      </w:ins>
      <w:r w:rsidR="00EA2A9D" w:rsidRPr="00A00C36">
        <w:rPr>
          <w:smallCaps/>
          <w:sz w:val="24"/>
          <w:szCs w:val="24"/>
        </w:rPr>
        <w:t>The eight column provides the coverage of comments when compared to lines of code</w:t>
      </w:r>
      <w:del w:id="814" w:author="blake grills" w:date="2020-04-03T10:17:00Z">
        <w:r w:rsidR="00EA2A9D" w:rsidRPr="00A00C36" w:rsidDel="00CF64B0">
          <w:rPr>
            <w:smallCaps/>
            <w:sz w:val="24"/>
            <w:szCs w:val="24"/>
          </w:rPr>
          <w:delText xml:space="preserve">.  </w:delText>
        </w:r>
      </w:del>
      <w:ins w:id="815" w:author="blake grills" w:date="2020-04-03T10:17:00Z">
        <w:r w:rsidR="00CF64B0">
          <w:rPr>
            <w:smallCaps/>
            <w:sz w:val="24"/>
            <w:szCs w:val="24"/>
          </w:rPr>
          <w:t xml:space="preserve">.  </w:t>
        </w:r>
      </w:ins>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127ED37D" w:rsidR="00A00C36" w:rsidRPr="00A00C36" w:rsidRDefault="00A00C36" w:rsidP="00A00C36">
            <w:pPr>
              <w:ind w:firstLine="0"/>
              <w:jc w:val="right"/>
              <w:rPr>
                <w:rFonts w:cs="Times New Roman"/>
                <w:sz w:val="20"/>
                <w:szCs w:val="20"/>
              </w:rPr>
            </w:pPr>
            <w:r>
              <w:rPr>
                <w:color w:val="000000"/>
                <w:sz w:val="20"/>
                <w:szCs w:val="20"/>
              </w:rPr>
              <w:t>2</w:t>
            </w:r>
            <w:del w:id="816" w:author="blake grills" w:date="2020-04-03T00:26:00Z">
              <w:r w:rsidDel="001A1C33">
                <w:rPr>
                  <w:color w:val="000000"/>
                  <w:sz w:val="20"/>
                  <w:szCs w:val="20"/>
                </w:rPr>
                <w:delText>80</w:delText>
              </w:r>
            </w:del>
            <w:ins w:id="817" w:author="blake grills" w:date="2020-04-03T00:26:00Z">
              <w:r w:rsidR="001A1C33">
                <w:rPr>
                  <w:color w:val="000000"/>
                  <w:sz w:val="20"/>
                  <w:szCs w:val="20"/>
                </w:rPr>
                <w:t>78</w:t>
              </w:r>
            </w:ins>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26842C11" w:rsidR="00A00C36" w:rsidRPr="00A00C36" w:rsidRDefault="00A00C36" w:rsidP="00A00C36">
            <w:pPr>
              <w:ind w:firstLine="0"/>
              <w:jc w:val="right"/>
              <w:rPr>
                <w:rFonts w:cs="Times New Roman"/>
                <w:sz w:val="20"/>
                <w:szCs w:val="20"/>
              </w:rPr>
            </w:pPr>
            <w:r>
              <w:rPr>
                <w:color w:val="000000"/>
                <w:sz w:val="20"/>
                <w:szCs w:val="20"/>
              </w:rPr>
              <w:t>3</w:t>
            </w:r>
            <w:del w:id="818" w:author="blake grills" w:date="2020-04-03T00:26:00Z">
              <w:r w:rsidDel="001A1C33">
                <w:rPr>
                  <w:color w:val="000000"/>
                  <w:sz w:val="20"/>
                  <w:szCs w:val="20"/>
                </w:rPr>
                <w:delText>80</w:delText>
              </w:r>
            </w:del>
            <w:ins w:id="819" w:author="blake grills" w:date="2020-04-03T00:26:00Z">
              <w:r w:rsidR="001A1C33">
                <w:rPr>
                  <w:color w:val="000000"/>
                  <w:sz w:val="20"/>
                  <w:szCs w:val="20"/>
                </w:rPr>
                <w:t>78</w:t>
              </w:r>
            </w:ins>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379B50DB" w:rsidR="00A00C36" w:rsidRPr="00A00C36" w:rsidRDefault="00A00C36" w:rsidP="00A00C36">
            <w:pPr>
              <w:ind w:firstLine="0"/>
              <w:jc w:val="right"/>
              <w:rPr>
                <w:rFonts w:cs="Times New Roman"/>
                <w:sz w:val="20"/>
                <w:szCs w:val="20"/>
              </w:rPr>
            </w:pPr>
            <w:r>
              <w:rPr>
                <w:color w:val="000000"/>
                <w:sz w:val="20"/>
                <w:szCs w:val="20"/>
              </w:rPr>
              <w:t>2</w:t>
            </w:r>
            <w:del w:id="820" w:author="blake grills" w:date="2020-04-03T00:26:00Z">
              <w:r w:rsidDel="001A1C33">
                <w:rPr>
                  <w:color w:val="000000"/>
                  <w:sz w:val="20"/>
                  <w:szCs w:val="20"/>
                </w:rPr>
                <w:delText>80</w:delText>
              </w:r>
            </w:del>
            <w:ins w:id="821" w:author="blake grills" w:date="2020-04-03T00:26:00Z">
              <w:r w:rsidR="001A1C33">
                <w:rPr>
                  <w:color w:val="000000"/>
                  <w:sz w:val="20"/>
                  <w:szCs w:val="20"/>
                </w:rPr>
                <w:t>78</w:t>
              </w:r>
            </w:ins>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5C79C2BD" w:rsidR="00A00C36" w:rsidRPr="00A00C36" w:rsidRDefault="00A00C36" w:rsidP="00A00C36">
            <w:pPr>
              <w:ind w:firstLine="0"/>
              <w:jc w:val="right"/>
              <w:rPr>
                <w:rFonts w:cs="Times New Roman"/>
                <w:sz w:val="20"/>
                <w:szCs w:val="20"/>
              </w:rPr>
            </w:pPr>
            <w:r>
              <w:rPr>
                <w:color w:val="000000"/>
                <w:sz w:val="20"/>
                <w:szCs w:val="20"/>
              </w:rPr>
              <w:t>0.1</w:t>
            </w:r>
            <w:del w:id="822" w:author="blake grills" w:date="2020-04-03T00:26:00Z">
              <w:r w:rsidDel="001A1C33">
                <w:rPr>
                  <w:color w:val="000000"/>
                  <w:sz w:val="20"/>
                  <w:szCs w:val="20"/>
                </w:rPr>
                <w:delText>80</w:delText>
              </w:r>
            </w:del>
            <w:ins w:id="823" w:author="blake grills" w:date="2020-04-03T00:26:00Z">
              <w:r w:rsidR="001A1C33">
                <w:rPr>
                  <w:color w:val="000000"/>
                  <w:sz w:val="20"/>
                  <w:szCs w:val="20"/>
                </w:rPr>
                <w:t>78</w:t>
              </w:r>
            </w:ins>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4630BD0D" w:rsidR="00A00C36" w:rsidRPr="00A00C36" w:rsidRDefault="00A00C36" w:rsidP="00A00C36">
            <w:pPr>
              <w:ind w:firstLine="0"/>
              <w:jc w:val="right"/>
              <w:rPr>
                <w:rFonts w:cs="Times New Roman"/>
                <w:sz w:val="20"/>
                <w:szCs w:val="20"/>
              </w:rPr>
            </w:pPr>
            <w:del w:id="824" w:author="blake grills" w:date="2020-04-03T00:26:00Z">
              <w:r w:rsidDel="001A1C33">
                <w:rPr>
                  <w:color w:val="000000"/>
                  <w:sz w:val="20"/>
                  <w:szCs w:val="20"/>
                </w:rPr>
                <w:delText>80</w:delText>
              </w:r>
            </w:del>
            <w:ins w:id="825" w:author="blake grills" w:date="2020-04-03T00:26:00Z">
              <w:r w:rsidR="001A1C33">
                <w:rPr>
                  <w:color w:val="000000"/>
                  <w:sz w:val="20"/>
                  <w:szCs w:val="20"/>
                </w:rPr>
                <w:t>78</w:t>
              </w:r>
            </w:ins>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56D1873E" w:rsidR="00A00C36" w:rsidRPr="00A00C36" w:rsidRDefault="00A00C36" w:rsidP="00A00C36">
            <w:pPr>
              <w:ind w:firstLine="0"/>
              <w:jc w:val="right"/>
              <w:rPr>
                <w:rFonts w:cs="Times New Roman"/>
                <w:sz w:val="20"/>
                <w:szCs w:val="20"/>
              </w:rPr>
            </w:pPr>
            <w:r>
              <w:rPr>
                <w:color w:val="000000"/>
                <w:sz w:val="20"/>
                <w:szCs w:val="20"/>
              </w:rPr>
              <w:t>6368</w:t>
            </w:r>
            <w:del w:id="826" w:author="blake grills" w:date="2020-04-03T00:26:00Z">
              <w:r w:rsidDel="001A1C33">
                <w:rPr>
                  <w:color w:val="000000"/>
                  <w:sz w:val="20"/>
                  <w:szCs w:val="20"/>
                </w:rPr>
                <w:delText>80</w:delText>
              </w:r>
            </w:del>
            <w:ins w:id="827" w:author="blake grills" w:date="2020-04-03T00:26:00Z">
              <w:r w:rsidR="001A1C33">
                <w:rPr>
                  <w:color w:val="000000"/>
                  <w:sz w:val="20"/>
                  <w:szCs w:val="20"/>
                </w:rPr>
                <w:t>78</w:t>
              </w:r>
            </w:ins>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3F3E4877" w:rsidR="00A00C36" w:rsidRPr="00A00C36" w:rsidRDefault="00A00C36" w:rsidP="00A00C36">
            <w:pPr>
              <w:ind w:firstLine="0"/>
              <w:jc w:val="right"/>
              <w:rPr>
                <w:rFonts w:cs="Times New Roman"/>
                <w:sz w:val="20"/>
                <w:szCs w:val="20"/>
              </w:rPr>
            </w:pPr>
            <w:r>
              <w:rPr>
                <w:color w:val="000000"/>
                <w:sz w:val="20"/>
                <w:szCs w:val="20"/>
              </w:rPr>
              <w:t>0.0</w:t>
            </w:r>
            <w:del w:id="828" w:author="blake grills" w:date="2020-04-03T00:26:00Z">
              <w:r w:rsidDel="001A1C33">
                <w:rPr>
                  <w:color w:val="000000"/>
                  <w:sz w:val="20"/>
                  <w:szCs w:val="20"/>
                </w:rPr>
                <w:delText>80</w:delText>
              </w:r>
            </w:del>
            <w:ins w:id="829" w:author="blake grills" w:date="2020-04-03T00:26:00Z">
              <w:r w:rsidR="001A1C33">
                <w:rPr>
                  <w:color w:val="000000"/>
                  <w:sz w:val="20"/>
                  <w:szCs w:val="20"/>
                </w:rPr>
                <w:t>78</w:t>
              </w:r>
            </w:ins>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536EC922" w:rsidR="00A00C36" w:rsidRPr="00A00C36" w:rsidRDefault="00A00C36" w:rsidP="00A00C36">
            <w:pPr>
              <w:ind w:firstLine="0"/>
              <w:jc w:val="right"/>
              <w:rPr>
                <w:rFonts w:cs="Times New Roman"/>
                <w:sz w:val="20"/>
                <w:szCs w:val="20"/>
              </w:rPr>
            </w:pPr>
            <w:r>
              <w:rPr>
                <w:color w:val="000000"/>
                <w:sz w:val="20"/>
                <w:szCs w:val="20"/>
              </w:rPr>
              <w:t>698</w:t>
            </w:r>
            <w:del w:id="830" w:author="blake grills" w:date="2020-04-03T00:26:00Z">
              <w:r w:rsidDel="001A1C33">
                <w:rPr>
                  <w:color w:val="000000"/>
                  <w:sz w:val="20"/>
                  <w:szCs w:val="20"/>
                </w:rPr>
                <w:delText>80</w:delText>
              </w:r>
            </w:del>
            <w:ins w:id="831" w:author="blake grills" w:date="2020-04-03T00:26:00Z">
              <w:r w:rsidR="001A1C33">
                <w:rPr>
                  <w:color w:val="000000"/>
                  <w:sz w:val="20"/>
                  <w:szCs w:val="20"/>
                </w:rPr>
                <w:t>78</w:t>
              </w:r>
            </w:ins>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5C26F744" w:rsidR="00A00C36" w:rsidRPr="00A00C36" w:rsidRDefault="00A00C36" w:rsidP="00A00C36">
            <w:pPr>
              <w:ind w:firstLine="0"/>
              <w:jc w:val="right"/>
              <w:rPr>
                <w:rFonts w:cs="Times New Roman"/>
                <w:sz w:val="20"/>
                <w:szCs w:val="20"/>
              </w:rPr>
            </w:pPr>
            <w:r>
              <w:rPr>
                <w:color w:val="000000"/>
                <w:sz w:val="20"/>
                <w:szCs w:val="20"/>
              </w:rPr>
              <w:t>731.77</w:t>
            </w:r>
            <w:del w:id="832" w:author="blake grills" w:date="2020-04-03T00:26:00Z">
              <w:r w:rsidDel="001A1C33">
                <w:rPr>
                  <w:color w:val="000000"/>
                  <w:sz w:val="20"/>
                  <w:szCs w:val="20"/>
                </w:rPr>
                <w:delText>80</w:delText>
              </w:r>
            </w:del>
            <w:ins w:id="833" w:author="blake grills" w:date="2020-04-03T00:26:00Z">
              <w:r w:rsidR="001A1C33">
                <w:rPr>
                  <w:color w:val="000000"/>
                  <w:sz w:val="20"/>
                  <w:szCs w:val="20"/>
                </w:rPr>
                <w:t>78</w:t>
              </w:r>
            </w:ins>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35750FAE"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del w:id="834" w:author="blake grills" w:date="2020-04-03T10:17:00Z">
        <w:r w:rsidDel="00CF64B0">
          <w:rPr>
            <w:rFonts w:cs="Times New Roman"/>
            <w:szCs w:val="24"/>
          </w:rPr>
          <w:delText xml:space="preserve">.  </w:delText>
        </w:r>
      </w:del>
      <w:ins w:id="835" w:author="blake grills" w:date="2020-04-03T10:17:00Z">
        <w:r w:rsidR="00CF64B0">
          <w:rPr>
            <w:rFonts w:cs="Times New Roman"/>
            <w:szCs w:val="24"/>
          </w:rPr>
          <w:t xml:space="preserve">.  </w:t>
        </w:r>
      </w:ins>
      <w:r w:rsidR="00825AE2">
        <w:rPr>
          <w:rFonts w:cs="Times New Roman"/>
          <w:szCs w:val="24"/>
        </w:rPr>
        <w:t>This includes removing the stars at the beginning of each line of a Doxygen/Javadoc comment</w:t>
      </w:r>
      <w:del w:id="836" w:author="blake grills" w:date="2020-04-03T10:17:00Z">
        <w:r w:rsidDel="00CF64B0">
          <w:rPr>
            <w:rFonts w:cs="Times New Roman"/>
            <w:szCs w:val="24"/>
          </w:rPr>
          <w:delText xml:space="preserve">.  </w:delText>
        </w:r>
      </w:del>
      <w:ins w:id="837" w:author="blake grills" w:date="2020-04-03T10:17:00Z">
        <w:r w:rsidR="00CF64B0">
          <w:rPr>
            <w:rFonts w:cs="Times New Roman"/>
            <w:szCs w:val="24"/>
          </w:rPr>
          <w:t xml:space="preserve">.  </w:t>
        </w:r>
      </w:ins>
      <w:r w:rsidR="00825AE2" w:rsidRPr="002248ED">
        <w:rPr>
          <w:rFonts w:cs="Times New Roman"/>
          <w:szCs w:val="24"/>
        </w:rPr>
        <w:t>The second through fourth columns are used primarily for bookkeeping purposes but do provide important information especially towards future research.</w:t>
      </w:r>
    </w:p>
    <w:p w14:paraId="764FDA6A" w14:textId="7A0C2F8E"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del w:id="838" w:author="blake grills" w:date="2020-04-03T10:17:00Z">
        <w:r w:rsidR="00094B30" w:rsidDel="00CF64B0">
          <w:rPr>
            <w:rFonts w:cs="Times New Roman"/>
            <w:szCs w:val="24"/>
          </w:rPr>
          <w:delText xml:space="preserve">.  </w:delText>
        </w:r>
      </w:del>
      <w:ins w:id="839" w:author="blake grills" w:date="2020-04-03T10:17:00Z">
        <w:r w:rsidR="00CF64B0">
          <w:rPr>
            <w:rFonts w:cs="Times New Roman"/>
            <w:szCs w:val="24"/>
          </w:rPr>
          <w:t xml:space="preserve">.  </w:t>
        </w:r>
      </w:ins>
      <w:r w:rsidRPr="002248ED">
        <w:rPr>
          <w:rFonts w:cs="Times New Roman"/>
          <w:szCs w:val="24"/>
        </w:rPr>
        <w:t>This file name is extracted from the path information provided by srcML in the XML archive used in the production of this data artifact</w:t>
      </w:r>
      <w:del w:id="840" w:author="blake grills" w:date="2020-04-03T10:17:00Z">
        <w:r w:rsidR="00094B30" w:rsidDel="00CF64B0">
          <w:rPr>
            <w:rFonts w:cs="Times New Roman"/>
            <w:szCs w:val="24"/>
          </w:rPr>
          <w:delText xml:space="preserve">.  </w:delText>
        </w:r>
      </w:del>
      <w:ins w:id="841" w:author="blake grills" w:date="2020-04-03T10:17:00Z">
        <w:r w:rsidR="00CF64B0">
          <w:rPr>
            <w:rFonts w:cs="Times New Roman"/>
            <w:szCs w:val="24"/>
          </w:rPr>
          <w:t xml:space="preserve">.  </w:t>
        </w:r>
      </w:ins>
      <w:r w:rsidRPr="002248ED">
        <w:rPr>
          <w:rFonts w:cs="Times New Roman"/>
          <w:szCs w:val="24"/>
        </w:rPr>
        <w:t xml:space="preserve">The third column is labeled block comment, and there are two different ways that this is </w:t>
      </w:r>
      <w:r>
        <w:rPr>
          <w:rFonts w:cs="Times New Roman"/>
          <w:szCs w:val="24"/>
        </w:rPr>
        <w:t>filled in</w:t>
      </w:r>
      <w:del w:id="842" w:author="blake grills" w:date="2020-04-03T10:17:00Z">
        <w:r w:rsidR="00094B30" w:rsidDel="00CF64B0">
          <w:rPr>
            <w:rFonts w:cs="Times New Roman"/>
            <w:szCs w:val="24"/>
          </w:rPr>
          <w:delText xml:space="preserve">.  </w:delText>
        </w:r>
      </w:del>
      <w:ins w:id="843" w:author="blake grills" w:date="2020-04-03T10:17:00Z">
        <w:r w:rsidR="00CF64B0">
          <w:rPr>
            <w:rFonts w:cs="Times New Roman"/>
            <w:szCs w:val="24"/>
          </w:rPr>
          <w:t xml:space="preserve">.  </w:t>
        </w:r>
      </w:ins>
      <w:r w:rsidRPr="002248ED">
        <w:rPr>
          <w:rFonts w:cs="Times New Roman"/>
          <w:szCs w:val="24"/>
        </w:rPr>
        <w:t>If this column is marked with a n then the line is not part of a block comment</w:t>
      </w:r>
      <w:del w:id="844" w:author="blake grills" w:date="2020-04-03T10:17:00Z">
        <w:r w:rsidR="00094B30" w:rsidDel="00CF64B0">
          <w:rPr>
            <w:rFonts w:cs="Times New Roman"/>
            <w:szCs w:val="24"/>
          </w:rPr>
          <w:delText xml:space="preserve">.  </w:delText>
        </w:r>
      </w:del>
      <w:ins w:id="845" w:author="blake grills" w:date="2020-04-03T10:17:00Z">
        <w:r w:rsidR="00CF64B0">
          <w:rPr>
            <w:rFonts w:cs="Times New Roman"/>
            <w:szCs w:val="24"/>
          </w:rPr>
          <w:t xml:space="preserve">.  </w:t>
        </w:r>
      </w:ins>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del w:id="846" w:author="blake grills" w:date="2020-04-03T10:17:00Z">
        <w:r w:rsidR="00094B30" w:rsidDel="00CF64B0">
          <w:rPr>
            <w:rFonts w:cs="Times New Roman"/>
            <w:szCs w:val="24"/>
          </w:rPr>
          <w:delText xml:space="preserve">.  </w:delText>
        </w:r>
      </w:del>
      <w:ins w:id="847" w:author="blake grills" w:date="2020-04-03T10:17:00Z">
        <w:r w:rsidR="00CF64B0">
          <w:rPr>
            <w:rFonts w:cs="Times New Roman"/>
            <w:szCs w:val="24"/>
          </w:rPr>
          <w:t xml:space="preserve">.  </w:t>
        </w:r>
      </w:ins>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del w:id="848" w:author="blake grills" w:date="2020-04-03T10:17:00Z">
        <w:r w:rsidR="00094B30" w:rsidDel="00CF64B0">
          <w:rPr>
            <w:rFonts w:cs="Times New Roman"/>
            <w:szCs w:val="24"/>
          </w:rPr>
          <w:delText xml:space="preserve">.  </w:delText>
        </w:r>
      </w:del>
      <w:ins w:id="849" w:author="blake grills" w:date="2020-04-03T10:17:00Z">
        <w:r w:rsidR="00CF64B0">
          <w:rPr>
            <w:rFonts w:cs="Times New Roman"/>
            <w:szCs w:val="24"/>
          </w:rPr>
          <w:t xml:space="preserve">.  </w:t>
        </w:r>
      </w:ins>
      <w:r w:rsidRPr="002248ED">
        <w:rPr>
          <w:rFonts w:cs="Times New Roman"/>
          <w:szCs w:val="24"/>
        </w:rPr>
        <w:t>The fourth column is labeled as language and represent the coding language that the source code was written in</w:t>
      </w:r>
      <w:del w:id="850" w:author="blake grills" w:date="2020-04-03T10:17:00Z">
        <w:r w:rsidR="00094B30" w:rsidDel="00CF64B0">
          <w:rPr>
            <w:rFonts w:cs="Times New Roman"/>
            <w:szCs w:val="24"/>
          </w:rPr>
          <w:delText xml:space="preserve">.  </w:delText>
        </w:r>
      </w:del>
      <w:ins w:id="851" w:author="blake grills" w:date="2020-04-03T10:17:00Z">
        <w:r w:rsidR="00CF64B0">
          <w:rPr>
            <w:rFonts w:cs="Times New Roman"/>
            <w:szCs w:val="24"/>
          </w:rPr>
          <w:t xml:space="preserve">.  </w:t>
        </w:r>
      </w:ins>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del w:id="852" w:author="blake grills" w:date="2020-04-03T10:17:00Z">
        <w:r w:rsidR="00094B30" w:rsidDel="00CF64B0">
          <w:rPr>
            <w:rFonts w:cs="Times New Roman"/>
            <w:szCs w:val="24"/>
          </w:rPr>
          <w:delText xml:space="preserve">.  </w:delText>
        </w:r>
      </w:del>
      <w:ins w:id="853" w:author="blake grills" w:date="2020-04-03T10:17:00Z">
        <w:r w:rsidR="00CF64B0">
          <w:rPr>
            <w:rFonts w:cs="Times New Roman"/>
            <w:szCs w:val="24"/>
          </w:rPr>
          <w:t xml:space="preserve">.  </w:t>
        </w:r>
      </w:ins>
      <w:r w:rsidRPr="002248ED">
        <w:rPr>
          <w:rFonts w:cs="Times New Roman"/>
          <w:szCs w:val="24"/>
        </w:rPr>
        <w:t>The language column is followed by two different column’s that are related to one another</w:t>
      </w:r>
      <w:del w:id="854" w:author="blake grills" w:date="2020-04-03T10:17:00Z">
        <w:r w:rsidR="00094B30" w:rsidDel="00CF64B0">
          <w:rPr>
            <w:rFonts w:cs="Times New Roman"/>
            <w:szCs w:val="24"/>
          </w:rPr>
          <w:delText xml:space="preserve">.  </w:delText>
        </w:r>
      </w:del>
      <w:ins w:id="855" w:author="blake grills" w:date="2020-04-03T10:17:00Z">
        <w:r w:rsidR="00CF64B0">
          <w:rPr>
            <w:rFonts w:cs="Times New Roman"/>
            <w:szCs w:val="24"/>
          </w:rPr>
          <w:t xml:space="preserve">.  </w:t>
        </w:r>
      </w:ins>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del w:id="856" w:author="blake grills" w:date="2020-04-03T10:17:00Z">
        <w:r w:rsidR="00094B30" w:rsidDel="00CF64B0">
          <w:rPr>
            <w:rFonts w:cs="Times New Roman"/>
            <w:szCs w:val="24"/>
          </w:rPr>
          <w:delText xml:space="preserve">.  </w:delText>
        </w:r>
      </w:del>
      <w:ins w:id="857" w:author="blake grills" w:date="2020-04-03T10:17:00Z">
        <w:r w:rsidR="00CF64B0">
          <w:rPr>
            <w:rFonts w:cs="Times New Roman"/>
            <w:szCs w:val="24"/>
          </w:rPr>
          <w:t xml:space="preserve">.  </w:t>
        </w:r>
      </w:ins>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E3D0056" w:rsidR="00177283" w:rsidRPr="002248ED" w:rsidRDefault="00177283" w:rsidP="00177283">
      <w:pPr>
        <w:pStyle w:val="Caption"/>
        <w:keepNext/>
        <w:jc w:val="center"/>
        <w:rPr>
          <w:rFonts w:cs="Times New Roman"/>
          <w:sz w:val="24"/>
          <w:szCs w:val="24"/>
        </w:rPr>
      </w:pPr>
      <w:bookmarkStart w:id="858" w:name="_Ref34252126"/>
      <w:bookmarkStart w:id="859"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860" w:name="_Ref34252123"/>
      <w:bookmarkEnd w:id="858"/>
      <w:del w:id="861" w:author="blake grills" w:date="2020-04-03T10:17:00Z">
        <w:r w:rsidR="00094B30" w:rsidDel="00CF64B0">
          <w:rPr>
            <w:rFonts w:cs="Times New Roman"/>
            <w:noProof/>
            <w:sz w:val="24"/>
            <w:szCs w:val="24"/>
          </w:rPr>
          <w:delText xml:space="preserve">.  </w:delText>
        </w:r>
      </w:del>
      <w:ins w:id="862" w:author="blake grills" w:date="2020-04-03T10:17:00Z">
        <w:r w:rsidR="00CF64B0">
          <w:rPr>
            <w:rFonts w:cs="Times New Roman"/>
            <w:noProof/>
            <w:sz w:val="24"/>
            <w:szCs w:val="24"/>
          </w:rPr>
          <w:t xml:space="preserve">.  </w:t>
        </w:r>
      </w:ins>
      <w:r w:rsidR="005145F5" w:rsidRPr="00AA6716">
        <w:rPr>
          <w:rFonts w:cs="Times New Roman"/>
          <w:smallCaps/>
          <w:sz w:val="24"/>
          <w:szCs w:val="24"/>
        </w:rPr>
        <w:t>The first column of the table is the comment pulled directly from the source code</w:t>
      </w:r>
      <w:del w:id="863" w:author="blake grills" w:date="2020-04-03T10:17:00Z">
        <w:r w:rsidR="00094B30" w:rsidDel="00CF64B0">
          <w:rPr>
            <w:rFonts w:cs="Times New Roman"/>
            <w:smallCaps/>
            <w:sz w:val="24"/>
            <w:szCs w:val="24"/>
          </w:rPr>
          <w:delText xml:space="preserve">.  </w:delText>
        </w:r>
      </w:del>
      <w:ins w:id="864" w:author="blake grills" w:date="2020-04-03T10:17:00Z">
        <w:r w:rsidR="00CF64B0">
          <w:rPr>
            <w:rFonts w:cs="Times New Roman"/>
            <w:smallCaps/>
            <w:sz w:val="24"/>
            <w:szCs w:val="24"/>
          </w:rPr>
          <w:t xml:space="preserve">.  </w:t>
        </w:r>
      </w:ins>
      <w:r w:rsidR="005145F5" w:rsidRPr="00AA6716">
        <w:rPr>
          <w:rFonts w:cs="Times New Roman"/>
          <w:smallCaps/>
          <w:sz w:val="24"/>
          <w:szCs w:val="24"/>
        </w:rPr>
        <w:t>The second column is the file the comment comes from</w:t>
      </w:r>
      <w:del w:id="865" w:author="blake grills" w:date="2020-04-03T10:17:00Z">
        <w:r w:rsidR="00094B30" w:rsidDel="00CF64B0">
          <w:rPr>
            <w:rFonts w:cs="Times New Roman"/>
            <w:smallCaps/>
            <w:sz w:val="24"/>
            <w:szCs w:val="24"/>
          </w:rPr>
          <w:delText xml:space="preserve">.  </w:delText>
        </w:r>
      </w:del>
      <w:ins w:id="866" w:author="blake grills" w:date="2020-04-03T10:17:00Z">
        <w:r w:rsidR="00CF64B0">
          <w:rPr>
            <w:rFonts w:cs="Times New Roman"/>
            <w:smallCaps/>
            <w:sz w:val="24"/>
            <w:szCs w:val="24"/>
          </w:rPr>
          <w:t xml:space="preserve">.  </w:t>
        </w:r>
      </w:ins>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del w:id="867" w:author="blake grills" w:date="2020-04-03T10:17:00Z">
        <w:r w:rsidR="00094B30" w:rsidDel="00CF64B0">
          <w:rPr>
            <w:rFonts w:cs="Times New Roman"/>
            <w:smallCaps/>
            <w:sz w:val="24"/>
            <w:szCs w:val="24"/>
          </w:rPr>
          <w:delText xml:space="preserve">.  </w:delText>
        </w:r>
      </w:del>
      <w:ins w:id="868" w:author="blake grills" w:date="2020-04-03T10:17:00Z">
        <w:r w:rsidR="00CF64B0">
          <w:rPr>
            <w:rFonts w:cs="Times New Roman"/>
            <w:smallCaps/>
            <w:sz w:val="24"/>
            <w:szCs w:val="24"/>
          </w:rPr>
          <w:t xml:space="preserve">.  </w:t>
        </w:r>
      </w:ins>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del w:id="869" w:author="blake grills" w:date="2020-04-03T10:17:00Z">
        <w:r w:rsidR="00094B30" w:rsidDel="00CF64B0">
          <w:rPr>
            <w:rFonts w:cs="Times New Roman"/>
            <w:smallCaps/>
            <w:sz w:val="24"/>
            <w:szCs w:val="24"/>
          </w:rPr>
          <w:delText xml:space="preserve">.  </w:delText>
        </w:r>
      </w:del>
      <w:ins w:id="870" w:author="blake grills" w:date="2020-04-03T10:17:00Z">
        <w:r w:rsidR="00CF64B0">
          <w:rPr>
            <w:rFonts w:cs="Times New Roman"/>
            <w:smallCaps/>
            <w:sz w:val="24"/>
            <w:szCs w:val="24"/>
          </w:rPr>
          <w:t xml:space="preserve">.  </w:t>
        </w:r>
      </w:ins>
      <w:r w:rsidR="000F1417" w:rsidRPr="00AA6716">
        <w:rPr>
          <w:rFonts w:cs="Times New Roman"/>
          <w:smallCaps/>
          <w:sz w:val="24"/>
          <w:szCs w:val="24"/>
        </w:rPr>
        <w:t>The fifth column shows whether or not the line contains code</w:t>
      </w:r>
      <w:del w:id="871" w:author="blake grills" w:date="2020-04-03T10:17:00Z">
        <w:r w:rsidR="00094B30" w:rsidDel="00CF64B0">
          <w:rPr>
            <w:rFonts w:cs="Times New Roman"/>
            <w:smallCaps/>
            <w:sz w:val="24"/>
            <w:szCs w:val="24"/>
          </w:rPr>
          <w:delText xml:space="preserve">.  </w:delText>
        </w:r>
      </w:del>
      <w:ins w:id="872" w:author="blake grills" w:date="2020-04-03T10:17:00Z">
        <w:r w:rsidR="00CF64B0">
          <w:rPr>
            <w:rFonts w:cs="Times New Roman"/>
            <w:smallCaps/>
            <w:sz w:val="24"/>
            <w:szCs w:val="24"/>
          </w:rPr>
          <w:t xml:space="preserve">.  </w:t>
        </w:r>
      </w:ins>
      <w:r w:rsidR="000F1417" w:rsidRPr="00AA6716">
        <w:rPr>
          <w:rFonts w:cs="Times New Roman"/>
          <w:smallCaps/>
          <w:sz w:val="24"/>
          <w:szCs w:val="24"/>
        </w:rPr>
        <w:t>The sixth column shows whether or not the line is entirely code</w:t>
      </w:r>
      <w:del w:id="873" w:author="blake grills" w:date="2020-04-03T10:17:00Z">
        <w:r w:rsidR="00094B30" w:rsidDel="00CF64B0">
          <w:rPr>
            <w:rFonts w:cs="Times New Roman"/>
            <w:smallCaps/>
            <w:sz w:val="24"/>
            <w:szCs w:val="24"/>
          </w:rPr>
          <w:delText xml:space="preserve">.  </w:delText>
        </w:r>
      </w:del>
      <w:ins w:id="874" w:author="blake grills" w:date="2020-04-03T10:17:00Z">
        <w:r w:rsidR="00CF64B0">
          <w:rPr>
            <w:rFonts w:cs="Times New Roman"/>
            <w:smallCaps/>
            <w:sz w:val="24"/>
            <w:szCs w:val="24"/>
          </w:rPr>
          <w:t xml:space="preserve">.  </w:t>
        </w:r>
      </w:ins>
      <w:r w:rsidR="000F1417" w:rsidRPr="00AA6716">
        <w:rPr>
          <w:rFonts w:cs="Times New Roman"/>
          <w:smallCaps/>
          <w:sz w:val="24"/>
          <w:szCs w:val="24"/>
        </w:rPr>
        <w:t>Column seven contains any terms which are standard to the language the line is written in.</w:t>
      </w:r>
      <w:bookmarkEnd w:id="859"/>
      <w:bookmarkEnd w:id="86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875"/>
            <w:r w:rsidRPr="00715B6A">
              <w:rPr>
                <w:rFonts w:cs="Times New Roman"/>
                <w:color w:val="000000"/>
                <w:sz w:val="20"/>
                <w:szCs w:val="20"/>
              </w:rPr>
              <w:t>n</w:t>
            </w:r>
            <w:commentRangeEnd w:id="875"/>
            <w:r w:rsidR="00602557">
              <w:rPr>
                <w:rStyle w:val="CommentReference"/>
              </w:rPr>
              <w:commentReference w:id="875"/>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BB50271"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del w:id="876" w:author="blake grills" w:date="2020-04-03T10:17:00Z">
        <w:r w:rsidR="00094B30" w:rsidDel="00CF64B0">
          <w:rPr>
            <w:rFonts w:cs="Times New Roman"/>
            <w:szCs w:val="24"/>
          </w:rPr>
          <w:delText xml:space="preserve">.  </w:delText>
        </w:r>
      </w:del>
      <w:ins w:id="877" w:author="blake grills" w:date="2020-04-03T10:17:00Z">
        <w:r w:rsidR="00CF64B0">
          <w:rPr>
            <w:rFonts w:cs="Times New Roman"/>
            <w:szCs w:val="24"/>
          </w:rPr>
          <w:t xml:space="preserve">.  </w:t>
        </w:r>
      </w:ins>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del w:id="878" w:author="blake grills" w:date="2020-04-03T10:17:00Z">
        <w:r w:rsidR="00094B30" w:rsidDel="00CF64B0">
          <w:rPr>
            <w:rFonts w:cs="Times New Roman"/>
            <w:szCs w:val="24"/>
          </w:rPr>
          <w:delText xml:space="preserve">.  </w:delText>
        </w:r>
      </w:del>
      <w:ins w:id="879" w:author="blake grills" w:date="2020-04-03T10:17:00Z">
        <w:r w:rsidR="00CF64B0">
          <w:rPr>
            <w:rFonts w:cs="Times New Roman"/>
            <w:szCs w:val="24"/>
          </w:rPr>
          <w:t xml:space="preserve">.  </w:t>
        </w:r>
      </w:ins>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del w:id="880" w:author="blake grills" w:date="2020-04-03T10:17:00Z">
        <w:r w:rsidR="00094B30" w:rsidDel="00CF64B0">
          <w:rPr>
            <w:rFonts w:cs="Times New Roman"/>
            <w:szCs w:val="24"/>
          </w:rPr>
          <w:delText xml:space="preserve">.  </w:delText>
        </w:r>
      </w:del>
      <w:ins w:id="881" w:author="blake grills" w:date="2020-04-03T10:17:00Z">
        <w:r w:rsidR="00CF64B0">
          <w:rPr>
            <w:rFonts w:cs="Times New Roman"/>
            <w:szCs w:val="24"/>
          </w:rPr>
          <w:t xml:space="preserve">.  </w:t>
        </w:r>
      </w:ins>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del w:id="882" w:author="blake grills" w:date="2020-04-03T10:17:00Z">
        <w:r w:rsidR="00094B30" w:rsidDel="00CF64B0">
          <w:rPr>
            <w:rFonts w:cs="Times New Roman"/>
            <w:szCs w:val="24"/>
          </w:rPr>
          <w:delText xml:space="preserve">.  </w:delText>
        </w:r>
      </w:del>
      <w:ins w:id="883" w:author="blake grills" w:date="2020-04-03T10:17:00Z">
        <w:r w:rsidR="00CF64B0">
          <w:rPr>
            <w:rFonts w:cs="Times New Roman"/>
            <w:szCs w:val="24"/>
          </w:rPr>
          <w:t xml:space="preserve">.  </w:t>
        </w:r>
      </w:ins>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del w:id="884" w:author="blake grills" w:date="2020-04-03T10:17:00Z">
        <w:r w:rsidR="00094B30" w:rsidDel="00CF64B0">
          <w:rPr>
            <w:rFonts w:cs="Times New Roman"/>
            <w:szCs w:val="24"/>
          </w:rPr>
          <w:delText xml:space="preserve">.  </w:delText>
        </w:r>
      </w:del>
      <w:ins w:id="885" w:author="blake grills" w:date="2020-04-03T10:17:00Z">
        <w:r w:rsidR="00CF64B0">
          <w:rPr>
            <w:rFonts w:cs="Times New Roman"/>
            <w:szCs w:val="24"/>
          </w:rPr>
          <w:t xml:space="preserve">.  </w:t>
        </w:r>
      </w:ins>
      <w:r w:rsidRPr="002248ED">
        <w:rPr>
          <w:rFonts w:cs="Times New Roman"/>
          <w:szCs w:val="24"/>
        </w:rPr>
        <w:t>The sixth column, which is the column labeled is code, is the second column directly important to the machine learning algorithm</w:t>
      </w:r>
      <w:del w:id="886" w:author="blake grills" w:date="2020-04-03T10:17:00Z">
        <w:r w:rsidR="00094B30" w:rsidDel="00CF64B0">
          <w:rPr>
            <w:rFonts w:cs="Times New Roman"/>
            <w:szCs w:val="24"/>
          </w:rPr>
          <w:delText xml:space="preserve">.  </w:delText>
        </w:r>
      </w:del>
      <w:ins w:id="887" w:author="blake grills" w:date="2020-04-03T10:17:00Z">
        <w:r w:rsidR="00CF64B0">
          <w:rPr>
            <w:rFonts w:cs="Times New Roman"/>
            <w:szCs w:val="24"/>
          </w:rPr>
          <w:t xml:space="preserve">.  </w:t>
        </w:r>
      </w:ins>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del w:id="888" w:author="blake grills" w:date="2020-04-03T10:17:00Z">
        <w:r w:rsidR="00094B30" w:rsidDel="00CF64B0">
          <w:rPr>
            <w:rFonts w:cs="Times New Roman"/>
            <w:szCs w:val="24"/>
          </w:rPr>
          <w:delText xml:space="preserve">.  </w:delText>
        </w:r>
      </w:del>
      <w:ins w:id="889" w:author="blake grills" w:date="2020-04-03T10:17:00Z">
        <w:r w:rsidR="00CF64B0">
          <w:rPr>
            <w:rFonts w:cs="Times New Roman"/>
            <w:szCs w:val="24"/>
          </w:rPr>
          <w:t xml:space="preserve">.  </w:t>
        </w:r>
      </w:ins>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del w:id="890" w:author="blake grills" w:date="2020-04-03T10:17:00Z">
        <w:r w:rsidR="00094B30" w:rsidDel="00CF64B0">
          <w:rPr>
            <w:rFonts w:cs="Times New Roman"/>
            <w:szCs w:val="24"/>
          </w:rPr>
          <w:delText xml:space="preserve">.  </w:delText>
        </w:r>
      </w:del>
      <w:ins w:id="891" w:author="blake grills" w:date="2020-04-03T10:17:00Z">
        <w:r w:rsidR="00CF64B0">
          <w:rPr>
            <w:rFonts w:cs="Times New Roman"/>
            <w:szCs w:val="24"/>
          </w:rPr>
          <w:t xml:space="preserve">.  </w:t>
        </w:r>
      </w:ins>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del w:id="892" w:author="blake grills" w:date="2020-04-03T10:17:00Z">
        <w:r w:rsidR="00094B30" w:rsidDel="00CF64B0">
          <w:rPr>
            <w:rFonts w:cs="Times New Roman"/>
            <w:szCs w:val="24"/>
          </w:rPr>
          <w:delText xml:space="preserve">.  </w:delText>
        </w:r>
      </w:del>
      <w:ins w:id="893" w:author="blake grills" w:date="2020-04-03T10:17:00Z">
        <w:r w:rsidR="00CF64B0">
          <w:rPr>
            <w:rFonts w:cs="Times New Roman"/>
            <w:szCs w:val="24"/>
          </w:rPr>
          <w:t xml:space="preserve">.  </w:t>
        </w:r>
      </w:ins>
      <w:r w:rsidR="009D2E46">
        <w:rPr>
          <w:rFonts w:cs="Times New Roman"/>
          <w:szCs w:val="24"/>
        </w:rPr>
        <w:t>F</w:t>
      </w:r>
      <w:r w:rsidR="00665A7C">
        <w:rPr>
          <w:rFonts w:cs="Times New Roman"/>
          <w:szCs w:val="24"/>
        </w:rPr>
        <w:t>or certain cases where it may be unclear if it was commented out code we made sure to validate by looking at the source code</w:t>
      </w:r>
      <w:del w:id="894" w:author="blake grills" w:date="2020-04-03T10:17:00Z">
        <w:r w:rsidR="00094B30" w:rsidDel="00CF64B0">
          <w:rPr>
            <w:rFonts w:cs="Times New Roman"/>
            <w:szCs w:val="24"/>
          </w:rPr>
          <w:delText xml:space="preserve">.  </w:delText>
        </w:r>
      </w:del>
      <w:ins w:id="895" w:author="blake grills" w:date="2020-04-03T10:17:00Z">
        <w:r w:rsidR="00CF64B0">
          <w:rPr>
            <w:rFonts w:cs="Times New Roman"/>
            <w:szCs w:val="24"/>
          </w:rPr>
          <w:t xml:space="preserve">.  </w:t>
        </w:r>
      </w:ins>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7E098C0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del w:id="896" w:author="blake grills" w:date="2020-04-03T10:17:00Z">
        <w:r w:rsidR="00094B30" w:rsidDel="00CF64B0">
          <w:rPr>
            <w:rFonts w:cs="Times New Roman"/>
            <w:szCs w:val="24"/>
          </w:rPr>
          <w:delText xml:space="preserve">.  </w:delText>
        </w:r>
      </w:del>
      <w:ins w:id="897" w:author="blake grills" w:date="2020-04-03T10:17:00Z">
        <w:r w:rsidR="00CF64B0">
          <w:rPr>
            <w:rFonts w:cs="Times New Roman"/>
            <w:szCs w:val="24"/>
          </w:rPr>
          <w:t xml:space="preserve">.  </w:t>
        </w:r>
      </w:ins>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del w:id="898" w:author="blake grills" w:date="2020-04-03T10:17:00Z">
        <w:r w:rsidR="00094B30" w:rsidDel="00CF64B0">
          <w:rPr>
            <w:rFonts w:cs="Times New Roman"/>
            <w:szCs w:val="24"/>
          </w:rPr>
          <w:delText xml:space="preserve">.  </w:delText>
        </w:r>
      </w:del>
      <w:ins w:id="899" w:author="blake grills" w:date="2020-04-03T10:17:00Z">
        <w:r w:rsidR="00CF64B0">
          <w:rPr>
            <w:rFonts w:cs="Times New Roman"/>
            <w:szCs w:val="24"/>
          </w:rPr>
          <w:t xml:space="preserve">.  </w:t>
        </w:r>
      </w:ins>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del w:id="900" w:author="blake grills" w:date="2020-04-03T10:17:00Z">
        <w:r w:rsidR="00094B30" w:rsidDel="00CF64B0">
          <w:rPr>
            <w:rFonts w:cs="Times New Roman"/>
            <w:szCs w:val="24"/>
          </w:rPr>
          <w:delText xml:space="preserve">.  </w:delText>
        </w:r>
      </w:del>
      <w:ins w:id="901" w:author="blake grills" w:date="2020-04-03T10:17:00Z">
        <w:r w:rsidR="00CF64B0">
          <w:rPr>
            <w:rFonts w:cs="Times New Roman"/>
            <w:szCs w:val="24"/>
          </w:rPr>
          <w:t xml:space="preserve">.  </w:t>
        </w:r>
      </w:ins>
      <w:r w:rsidRPr="002248ED">
        <w:rPr>
          <w:rFonts w:cs="Times New Roman"/>
          <w:szCs w:val="24"/>
        </w:rPr>
        <w:t xml:space="preserve">We are also marking </w:t>
      </w:r>
      <w:r w:rsidRPr="002248ED">
        <w:rPr>
          <w:rFonts w:cs="Times New Roman"/>
          <w:szCs w:val="24"/>
        </w:rPr>
        <w:lastRenderedPageBreak/>
        <w:t xml:space="preserve">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del w:id="902" w:author="blake grills" w:date="2020-04-03T10:17:00Z">
        <w:r w:rsidR="00094B30" w:rsidDel="00CF64B0">
          <w:rPr>
            <w:rFonts w:cs="Times New Roman"/>
            <w:szCs w:val="24"/>
          </w:rPr>
          <w:delText xml:space="preserve">.  </w:delText>
        </w:r>
      </w:del>
      <w:ins w:id="903" w:author="blake grills" w:date="2020-04-03T10:17:00Z">
        <w:r w:rsidR="00CF64B0">
          <w:rPr>
            <w:rFonts w:cs="Times New Roman"/>
            <w:szCs w:val="24"/>
          </w:rPr>
          <w:t xml:space="preserve">.  </w:t>
        </w:r>
      </w:ins>
      <w:r w:rsidRPr="002248ED">
        <w:rPr>
          <w:rFonts w:cs="Times New Roman"/>
          <w:szCs w:val="24"/>
        </w:rPr>
        <w:t>though these are less likely to be helpful due to the fact that they are common English words</w:t>
      </w:r>
      <w:del w:id="904" w:author="blake grills" w:date="2020-04-03T10:17:00Z">
        <w:r w:rsidR="00094B30" w:rsidDel="00CF64B0">
          <w:rPr>
            <w:rFonts w:cs="Times New Roman"/>
            <w:szCs w:val="24"/>
          </w:rPr>
          <w:delText xml:space="preserve">.  </w:delText>
        </w:r>
      </w:del>
      <w:ins w:id="905" w:author="blake grills" w:date="2020-04-03T10:17:00Z">
        <w:r w:rsidR="00CF64B0">
          <w:rPr>
            <w:rFonts w:cs="Times New Roman"/>
            <w:szCs w:val="24"/>
          </w:rPr>
          <w:t xml:space="preserve">.  </w:t>
        </w:r>
      </w:ins>
      <w:r w:rsidR="00A22DAE">
        <w:rPr>
          <w:rFonts w:cs="Times New Roman"/>
          <w:szCs w:val="24"/>
        </w:rPr>
        <w:t>All data collected is stored in a csv</w:t>
      </w:r>
      <w:del w:id="906" w:author="blake grills" w:date="2020-04-03T10:17:00Z">
        <w:r w:rsidR="00094B30" w:rsidDel="00CF64B0">
          <w:rPr>
            <w:rFonts w:cs="Times New Roman"/>
            <w:szCs w:val="24"/>
          </w:rPr>
          <w:delText xml:space="preserve">.  </w:delText>
        </w:r>
      </w:del>
      <w:ins w:id="907" w:author="blake grills" w:date="2020-04-03T10:17:00Z">
        <w:r w:rsidR="00CF64B0">
          <w:rPr>
            <w:rFonts w:cs="Times New Roman"/>
            <w:szCs w:val="24"/>
          </w:rPr>
          <w:t xml:space="preserve">.  </w:t>
        </w:r>
      </w:ins>
      <w:commentRangeStart w:id="908"/>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00CD4240">
        <w:rPr>
          <w:rFonts w:cs="Times New Roman"/>
          <w:szCs w:val="24"/>
        </w:rPr>
        <w:t xml:space="preserve"> </w:t>
      </w:r>
      <w:r w:rsidR="00FE77EF">
        <w:rPr>
          <w:rFonts w:cs="Times New Roman"/>
          <w:szCs w:val="24"/>
        </w:rPr>
        <w:t xml:space="preserve">is </w:t>
      </w:r>
      <w:r w:rsidRPr="002248ED">
        <w:rPr>
          <w:rFonts w:cs="Times New Roman"/>
          <w:szCs w:val="24"/>
        </w:rPr>
        <w:t xml:space="preserve">a sample section of the csv </w:t>
      </w:r>
      <w:r w:rsidR="00642796">
        <w:rPr>
          <w:rFonts w:cs="Times New Roman"/>
          <w:szCs w:val="24"/>
        </w:rPr>
        <w:t xml:space="preserve">and </w:t>
      </w:r>
      <w:r w:rsidRPr="002248ED">
        <w:rPr>
          <w:rFonts w:cs="Times New Roman"/>
          <w:szCs w:val="24"/>
        </w:rPr>
        <w:t>is shown to help visualize everything that has been discussed in this chapter.</w:t>
      </w:r>
      <w:commentRangeEnd w:id="908"/>
      <w:r w:rsidR="001E21F0">
        <w:rPr>
          <w:rStyle w:val="CommentReference"/>
        </w:rPr>
        <w:commentReference w:id="908"/>
      </w:r>
      <w:r w:rsidR="0032657B">
        <w:rPr>
          <w:rFonts w:cs="Times New Roman"/>
          <w:szCs w:val="24"/>
        </w:rPr>
        <w:t xml:space="preserve"> </w:t>
      </w:r>
    </w:p>
    <w:p w14:paraId="06BDF513" w14:textId="5F301CDD" w:rsidR="00665A7C" w:rsidRDefault="0032657B" w:rsidP="0032657B">
      <w:pPr>
        <w:rPr>
          <w:ins w:id="909" w:author="blake grills" w:date="2020-04-02T23:24:00Z"/>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del w:id="910" w:author="blake grills" w:date="2020-04-03T10:17:00Z">
        <w:r w:rsidR="00094B30" w:rsidDel="00CF64B0">
          <w:rPr>
            <w:rFonts w:cs="Times New Roman"/>
            <w:szCs w:val="24"/>
          </w:rPr>
          <w:delText xml:space="preserve">.  </w:delText>
        </w:r>
      </w:del>
      <w:ins w:id="911" w:author="blake grills" w:date="2020-04-03T10:17:00Z">
        <w:r w:rsidR="00CF64B0">
          <w:rPr>
            <w:rFonts w:cs="Times New Roman"/>
            <w:szCs w:val="24"/>
          </w:rPr>
          <w:t xml:space="preserve">.  </w:t>
        </w:r>
      </w:ins>
      <w:r w:rsidRPr="0032657B">
        <w:rPr>
          <w:rFonts w:cs="Times New Roman"/>
          <w:szCs w:val="24"/>
        </w:rPr>
        <w:t xml:space="preserve">The first column contains the language, </w:t>
      </w:r>
      <w:commentRangeStart w:id="912"/>
      <w:r w:rsidRPr="0032657B">
        <w:rPr>
          <w:rFonts w:cs="Times New Roman"/>
          <w:szCs w:val="24"/>
        </w:rPr>
        <w:t>due to issues with detection C and C++ have been combined as .h files detected by srcML are labeled as C++ files</w:t>
      </w:r>
      <w:commentRangeEnd w:id="912"/>
      <w:r w:rsidR="0015388F">
        <w:rPr>
          <w:rStyle w:val="CommentReference"/>
        </w:rPr>
        <w:commentReference w:id="912"/>
      </w:r>
      <w:del w:id="913" w:author="blake grills" w:date="2020-04-03T10:17:00Z">
        <w:r w:rsidR="00094B30" w:rsidDel="00CF64B0">
          <w:rPr>
            <w:rFonts w:cs="Times New Roman"/>
            <w:szCs w:val="24"/>
          </w:rPr>
          <w:delText xml:space="preserve">.  </w:delText>
        </w:r>
      </w:del>
      <w:ins w:id="914" w:author="blake grills" w:date="2020-04-03T10:17:00Z">
        <w:r w:rsidR="00CF64B0">
          <w:rPr>
            <w:rFonts w:cs="Times New Roman"/>
            <w:szCs w:val="24"/>
          </w:rPr>
          <w:t xml:space="preserve">.  </w:t>
        </w:r>
      </w:ins>
      <w:r w:rsidRPr="0032657B">
        <w:rPr>
          <w:rFonts w:cs="Times New Roman"/>
          <w:szCs w:val="24"/>
        </w:rPr>
        <w:t>The number of sample lines is the total number of lines of comments for the particular language, these are largely C/C++</w:t>
      </w:r>
      <w:del w:id="915" w:author="blake grills" w:date="2020-04-03T10:17:00Z">
        <w:r w:rsidR="00094B30" w:rsidDel="00CF64B0">
          <w:rPr>
            <w:rFonts w:cs="Times New Roman"/>
            <w:szCs w:val="24"/>
          </w:rPr>
          <w:delText xml:space="preserve">.  </w:delText>
        </w:r>
      </w:del>
      <w:ins w:id="916" w:author="blake grills" w:date="2020-04-03T10:17:00Z">
        <w:r w:rsidR="00CF64B0">
          <w:rPr>
            <w:rFonts w:cs="Times New Roman"/>
            <w:szCs w:val="24"/>
          </w:rPr>
          <w:t xml:space="preserve">.  </w:t>
        </w:r>
      </w:ins>
      <w:r w:rsidRPr="0032657B">
        <w:rPr>
          <w:rFonts w:cs="Times New Roman"/>
          <w:szCs w:val="24"/>
        </w:rPr>
        <w:t>The number of Block comments is the number of non-Doxygen/Javadoc block comments</w:t>
      </w:r>
      <w:del w:id="917" w:author="blake grills" w:date="2020-04-03T10:17:00Z">
        <w:r w:rsidR="00094B30" w:rsidDel="00CF64B0">
          <w:rPr>
            <w:rFonts w:cs="Times New Roman"/>
            <w:szCs w:val="24"/>
          </w:rPr>
          <w:delText xml:space="preserve">.  </w:delText>
        </w:r>
      </w:del>
      <w:ins w:id="918" w:author="blake grills" w:date="2020-04-03T10:17:00Z">
        <w:r w:rsidR="00CF64B0">
          <w:rPr>
            <w:rFonts w:cs="Times New Roman"/>
            <w:szCs w:val="24"/>
          </w:rPr>
          <w:t xml:space="preserve">.  </w:t>
        </w:r>
      </w:ins>
      <w:r w:rsidRPr="0032657B">
        <w:rPr>
          <w:rFonts w:cs="Times New Roman"/>
          <w:szCs w:val="24"/>
        </w:rPr>
        <w:t>The number of line comments is the number of single line comments</w:t>
      </w:r>
      <w:del w:id="919" w:author="blake grills" w:date="2020-04-03T10:17:00Z">
        <w:r w:rsidR="00094B30" w:rsidDel="00CF64B0">
          <w:rPr>
            <w:rFonts w:cs="Times New Roman"/>
            <w:szCs w:val="24"/>
          </w:rPr>
          <w:delText xml:space="preserve">.  </w:delText>
        </w:r>
      </w:del>
      <w:ins w:id="920" w:author="blake grills" w:date="2020-04-03T10:17:00Z">
        <w:r w:rsidR="00CF64B0">
          <w:rPr>
            <w:rFonts w:cs="Times New Roman"/>
            <w:szCs w:val="24"/>
          </w:rPr>
          <w:t xml:space="preserve">.  </w:t>
        </w:r>
      </w:ins>
      <w:r w:rsidRPr="0032657B">
        <w:rPr>
          <w:rFonts w:cs="Times New Roman"/>
          <w:szCs w:val="24"/>
        </w:rPr>
        <w:t>The number of Doxygen/Javadoc comments is the count of block comments made in the Doxygen/Javadoc style only</w:t>
      </w:r>
      <w:del w:id="921" w:author="blake grills" w:date="2020-04-03T10:17:00Z">
        <w:r w:rsidR="00094B30" w:rsidDel="00CF64B0">
          <w:rPr>
            <w:rFonts w:cs="Times New Roman"/>
            <w:szCs w:val="24"/>
          </w:rPr>
          <w:delText xml:space="preserve">.  </w:delText>
        </w:r>
      </w:del>
      <w:ins w:id="922" w:author="blake grills" w:date="2020-04-03T10:17:00Z">
        <w:r w:rsidR="00CF64B0">
          <w:rPr>
            <w:rFonts w:cs="Times New Roman"/>
            <w:szCs w:val="24"/>
          </w:rPr>
          <w:t xml:space="preserve">.  </w:t>
        </w:r>
      </w:ins>
      <w:r w:rsidRPr="0032657B">
        <w:rPr>
          <w:rFonts w:cs="Times New Roman"/>
          <w:szCs w:val="24"/>
        </w:rPr>
        <w:t>The lines of commented-out code are the total number of lines which are commented out code</w:t>
      </w:r>
      <w:del w:id="923" w:author="blake grills" w:date="2020-04-03T10:17:00Z">
        <w:r w:rsidR="00094B30" w:rsidDel="00CF64B0">
          <w:rPr>
            <w:rFonts w:cs="Times New Roman"/>
            <w:szCs w:val="24"/>
          </w:rPr>
          <w:delText xml:space="preserve">.  </w:delText>
        </w:r>
      </w:del>
      <w:ins w:id="924" w:author="blake grills" w:date="2020-04-03T10:17:00Z">
        <w:r w:rsidR="00CF64B0">
          <w:rPr>
            <w:rFonts w:cs="Times New Roman"/>
            <w:szCs w:val="24"/>
          </w:rPr>
          <w:t xml:space="preserve">.  </w:t>
        </w:r>
      </w:ins>
      <w:r w:rsidRPr="0032657B">
        <w:rPr>
          <w:rFonts w:cs="Times New Roman"/>
          <w:szCs w:val="24"/>
        </w:rPr>
        <w:t>The lines containing code references are a count of the lines which reference pieces of code but are not true lines of commented out code</w:t>
      </w:r>
      <w:del w:id="925" w:author="blake grills" w:date="2020-04-03T10:17:00Z">
        <w:r w:rsidR="00094B30" w:rsidDel="00CF64B0">
          <w:rPr>
            <w:rFonts w:cs="Times New Roman"/>
            <w:szCs w:val="24"/>
          </w:rPr>
          <w:delText xml:space="preserve">.  </w:delText>
        </w:r>
      </w:del>
      <w:ins w:id="926" w:author="blake grills" w:date="2020-04-03T10:17:00Z">
        <w:r w:rsidR="00CF64B0">
          <w:rPr>
            <w:rFonts w:cs="Times New Roman"/>
            <w:szCs w:val="24"/>
          </w:rPr>
          <w:t xml:space="preserve">.  </w:t>
        </w:r>
      </w:ins>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del w:id="927" w:author="blake grills" w:date="2020-04-03T10:17:00Z">
        <w:r w:rsidDel="00CF64B0">
          <w:rPr>
            <w:rFonts w:cs="Times New Roman"/>
            <w:szCs w:val="24"/>
          </w:rPr>
          <w:delText>.</w:delText>
        </w:r>
        <w:r w:rsidR="00F659FC" w:rsidDel="00CF64B0">
          <w:rPr>
            <w:rFonts w:cs="Times New Roman"/>
            <w:szCs w:val="24"/>
          </w:rPr>
          <w:delText xml:space="preserve"> </w:delText>
        </w:r>
        <w:r w:rsidR="00F659FC" w:rsidRPr="00F659FC" w:rsidDel="00CF64B0">
          <w:rPr>
            <w:rFonts w:cs="Times New Roman"/>
            <w:szCs w:val="24"/>
          </w:rPr>
          <w:delText xml:space="preserve"> </w:delText>
        </w:r>
      </w:del>
      <w:ins w:id="928" w:author="blake grills" w:date="2020-04-03T10:17:00Z">
        <w:r w:rsidR="00CF64B0">
          <w:rPr>
            <w:rFonts w:cs="Times New Roman"/>
            <w:szCs w:val="24"/>
          </w:rPr>
          <w:t xml:space="preserve">.  </w:t>
        </w:r>
      </w:ins>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ins w:id="929" w:author="blake grills" w:date="2020-04-02T18:49:00Z">
        <w:r w:rsidR="008A7307">
          <w:rPr>
            <w:rFonts w:cs="Times New Roman"/>
            <w:szCs w:val="24"/>
          </w:rPr>
          <w:t xml:space="preserve">and </w:t>
        </w:r>
      </w:ins>
      <w:ins w:id="930" w:author="blake grills" w:date="2020-04-02T18:50:00Z">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ins>
      <w:r w:rsidR="008A7307">
        <w:rPr>
          <w:rFonts w:cs="Times New Roman"/>
          <w:szCs w:val="24"/>
        </w:rPr>
        <w:fldChar w:fldCharType="separate"/>
      </w:r>
      <w:ins w:id="931" w:author="blake grills" w:date="2020-04-02T18:50:00Z">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ins>
      <w:ins w:id="932" w:author="blake grills" w:date="2020-04-02T18:59:00Z">
        <w:r w:rsidR="000F1694">
          <w:rPr>
            <w:rFonts w:cs="Times New Roman"/>
            <w:szCs w:val="24"/>
          </w:rPr>
          <w:t>are both described in detail here</w:t>
        </w:r>
      </w:ins>
      <w:ins w:id="933" w:author="blake grills" w:date="2020-04-03T10:17:00Z">
        <w:r w:rsidR="00CF64B0">
          <w:rPr>
            <w:rFonts w:cs="Times New Roman"/>
            <w:szCs w:val="24"/>
          </w:rPr>
          <w:t xml:space="preserve">.  </w:t>
        </w:r>
      </w:ins>
      <w:ins w:id="934" w:author="blake grills" w:date="2020-04-02T18:59:00Z">
        <w:r w:rsidR="000F1694">
          <w:rPr>
            <w:rFonts w:cs="Times New Roman"/>
            <w:szCs w:val="24"/>
          </w:rPr>
          <w:t xml:space="preserve">The first of the two tables </w:t>
        </w:r>
      </w:ins>
      <w:ins w:id="935" w:author="blake grills" w:date="2020-04-02T19:00:00Z">
        <w:r w:rsidR="000F1694">
          <w:rPr>
            <w:rFonts w:cs="Times New Roman"/>
            <w:szCs w:val="24"/>
          </w:rPr>
          <w:t xml:space="preserve">details all </w:t>
        </w:r>
      </w:ins>
      <w:ins w:id="936" w:author="blake grills" w:date="2020-04-03T00:26:00Z">
        <w:r w:rsidR="001A1C33">
          <w:rPr>
            <w:rFonts w:cs="Times New Roman"/>
            <w:szCs w:val="24"/>
          </w:rPr>
          <w:t>78</w:t>
        </w:r>
      </w:ins>
      <w:ins w:id="937" w:author="blake grills" w:date="2020-04-02T19:00:00Z">
        <w:r w:rsidR="000F1694">
          <w:rPr>
            <w:rFonts w:cs="Times New Roman"/>
            <w:szCs w:val="24"/>
          </w:rPr>
          <w:t xml:space="preserve"> </w:t>
        </w:r>
      </w:ins>
      <w:ins w:id="938" w:author="blake grills" w:date="2020-04-02T19:01:00Z">
        <w:r w:rsidR="000F1694">
          <w:rPr>
            <w:rFonts w:cs="Times New Roman"/>
            <w:szCs w:val="24"/>
          </w:rPr>
          <w:t>projects while the second only details the projects that made it through random selection</w:t>
        </w:r>
      </w:ins>
      <w:del w:id="939" w:author="blake grills" w:date="2020-04-02T18:49:00Z">
        <w:r w:rsidR="00F659FC" w:rsidDel="008A7307">
          <w:rPr>
            <w:rFonts w:cs="Times New Roman"/>
            <w:szCs w:val="24"/>
          </w:rPr>
          <w:delText xml:space="preserve"> </w:delText>
        </w:r>
        <w:r w:rsidR="00F659FC" w:rsidRPr="00EA2A9D" w:rsidDel="008A7307">
          <w:rPr>
            <w:rFonts w:cs="Times New Roman"/>
            <w:szCs w:val="24"/>
          </w:rPr>
          <w:delText>Below is a detailed table of all of the projects that were selected in order to build the gold set</w:delText>
        </w:r>
      </w:del>
      <w:del w:id="940" w:author="blake grills" w:date="2020-04-03T10:17:00Z">
        <w:r w:rsidR="00F659FC" w:rsidRPr="00EA2A9D" w:rsidDel="00CF64B0">
          <w:rPr>
            <w:rFonts w:cs="Times New Roman"/>
            <w:szCs w:val="24"/>
          </w:rPr>
          <w:delText xml:space="preserve">.  </w:delText>
        </w:r>
      </w:del>
      <w:ins w:id="941" w:author="blake grills" w:date="2020-04-03T10:17:00Z">
        <w:r w:rsidR="00CF64B0">
          <w:rPr>
            <w:rFonts w:cs="Times New Roman"/>
            <w:szCs w:val="24"/>
          </w:rPr>
          <w:t xml:space="preserve">.  </w:t>
        </w:r>
      </w:ins>
      <w:r w:rsidR="00F659FC" w:rsidRPr="00EA2A9D">
        <w:rPr>
          <w:rFonts w:cs="Times New Roman"/>
          <w:szCs w:val="24"/>
        </w:rPr>
        <w:t>The first column gives the name of the project</w:t>
      </w:r>
      <w:del w:id="942" w:author="blake grills" w:date="2020-04-03T10:17:00Z">
        <w:r w:rsidR="00F659FC" w:rsidRPr="00EA2A9D" w:rsidDel="00CF64B0">
          <w:rPr>
            <w:rFonts w:cs="Times New Roman"/>
            <w:szCs w:val="24"/>
          </w:rPr>
          <w:delText xml:space="preserve">. </w:delText>
        </w:r>
      </w:del>
      <w:ins w:id="943" w:author="blake grills" w:date="2020-04-03T10:17:00Z">
        <w:r w:rsidR="00CF64B0">
          <w:rPr>
            <w:rFonts w:cs="Times New Roman"/>
            <w:szCs w:val="24"/>
          </w:rPr>
          <w:t xml:space="preserve">.  </w:t>
        </w:r>
      </w:ins>
      <w:r w:rsidR="00F659FC" w:rsidRPr="00EA2A9D">
        <w:rPr>
          <w:rFonts w:cs="Times New Roman"/>
          <w:szCs w:val="24"/>
        </w:rPr>
        <w:t>The second column gives all of the languages that were used in the project that srcML is capable of parsing</w:t>
      </w:r>
      <w:del w:id="944" w:author="blake grills" w:date="2020-04-03T10:17:00Z">
        <w:r w:rsidR="00F659FC" w:rsidRPr="00EA2A9D" w:rsidDel="00CF64B0">
          <w:rPr>
            <w:rFonts w:cs="Times New Roman"/>
            <w:szCs w:val="24"/>
          </w:rPr>
          <w:delText xml:space="preserve">.  </w:delText>
        </w:r>
      </w:del>
      <w:ins w:id="945" w:author="blake grills" w:date="2020-04-03T10:17:00Z">
        <w:r w:rsidR="00CF64B0">
          <w:rPr>
            <w:rFonts w:cs="Times New Roman"/>
            <w:szCs w:val="24"/>
          </w:rPr>
          <w:t xml:space="preserve">.  </w:t>
        </w:r>
      </w:ins>
      <w:r w:rsidR="00F659FC" w:rsidRPr="00EA2A9D">
        <w:rPr>
          <w:rFonts w:cs="Times New Roman"/>
          <w:szCs w:val="24"/>
        </w:rPr>
        <w:t>The third column gives the total number of lines of code of each project capable of being parsed by srcML</w:t>
      </w:r>
      <w:del w:id="946" w:author="blake grills" w:date="2020-04-03T10:17:00Z">
        <w:r w:rsidR="00F659FC" w:rsidRPr="00EA2A9D" w:rsidDel="00CF64B0">
          <w:rPr>
            <w:rFonts w:cs="Times New Roman"/>
            <w:szCs w:val="24"/>
          </w:rPr>
          <w:delText xml:space="preserve">.  </w:delText>
        </w:r>
      </w:del>
      <w:ins w:id="947" w:author="blake grills" w:date="2020-04-03T10:17:00Z">
        <w:r w:rsidR="00CF64B0">
          <w:rPr>
            <w:rFonts w:cs="Times New Roman"/>
            <w:szCs w:val="24"/>
          </w:rPr>
          <w:t xml:space="preserve">.  </w:t>
        </w:r>
      </w:ins>
      <w:r w:rsidR="00F659FC" w:rsidRPr="00EA2A9D">
        <w:rPr>
          <w:rFonts w:cs="Times New Roman"/>
          <w:szCs w:val="24"/>
        </w:rPr>
        <w:t>The fourth column provides a total count of the number of comments present in the source code that srcML is capable of parsing</w:t>
      </w:r>
      <w:del w:id="948" w:author="blake grills" w:date="2020-04-03T10:17:00Z">
        <w:r w:rsidR="00F659FC" w:rsidRPr="00EA2A9D" w:rsidDel="00CF64B0">
          <w:rPr>
            <w:rFonts w:cs="Times New Roman"/>
            <w:szCs w:val="24"/>
          </w:rPr>
          <w:delText xml:space="preserve">.  </w:delText>
        </w:r>
      </w:del>
      <w:ins w:id="949" w:author="blake grills" w:date="2020-04-03T10:17:00Z">
        <w:r w:rsidR="00CF64B0">
          <w:rPr>
            <w:rFonts w:cs="Times New Roman"/>
            <w:szCs w:val="24"/>
          </w:rPr>
          <w:t xml:space="preserve">.  </w:t>
        </w:r>
      </w:ins>
      <w:r w:rsidR="00F659FC" w:rsidRPr="00EA2A9D">
        <w:rPr>
          <w:rFonts w:cs="Times New Roman"/>
          <w:szCs w:val="24"/>
        </w:rPr>
        <w:t>The fifth column provides the total number of lines of comments present in the gold set from each project</w:t>
      </w:r>
      <w:del w:id="950" w:author="blake grills" w:date="2020-04-03T10:17:00Z">
        <w:r w:rsidR="00F659FC" w:rsidRPr="00EA2A9D" w:rsidDel="00CF64B0">
          <w:rPr>
            <w:rFonts w:cs="Times New Roman"/>
            <w:szCs w:val="24"/>
          </w:rPr>
          <w:delText xml:space="preserve">.  </w:delText>
        </w:r>
      </w:del>
      <w:ins w:id="951" w:author="blake grills" w:date="2020-04-03T10:17:00Z">
        <w:r w:rsidR="00CF64B0">
          <w:rPr>
            <w:rFonts w:cs="Times New Roman"/>
            <w:szCs w:val="24"/>
          </w:rPr>
          <w:lastRenderedPageBreak/>
          <w:t xml:space="preserve">.  </w:t>
        </w:r>
      </w:ins>
      <w:r w:rsidR="00F659FC" w:rsidRPr="00EA2A9D">
        <w:rPr>
          <w:rFonts w:cs="Times New Roman"/>
          <w:szCs w:val="24"/>
        </w:rPr>
        <w:t>The sixth column provides the total number of lines of commented out code present in the gold set from each project</w:t>
      </w:r>
      <w:del w:id="952" w:author="blake grills" w:date="2020-04-03T10:17:00Z">
        <w:r w:rsidR="00F659FC" w:rsidRPr="00EA2A9D" w:rsidDel="00CF64B0">
          <w:rPr>
            <w:rFonts w:cs="Times New Roman"/>
            <w:szCs w:val="24"/>
          </w:rPr>
          <w:delText xml:space="preserve">.  </w:delText>
        </w:r>
      </w:del>
      <w:ins w:id="953" w:author="blake grills" w:date="2020-04-03T10:17:00Z">
        <w:r w:rsidR="00CF64B0">
          <w:rPr>
            <w:rFonts w:cs="Times New Roman"/>
            <w:szCs w:val="24"/>
          </w:rPr>
          <w:t xml:space="preserve">.  </w:t>
        </w:r>
      </w:ins>
      <w:r w:rsidR="00F659FC" w:rsidRPr="00EA2A9D">
        <w:rPr>
          <w:rFonts w:cs="Times New Roman"/>
          <w:szCs w:val="24"/>
        </w:rPr>
        <w:t>The seventh column is the total number of authors in each project as listed on GitHub</w:t>
      </w:r>
      <w:del w:id="954" w:author="blake grills" w:date="2020-04-03T10:17:00Z">
        <w:r w:rsidR="00F659FC" w:rsidRPr="00EA2A9D" w:rsidDel="00CF64B0">
          <w:rPr>
            <w:rFonts w:cs="Times New Roman"/>
            <w:szCs w:val="24"/>
          </w:rPr>
          <w:delText xml:space="preserve">.  </w:delText>
        </w:r>
      </w:del>
      <w:ins w:id="955" w:author="blake grills" w:date="2020-04-03T10:17:00Z">
        <w:r w:rsidR="00CF64B0">
          <w:rPr>
            <w:rFonts w:cs="Times New Roman"/>
            <w:szCs w:val="24"/>
          </w:rPr>
          <w:t xml:space="preserve">.  </w:t>
        </w:r>
      </w:ins>
      <w:r w:rsidR="00F659FC" w:rsidRPr="00EA2A9D">
        <w:rPr>
          <w:rFonts w:cs="Times New Roman"/>
          <w:szCs w:val="24"/>
        </w:rPr>
        <w:t>The eight column provides the coverage of comments when compared to lines of code</w:t>
      </w:r>
      <w:del w:id="956" w:author="blake grills" w:date="2020-04-03T10:17:00Z">
        <w:r w:rsidR="00F659FC" w:rsidRPr="00EA2A9D" w:rsidDel="00CF64B0">
          <w:rPr>
            <w:rFonts w:cs="Times New Roman"/>
            <w:szCs w:val="24"/>
          </w:rPr>
          <w:delText xml:space="preserve">.  </w:delText>
        </w:r>
      </w:del>
      <w:ins w:id="957" w:author="blake grills" w:date="2020-04-03T10:17:00Z">
        <w:r w:rsidR="00CF64B0">
          <w:rPr>
            <w:rFonts w:cs="Times New Roman"/>
            <w:szCs w:val="24"/>
          </w:rPr>
          <w:t xml:space="preserve">.  </w:t>
        </w:r>
      </w:ins>
      <w:r w:rsidR="00F659FC" w:rsidRPr="00EA2A9D">
        <w:rPr>
          <w:rFonts w:cs="Times New Roman"/>
          <w:szCs w:val="24"/>
        </w:rPr>
        <w:t>The ninth column gives the percentage of comment coverage across the whole corpus for each project within the corpus</w:t>
      </w:r>
      <w:del w:id="958" w:author="blake grills" w:date="2020-04-03T10:17:00Z">
        <w:r w:rsidR="00F659FC" w:rsidRPr="00EA2A9D" w:rsidDel="00CF64B0">
          <w:rPr>
            <w:rFonts w:cs="Times New Roman"/>
            <w:szCs w:val="24"/>
          </w:rPr>
          <w:delText>.</w:delText>
        </w:r>
      </w:del>
      <w:ins w:id="959" w:author="blake grills" w:date="2020-04-03T10:17:00Z">
        <w:r w:rsidR="00CF64B0">
          <w:rPr>
            <w:rFonts w:cs="Times New Roman"/>
            <w:szCs w:val="24"/>
          </w:rPr>
          <w:t xml:space="preserve">.  </w:t>
        </w:r>
      </w:ins>
      <w:ins w:id="960" w:author="blake grills" w:date="2020-04-02T19:45:00Z">
        <w:r w:rsidR="00630EB8">
          <w:rPr>
            <w:rFonts w:cs="Times New Roman"/>
            <w:szCs w:val="24"/>
          </w:rPr>
          <w:t>W</w:t>
        </w:r>
      </w:ins>
      <w:ins w:id="961" w:author="blake grills" w:date="2020-04-02T19:46:00Z">
        <w:r w:rsidR="00630EB8">
          <w:rPr>
            <w:rFonts w:cs="Times New Roman"/>
            <w:szCs w:val="24"/>
          </w:rPr>
          <w:t xml:space="preserve">e learned some interesting things from </w:t>
        </w:r>
      </w:ins>
      <w:ins w:id="962" w:author="blake grills" w:date="2020-04-02T19:47:00Z">
        <w:r w:rsidR="00630EB8">
          <w:rPr>
            <w:rFonts w:cs="Times New Roman"/>
            <w:szCs w:val="24"/>
          </w:rPr>
          <w:t>the creation of these tables</w:t>
        </w:r>
      </w:ins>
      <w:ins w:id="963" w:author="blake grills" w:date="2020-04-03T10:17:00Z">
        <w:r w:rsidR="00CF64B0">
          <w:rPr>
            <w:rFonts w:cs="Times New Roman"/>
            <w:szCs w:val="24"/>
          </w:rPr>
          <w:t xml:space="preserve">.  </w:t>
        </w:r>
      </w:ins>
      <w:ins w:id="964" w:author="blake grills" w:date="2020-04-02T19:47:00Z">
        <w:r w:rsidR="00630EB8">
          <w:rPr>
            <w:rFonts w:cs="Times New Roman"/>
            <w:szCs w:val="24"/>
          </w:rPr>
          <w:t>First, even though only 26 of the 78 projects made it th</w:t>
        </w:r>
      </w:ins>
      <w:ins w:id="965" w:author="blake grills" w:date="2020-04-02T19:48:00Z">
        <w:r w:rsidR="00630EB8">
          <w:rPr>
            <w:rFonts w:cs="Times New Roman"/>
            <w:szCs w:val="24"/>
          </w:rPr>
          <w:t xml:space="preserve">rough random selection, as many as 2606 authors contributed to </w:t>
        </w:r>
      </w:ins>
      <w:ins w:id="966" w:author="blake grills" w:date="2020-04-02T19:49:00Z">
        <w:r w:rsidR="00630EB8">
          <w:rPr>
            <w:rFonts w:cs="Times New Roman"/>
            <w:szCs w:val="24"/>
          </w:rPr>
          <w:t>the creation of these comments</w:t>
        </w:r>
      </w:ins>
      <w:ins w:id="967" w:author="blake grills" w:date="2020-04-03T10:17:00Z">
        <w:r w:rsidR="00CF64B0">
          <w:rPr>
            <w:rFonts w:cs="Times New Roman"/>
            <w:szCs w:val="24"/>
          </w:rPr>
          <w:t xml:space="preserve">.  </w:t>
        </w:r>
      </w:ins>
      <w:ins w:id="968" w:author="blake grills" w:date="2020-04-02T19:59:00Z">
        <w:r w:rsidR="00C10DF2">
          <w:rPr>
            <w:rFonts w:cs="Times New Roman"/>
            <w:szCs w:val="24"/>
          </w:rPr>
          <w:t xml:space="preserve">Another interesting finding that we </w:t>
        </w:r>
      </w:ins>
      <w:ins w:id="969" w:author="blake grills" w:date="2020-04-02T20:01:00Z">
        <w:r w:rsidR="00C10DF2">
          <w:rPr>
            <w:rFonts w:cs="Times New Roman"/>
            <w:szCs w:val="24"/>
          </w:rPr>
          <w:t xml:space="preserve"> noticed during the creation of these tables is </w:t>
        </w:r>
      </w:ins>
      <w:ins w:id="970" w:author="blake grills" w:date="2020-04-02T20:02:00Z">
        <w:r w:rsidR="00C10DF2">
          <w:rPr>
            <w:rFonts w:cs="Times New Roman"/>
            <w:szCs w:val="24"/>
          </w:rPr>
          <w:t xml:space="preserve">that C++ and C are much more prevalent </w:t>
        </w:r>
      </w:ins>
      <w:ins w:id="971" w:author="blake grills" w:date="2020-04-02T20:05:00Z">
        <w:r w:rsidR="00C10DF2">
          <w:rPr>
            <w:rFonts w:cs="Times New Roman"/>
            <w:szCs w:val="24"/>
          </w:rPr>
          <w:t>even when downloading projects that were specifically listed as being Java or C#</w:t>
        </w:r>
      </w:ins>
      <w:ins w:id="972" w:author="blake grills" w:date="2020-04-03T10:17:00Z">
        <w:r w:rsidR="00CF64B0">
          <w:rPr>
            <w:rFonts w:cs="Times New Roman"/>
            <w:szCs w:val="24"/>
          </w:rPr>
          <w:t xml:space="preserve">.  </w:t>
        </w:r>
      </w:ins>
      <w:ins w:id="973" w:author="blake grills" w:date="2020-04-02T20:06:00Z">
        <w:r w:rsidR="00C10DF2">
          <w:rPr>
            <w:rFonts w:cs="Times New Roman"/>
            <w:szCs w:val="24"/>
          </w:rPr>
          <w:t>C++ code was present in 52 of the 78 projects, and C code was present in  46 of the 78 projects</w:t>
        </w:r>
      </w:ins>
      <w:ins w:id="974" w:author="blake grills" w:date="2020-04-03T10:17:00Z">
        <w:r w:rsidR="00CF64B0">
          <w:rPr>
            <w:rFonts w:cs="Times New Roman"/>
            <w:szCs w:val="24"/>
          </w:rPr>
          <w:t xml:space="preserve">.  </w:t>
        </w:r>
      </w:ins>
      <w:ins w:id="975" w:author="blake grills" w:date="2020-04-02T20:06:00Z">
        <w:r w:rsidR="00C10DF2">
          <w:rPr>
            <w:rFonts w:cs="Times New Roman"/>
            <w:szCs w:val="24"/>
          </w:rPr>
          <w:t xml:space="preserve">This is in comparison to Java which was present in 24 projects and </w:t>
        </w:r>
      </w:ins>
      <w:ins w:id="976" w:author="blake grills" w:date="2020-04-02T20:07:00Z">
        <w:r w:rsidR="00C10DF2">
          <w:rPr>
            <w:rFonts w:cs="Times New Roman"/>
            <w:szCs w:val="24"/>
          </w:rPr>
          <w:t>C# which was present in 21.</w:t>
        </w:r>
      </w:ins>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ins w:id="977"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92B1F98" w14:textId="0054EEBD" w:rsidR="00916E39" w:rsidRPr="00962E78" w:rsidRDefault="00916E39" w:rsidP="00962E78">
      <w:pPr>
        <w:pStyle w:val="Caption"/>
        <w:keepNext/>
        <w:jc w:val="center"/>
        <w:rPr>
          <w:sz w:val="24"/>
          <w:szCs w:val="24"/>
        </w:rPr>
      </w:pPr>
      <w:bookmarkStart w:id="978"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979" w:name="_Hlk36051824"/>
      <w:bookmarkEnd w:id="978"/>
      <w:del w:id="980" w:author="blake grills" w:date="2020-04-03T10:17:00Z">
        <w:r w:rsidR="00094B30" w:rsidDel="00CF64B0">
          <w:rPr>
            <w:sz w:val="24"/>
            <w:szCs w:val="24"/>
          </w:rPr>
          <w:delText xml:space="preserve">.  </w:delText>
        </w:r>
      </w:del>
      <w:ins w:id="981" w:author="blake grills" w:date="2020-04-03T10:17:00Z">
        <w:r w:rsidR="00CF64B0">
          <w:rPr>
            <w:sz w:val="24"/>
            <w:szCs w:val="24"/>
          </w:rPr>
          <w:t xml:space="preserve">.  </w:t>
        </w:r>
      </w:ins>
      <w:r w:rsidRPr="00962E78">
        <w:rPr>
          <w:smallCaps/>
          <w:sz w:val="24"/>
          <w:szCs w:val="24"/>
        </w:rPr>
        <w:t>Breakdown of the gold set by language</w:t>
      </w:r>
      <w:del w:id="982" w:author="blake grills" w:date="2020-04-03T10:17:00Z">
        <w:r w:rsidR="00094B30" w:rsidDel="00CF64B0">
          <w:rPr>
            <w:smallCaps/>
            <w:sz w:val="24"/>
            <w:szCs w:val="24"/>
          </w:rPr>
          <w:delText xml:space="preserve">.  </w:delText>
        </w:r>
      </w:del>
      <w:ins w:id="983" w:author="blake grills" w:date="2020-04-03T10:17:00Z">
        <w:r w:rsidR="00CF64B0">
          <w:rPr>
            <w:smallCaps/>
            <w:sz w:val="24"/>
            <w:szCs w:val="24"/>
          </w:rPr>
          <w:t xml:space="preserve">.  </w:t>
        </w:r>
      </w:ins>
      <w:r w:rsidRPr="00962E78">
        <w:rPr>
          <w:smallCaps/>
          <w:sz w:val="24"/>
          <w:szCs w:val="24"/>
        </w:rPr>
        <w:t>The first column contains the language, due to issues with detection C and C++ have been combined as .h files detected by srcML are labeled as C++ files</w:t>
      </w:r>
      <w:del w:id="984" w:author="blake grills" w:date="2020-04-03T10:17:00Z">
        <w:r w:rsidR="00094B30" w:rsidDel="00CF64B0">
          <w:rPr>
            <w:smallCaps/>
            <w:sz w:val="24"/>
            <w:szCs w:val="24"/>
          </w:rPr>
          <w:delText xml:space="preserve">.  </w:delText>
        </w:r>
      </w:del>
      <w:ins w:id="985" w:author="blake grills" w:date="2020-04-03T10:17:00Z">
        <w:r w:rsidR="00CF64B0">
          <w:rPr>
            <w:smallCaps/>
            <w:sz w:val="24"/>
            <w:szCs w:val="24"/>
          </w:rPr>
          <w:t xml:space="preserve">.  </w:t>
        </w:r>
      </w:ins>
      <w:r w:rsidRPr="00962E78">
        <w:rPr>
          <w:smallCaps/>
          <w:sz w:val="24"/>
          <w:szCs w:val="24"/>
        </w:rPr>
        <w:t>The number of sample lines is the total number of lines of comments for the particular language, these are largely C/C++</w:t>
      </w:r>
      <w:del w:id="986" w:author="blake grills" w:date="2020-04-03T10:17:00Z">
        <w:r w:rsidR="00094B30" w:rsidDel="00CF64B0">
          <w:rPr>
            <w:smallCaps/>
            <w:sz w:val="24"/>
            <w:szCs w:val="24"/>
          </w:rPr>
          <w:delText xml:space="preserve">.  </w:delText>
        </w:r>
      </w:del>
      <w:ins w:id="987" w:author="blake grills" w:date="2020-04-03T10:17:00Z">
        <w:r w:rsidR="00CF64B0">
          <w:rPr>
            <w:smallCaps/>
            <w:sz w:val="24"/>
            <w:szCs w:val="24"/>
          </w:rPr>
          <w:t xml:space="preserve">.  </w:t>
        </w:r>
      </w:ins>
      <w:r w:rsidRPr="00962E78">
        <w:rPr>
          <w:smallCaps/>
          <w:sz w:val="24"/>
          <w:szCs w:val="24"/>
        </w:rPr>
        <w:t>The number of Block comments is the number of non-Doxygen/Javadoc block comments</w:t>
      </w:r>
      <w:del w:id="988" w:author="blake grills" w:date="2020-04-03T10:17:00Z">
        <w:r w:rsidR="00094B30" w:rsidDel="00CF64B0">
          <w:rPr>
            <w:smallCaps/>
            <w:sz w:val="24"/>
            <w:szCs w:val="24"/>
          </w:rPr>
          <w:delText xml:space="preserve">.  </w:delText>
        </w:r>
      </w:del>
      <w:ins w:id="989" w:author="blake grills" w:date="2020-04-03T10:17:00Z">
        <w:r w:rsidR="00CF64B0">
          <w:rPr>
            <w:smallCaps/>
            <w:sz w:val="24"/>
            <w:szCs w:val="24"/>
          </w:rPr>
          <w:t xml:space="preserve">.  </w:t>
        </w:r>
      </w:ins>
      <w:r w:rsidRPr="00962E78">
        <w:rPr>
          <w:smallCaps/>
          <w:sz w:val="24"/>
          <w:szCs w:val="24"/>
        </w:rPr>
        <w:t>The number of line comments is the number of single line comments</w:t>
      </w:r>
      <w:del w:id="990" w:author="blake grills" w:date="2020-04-03T10:17:00Z">
        <w:r w:rsidR="00094B30" w:rsidDel="00CF64B0">
          <w:rPr>
            <w:smallCaps/>
            <w:sz w:val="24"/>
            <w:szCs w:val="24"/>
          </w:rPr>
          <w:delText xml:space="preserve">.  </w:delText>
        </w:r>
      </w:del>
      <w:ins w:id="991" w:author="blake grills" w:date="2020-04-03T10:17:00Z">
        <w:r w:rsidR="00CF64B0">
          <w:rPr>
            <w:smallCaps/>
            <w:sz w:val="24"/>
            <w:szCs w:val="24"/>
          </w:rPr>
          <w:t xml:space="preserve">.  </w:t>
        </w:r>
      </w:ins>
      <w:r w:rsidRPr="00962E78">
        <w:rPr>
          <w:smallCaps/>
          <w:sz w:val="24"/>
          <w:szCs w:val="24"/>
        </w:rPr>
        <w:t>The number of Doxygen/Javadoc comments is the count of block comments made in the Doxygen/Javadoc style only</w:t>
      </w:r>
      <w:del w:id="992" w:author="blake grills" w:date="2020-04-03T10:17:00Z">
        <w:r w:rsidR="00094B30" w:rsidDel="00CF64B0">
          <w:rPr>
            <w:smallCaps/>
            <w:sz w:val="24"/>
            <w:szCs w:val="24"/>
          </w:rPr>
          <w:delText>.</w:delText>
        </w:r>
      </w:del>
      <w:ins w:id="993" w:author="blake grills" w:date="2020-04-03T10:17:00Z">
        <w:r w:rsidR="00CF64B0">
          <w:rPr>
            <w:smallCaps/>
            <w:sz w:val="24"/>
            <w:szCs w:val="24"/>
          </w:rPr>
          <w:t xml:space="preserve">.  </w:t>
        </w:r>
      </w:ins>
      <w:ins w:id="994" w:author="blake grills" w:date="2020-04-03T00:08:00Z">
        <w:r w:rsidR="001A1C33">
          <w:rPr>
            <w:smallCaps/>
            <w:sz w:val="24"/>
            <w:szCs w:val="24"/>
          </w:rPr>
          <w:t>The average lengths of Doxygen/Javadoc/Block comments contains the average length of none line comments</w:t>
        </w:r>
      </w:ins>
      <w:moveFromRangeStart w:id="995" w:author="blake grills" w:date="2020-04-03T00:10:00Z" w:name="move36765031"/>
      <w:moveFrom w:id="996" w:author="blake grills" w:date="2020-04-03T00:10:00Z">
        <w:del w:id="997" w:author="blake grills" w:date="2020-04-03T10:17:00Z">
          <w:r w:rsidR="00094B30" w:rsidDel="00CF64B0">
            <w:rPr>
              <w:smallCaps/>
              <w:sz w:val="24"/>
              <w:szCs w:val="24"/>
            </w:rPr>
            <w:delText xml:space="preserve">  </w:delText>
          </w:r>
        </w:del>
      </w:moveFrom>
      <w:ins w:id="998" w:author="blake grills" w:date="2020-04-03T10:17:00Z">
        <w:r w:rsidR="00CF64B0">
          <w:rPr>
            <w:smallCaps/>
            <w:sz w:val="24"/>
            <w:szCs w:val="24"/>
          </w:rPr>
          <w:t xml:space="preserve">.  </w:t>
        </w:r>
      </w:ins>
      <w:moveFrom w:id="999" w:author="blake grills" w:date="2020-04-03T00:10:00Z">
        <w:r w:rsidR="0032657B" w:rsidRPr="00962E78" w:rsidDel="001A1C33">
          <w:rPr>
            <w:smallCaps/>
            <w:sz w:val="24"/>
            <w:szCs w:val="24"/>
          </w:rPr>
          <w:t>The lines of commented-out code are the total number of lines which are commented out code</w:t>
        </w:r>
        <w:del w:id="1000" w:author="blake grills" w:date="2020-04-03T10:17:00Z">
          <w:r w:rsidR="00094B30" w:rsidDel="00CF64B0">
            <w:rPr>
              <w:smallCaps/>
              <w:sz w:val="24"/>
              <w:szCs w:val="24"/>
            </w:rPr>
            <w:delText xml:space="preserve">.  </w:delText>
          </w:r>
        </w:del>
      </w:moveFrom>
      <w:ins w:id="1001" w:author="blake grills" w:date="2020-04-03T10:17:00Z">
        <w:r w:rsidR="00CF64B0">
          <w:rPr>
            <w:smallCaps/>
            <w:sz w:val="24"/>
            <w:szCs w:val="24"/>
          </w:rPr>
          <w:t xml:space="preserve">.  </w:t>
        </w:r>
      </w:ins>
      <w:moveFrom w:id="1002" w:author="blake grills" w:date="2020-04-03T00:10:00Z">
        <w:r w:rsidR="0032657B" w:rsidRPr="00962E78" w:rsidDel="001A1C33">
          <w:rPr>
            <w:smallCaps/>
            <w:sz w:val="24"/>
            <w:szCs w:val="24"/>
          </w:rPr>
          <w:t>The lines containing code references are a count of the lines which reference pieces of code but are not true lines of commented out code</w:t>
        </w:r>
        <w:del w:id="1003" w:author="blake grills" w:date="2020-04-03T10:17:00Z">
          <w:r w:rsidR="00094B30" w:rsidDel="00CF64B0">
            <w:rPr>
              <w:smallCaps/>
              <w:sz w:val="24"/>
              <w:szCs w:val="24"/>
            </w:rPr>
            <w:delText xml:space="preserve">.  </w:delText>
          </w:r>
        </w:del>
      </w:moveFrom>
      <w:ins w:id="1004" w:author="blake grills" w:date="2020-04-03T10:17:00Z">
        <w:r w:rsidR="00CF64B0">
          <w:rPr>
            <w:smallCaps/>
            <w:sz w:val="24"/>
            <w:szCs w:val="24"/>
          </w:rPr>
          <w:t xml:space="preserve">.  </w:t>
        </w:r>
      </w:ins>
      <w:moveFrom w:id="1005" w:author="blake grills" w:date="2020-04-03T00:10:00Z">
        <w:r w:rsidR="0032657B" w:rsidRPr="00962E78" w:rsidDel="001A1C33">
          <w:rPr>
            <w:smallCaps/>
            <w:sz w:val="24"/>
            <w:szCs w:val="24"/>
          </w:rPr>
          <w:t>The lines containing standard terms are lines which contain standardized terms such as virtual, void, and int</w:t>
        </w:r>
        <w:bookmarkEnd w:id="979"/>
        <w:r w:rsidR="0032657B" w:rsidRPr="00962E78" w:rsidDel="001A1C33">
          <w:rPr>
            <w:smallCaps/>
            <w:sz w:val="24"/>
            <w:szCs w:val="24"/>
          </w:rPr>
          <w:t>.</w:t>
        </w:r>
      </w:moveFrom>
      <w:moveFromRangeEnd w:id="995"/>
    </w:p>
    <w:tbl>
      <w:tblPr>
        <w:tblStyle w:val="TableGrid"/>
        <w:tblW w:w="10089" w:type="dxa"/>
        <w:tblLook w:val="04A0" w:firstRow="1" w:lastRow="0" w:firstColumn="1" w:lastColumn="0" w:noHBand="0" w:noVBand="1"/>
        <w:tblPrChange w:id="1006" w:author="blake grills" w:date="2020-04-02T23:51:00Z">
          <w:tblPr>
            <w:tblStyle w:val="TableGrid"/>
            <w:tblW w:w="13945" w:type="dxa"/>
            <w:tblLook w:val="04A0" w:firstRow="1" w:lastRow="0" w:firstColumn="1" w:lastColumn="0" w:noHBand="0" w:noVBand="1"/>
          </w:tblPr>
        </w:tblPrChange>
      </w:tblPr>
      <w:tblGrid>
        <w:gridCol w:w="1230"/>
        <w:gridCol w:w="1120"/>
        <w:gridCol w:w="1456"/>
        <w:gridCol w:w="1597"/>
        <w:gridCol w:w="2016"/>
        <w:gridCol w:w="2670"/>
        <w:tblGridChange w:id="1007">
          <w:tblGrid>
            <w:gridCol w:w="1230"/>
            <w:gridCol w:w="1285"/>
            <w:gridCol w:w="1890"/>
            <w:gridCol w:w="1782"/>
            <w:gridCol w:w="2016"/>
            <w:gridCol w:w="1886"/>
          </w:tblGrid>
        </w:tblGridChange>
      </w:tblGrid>
      <w:tr w:rsidR="003D7FE0" w14:paraId="5C4D9C9D" w14:textId="77777777" w:rsidTr="00772EB3">
        <w:tc>
          <w:tcPr>
            <w:tcW w:w="1230" w:type="dxa"/>
            <w:tcPrChange w:id="1008" w:author="blake grills" w:date="2020-04-02T23:51:00Z">
              <w:tcPr>
                <w:tcW w:w="1230" w:type="dxa"/>
              </w:tcPr>
            </w:tcPrChange>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Change w:id="1009" w:author="blake grills" w:date="2020-04-02T23:51:00Z">
              <w:tcPr>
                <w:tcW w:w="1285" w:type="dxa"/>
              </w:tcPr>
            </w:tcPrChange>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Change w:id="1010" w:author="blake grills" w:date="2020-04-02T23:51:00Z">
              <w:tcPr>
                <w:tcW w:w="1890" w:type="dxa"/>
              </w:tcPr>
            </w:tcPrChange>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Change w:id="1011" w:author="blake grills" w:date="2020-04-02T23:51:00Z">
              <w:tcPr>
                <w:tcW w:w="1782" w:type="dxa"/>
              </w:tcPr>
            </w:tcPrChange>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Change w:id="1012" w:author="blake grills" w:date="2020-04-02T23:51:00Z">
              <w:tcPr>
                <w:tcW w:w="2016" w:type="dxa"/>
              </w:tcPr>
            </w:tcPrChange>
          </w:tcPr>
          <w:p w14:paraId="1F23E2CD" w14:textId="77777777" w:rsidR="003D7FE0" w:rsidRDefault="003D7FE0" w:rsidP="00033C01">
            <w:pPr>
              <w:ind w:firstLine="0"/>
              <w:jc w:val="center"/>
              <w:rPr>
                <w:rFonts w:cs="Times New Roman"/>
                <w:b/>
                <w:bCs/>
                <w:szCs w:val="24"/>
              </w:rPr>
            </w:pPr>
            <w:r>
              <w:rPr>
                <w:rFonts w:cs="Times New Roman"/>
                <w:b/>
                <w:bCs/>
                <w:szCs w:val="24"/>
              </w:rPr>
              <w:t>Number of Doxygen/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Change w:id="1013" w:author="blake grills" w:date="2020-04-02T23:51:00Z">
              <w:tcPr>
                <w:tcW w:w="1886" w:type="dxa"/>
              </w:tcPr>
            </w:tcPrChange>
          </w:tcPr>
          <w:p w14:paraId="57A0FC66" w14:textId="0120AAF2" w:rsidR="003D7FE0" w:rsidRPr="00962E78" w:rsidRDefault="00772EB3" w:rsidP="00962E78">
            <w:pPr>
              <w:ind w:firstLine="0"/>
              <w:jc w:val="center"/>
              <w:rPr>
                <w:rFonts w:cs="Times New Roman"/>
                <w:b/>
                <w:bCs/>
                <w:szCs w:val="24"/>
              </w:rPr>
            </w:pPr>
            <w:ins w:id="1014" w:author="blake grills" w:date="2020-04-02T23:48:00Z">
              <w:r>
                <w:rPr>
                  <w:rFonts w:cs="Times New Roman"/>
                  <w:b/>
                  <w:bCs/>
                  <w:szCs w:val="24"/>
                </w:rPr>
                <w:t xml:space="preserve">Average </w:t>
              </w:r>
            </w:ins>
            <w:r w:rsidR="003D7FE0">
              <w:rPr>
                <w:rFonts w:cs="Times New Roman"/>
                <w:b/>
                <w:bCs/>
                <w:szCs w:val="24"/>
              </w:rPr>
              <w:t xml:space="preserve">Lines of </w:t>
            </w:r>
            <w:ins w:id="1015" w:author="blake grills" w:date="2020-04-02T23:46:00Z">
              <w:r>
                <w:rPr>
                  <w:rFonts w:cs="Times New Roman"/>
                  <w:b/>
                  <w:bCs/>
                  <w:szCs w:val="24"/>
                </w:rPr>
                <w:t>Doxygen/</w:t>
              </w:r>
            </w:ins>
            <w:ins w:id="1016" w:author="blake grills" w:date="2020-04-02T23:47:00Z">
              <w:r>
                <w:rPr>
                  <w:rFonts w:cs="Times New Roman"/>
                  <w:b/>
                  <w:bCs/>
                  <w:szCs w:val="24"/>
                </w:rPr>
                <w:t>Javadoc/Block Comments</w:t>
              </w:r>
            </w:ins>
          </w:p>
        </w:tc>
      </w:tr>
      <w:tr w:rsidR="003D7FE0" w14:paraId="365D1D52" w14:textId="77777777" w:rsidTr="00772EB3">
        <w:tc>
          <w:tcPr>
            <w:tcW w:w="1230" w:type="dxa"/>
            <w:tcPrChange w:id="1017" w:author="blake grills" w:date="2020-04-02T23:51:00Z">
              <w:tcPr>
                <w:tcW w:w="1230" w:type="dxa"/>
              </w:tcPr>
            </w:tcPrChange>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Change w:id="1018" w:author="blake grills" w:date="2020-04-02T23:51:00Z">
              <w:tcPr>
                <w:tcW w:w="1285" w:type="dxa"/>
              </w:tcPr>
            </w:tcPrChange>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Change w:id="1019" w:author="blake grills" w:date="2020-04-02T23:51:00Z">
              <w:tcPr>
                <w:tcW w:w="1890" w:type="dxa"/>
              </w:tcPr>
            </w:tcPrChange>
          </w:tcPr>
          <w:p w14:paraId="61FF179B" w14:textId="26531AB3" w:rsidR="003D7FE0" w:rsidRDefault="003D7FE0" w:rsidP="004E5433">
            <w:pPr>
              <w:ind w:firstLine="0"/>
              <w:rPr>
                <w:rFonts w:cs="Times New Roman"/>
                <w:szCs w:val="24"/>
              </w:rPr>
            </w:pPr>
            <w:r>
              <w:rPr>
                <w:rFonts w:cs="Times New Roman"/>
                <w:szCs w:val="24"/>
              </w:rPr>
              <w:t>4</w:t>
            </w:r>
            <w:ins w:id="1020" w:author="blake grills" w:date="2020-04-02T23:10:00Z">
              <w:r>
                <w:rPr>
                  <w:rFonts w:cs="Times New Roman"/>
                  <w:szCs w:val="24"/>
                </w:rPr>
                <w:t xml:space="preserve"> (2.12%)</w:t>
              </w:r>
            </w:ins>
          </w:p>
        </w:tc>
        <w:tc>
          <w:tcPr>
            <w:tcW w:w="1754" w:type="dxa"/>
            <w:tcPrChange w:id="1021" w:author="blake grills" w:date="2020-04-02T23:51:00Z">
              <w:tcPr>
                <w:tcW w:w="1782" w:type="dxa"/>
              </w:tcPr>
            </w:tcPrChange>
          </w:tcPr>
          <w:p w14:paraId="12398149" w14:textId="51A7BCF0" w:rsidR="003D7FE0" w:rsidRDefault="003D7FE0" w:rsidP="004E5433">
            <w:pPr>
              <w:ind w:firstLine="0"/>
              <w:rPr>
                <w:rFonts w:cs="Times New Roman"/>
                <w:szCs w:val="24"/>
              </w:rPr>
            </w:pPr>
            <w:r>
              <w:rPr>
                <w:rFonts w:cs="Times New Roman"/>
                <w:szCs w:val="24"/>
              </w:rPr>
              <w:t>98</w:t>
            </w:r>
            <w:ins w:id="1022" w:author="blake grills" w:date="2020-04-02T23:08:00Z">
              <w:r>
                <w:rPr>
                  <w:rFonts w:cs="Times New Roman"/>
                  <w:szCs w:val="24"/>
                </w:rPr>
                <w:t xml:space="preserve"> (34</w:t>
              </w:r>
            </w:ins>
            <w:ins w:id="1023" w:author="blake grills" w:date="2020-04-02T23:09:00Z">
              <w:r>
                <w:rPr>
                  <w:rFonts w:cs="Times New Roman"/>
                  <w:szCs w:val="24"/>
                </w:rPr>
                <w:t>.15</w:t>
              </w:r>
            </w:ins>
            <w:ins w:id="1024" w:author="blake grills" w:date="2020-04-02T23:08:00Z">
              <w:r>
                <w:rPr>
                  <w:rFonts w:cs="Times New Roman"/>
                  <w:szCs w:val="24"/>
                </w:rPr>
                <w:t>%)</w:t>
              </w:r>
            </w:ins>
          </w:p>
        </w:tc>
        <w:tc>
          <w:tcPr>
            <w:tcW w:w="1754" w:type="dxa"/>
            <w:tcPrChange w:id="1025" w:author="blake grills" w:date="2020-04-02T23:51:00Z">
              <w:tcPr>
                <w:tcW w:w="2016" w:type="dxa"/>
              </w:tcPr>
            </w:tcPrChange>
          </w:tcPr>
          <w:p w14:paraId="4321772E" w14:textId="6E62CB4F" w:rsidR="003D7FE0" w:rsidRDefault="003D7FE0" w:rsidP="004E5433">
            <w:pPr>
              <w:ind w:firstLine="0"/>
              <w:rPr>
                <w:rFonts w:cs="Times New Roman"/>
                <w:szCs w:val="24"/>
              </w:rPr>
            </w:pPr>
            <w:r>
              <w:rPr>
                <w:rFonts w:cs="Times New Roman"/>
                <w:szCs w:val="24"/>
              </w:rPr>
              <w:t>76</w:t>
            </w:r>
            <w:ins w:id="1026" w:author="blake grills" w:date="2020-04-02T23:10:00Z">
              <w:r>
                <w:rPr>
                  <w:rFonts w:cs="Times New Roman"/>
                  <w:szCs w:val="24"/>
                </w:rPr>
                <w:t xml:space="preserve"> (40.21</w:t>
              </w:r>
            </w:ins>
            <w:ins w:id="1027" w:author="blake grills" w:date="2020-04-02T23:11:00Z">
              <w:r>
                <w:rPr>
                  <w:rFonts w:cs="Times New Roman"/>
                  <w:szCs w:val="24"/>
                </w:rPr>
                <w:t>%)</w:t>
              </w:r>
            </w:ins>
          </w:p>
        </w:tc>
        <w:tc>
          <w:tcPr>
            <w:tcW w:w="2670" w:type="dxa"/>
            <w:tcPrChange w:id="1028" w:author="blake grills" w:date="2020-04-02T23:51:00Z">
              <w:tcPr>
                <w:tcW w:w="1886" w:type="dxa"/>
              </w:tcPr>
            </w:tcPrChange>
          </w:tcPr>
          <w:p w14:paraId="75E5F93F" w14:textId="2E4FE17A" w:rsidR="003D7FE0" w:rsidRDefault="003D7FE0" w:rsidP="004E5433">
            <w:pPr>
              <w:ind w:firstLine="0"/>
              <w:rPr>
                <w:rFonts w:cs="Times New Roman"/>
                <w:szCs w:val="24"/>
              </w:rPr>
            </w:pPr>
            <w:del w:id="1029" w:author="blake grills" w:date="2020-04-02T23:44:00Z">
              <w:r w:rsidDel="00772EB3">
                <w:rPr>
                  <w:rFonts w:cs="Times New Roman"/>
                  <w:szCs w:val="24"/>
                </w:rPr>
                <w:delText>58</w:delText>
              </w:r>
            </w:del>
            <w:ins w:id="1030" w:author="blake grills" w:date="2020-04-02T23:49:00Z">
              <w:r w:rsidR="00772EB3">
                <w:rPr>
                  <w:rFonts w:cs="Times New Roman"/>
                  <w:szCs w:val="24"/>
                </w:rPr>
                <w:t>2.36</w:t>
              </w:r>
            </w:ins>
          </w:p>
        </w:tc>
      </w:tr>
      <w:tr w:rsidR="003D7FE0" w14:paraId="621D0720" w14:textId="77777777" w:rsidTr="00772EB3">
        <w:tc>
          <w:tcPr>
            <w:tcW w:w="1230" w:type="dxa"/>
            <w:tcPrChange w:id="1031" w:author="blake grills" w:date="2020-04-02T23:51:00Z">
              <w:tcPr>
                <w:tcW w:w="1230" w:type="dxa"/>
              </w:tcPr>
            </w:tcPrChange>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Change w:id="1032" w:author="blake grills" w:date="2020-04-02T23:51:00Z">
              <w:tcPr>
                <w:tcW w:w="1285" w:type="dxa"/>
              </w:tcPr>
            </w:tcPrChange>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Change w:id="1033" w:author="blake grills" w:date="2020-04-02T23:51:00Z">
              <w:tcPr>
                <w:tcW w:w="1890" w:type="dxa"/>
              </w:tcPr>
            </w:tcPrChange>
          </w:tcPr>
          <w:p w14:paraId="07F69739" w14:textId="230C3A5D" w:rsidR="003D7FE0" w:rsidRDefault="003D7FE0" w:rsidP="004E5433">
            <w:pPr>
              <w:ind w:firstLine="0"/>
              <w:rPr>
                <w:rFonts w:cs="Times New Roman"/>
                <w:szCs w:val="24"/>
              </w:rPr>
            </w:pPr>
            <w:r>
              <w:rPr>
                <w:rFonts w:cs="Times New Roman"/>
                <w:szCs w:val="24"/>
              </w:rPr>
              <w:t>168</w:t>
            </w:r>
            <w:ins w:id="1034" w:author="blake grills" w:date="2020-04-02T23:12:00Z">
              <w:r>
                <w:rPr>
                  <w:rFonts w:cs="Times New Roman"/>
                  <w:szCs w:val="24"/>
                </w:rPr>
                <w:t xml:space="preserve"> (8.83%)</w:t>
              </w:r>
            </w:ins>
          </w:p>
        </w:tc>
        <w:tc>
          <w:tcPr>
            <w:tcW w:w="1754" w:type="dxa"/>
            <w:tcPrChange w:id="1035" w:author="blake grills" w:date="2020-04-02T23:51:00Z">
              <w:tcPr>
                <w:tcW w:w="1782" w:type="dxa"/>
              </w:tcPr>
            </w:tcPrChange>
          </w:tcPr>
          <w:p w14:paraId="1A140E78" w14:textId="0C9CA9CB" w:rsidR="003D7FE0" w:rsidRDefault="003D7FE0" w:rsidP="004E5433">
            <w:pPr>
              <w:ind w:firstLine="0"/>
              <w:rPr>
                <w:rFonts w:cs="Times New Roman"/>
                <w:szCs w:val="24"/>
              </w:rPr>
            </w:pPr>
            <w:r>
              <w:rPr>
                <w:rFonts w:cs="Times New Roman"/>
                <w:szCs w:val="24"/>
              </w:rPr>
              <w:t>505</w:t>
            </w:r>
            <w:ins w:id="1036" w:author="blake grills" w:date="2020-04-02T23:09:00Z">
              <w:r>
                <w:rPr>
                  <w:rFonts w:cs="Times New Roman"/>
                  <w:szCs w:val="24"/>
                </w:rPr>
                <w:t xml:space="preserve"> (20.97%)</w:t>
              </w:r>
            </w:ins>
          </w:p>
        </w:tc>
        <w:tc>
          <w:tcPr>
            <w:tcW w:w="1754" w:type="dxa"/>
            <w:tcPrChange w:id="1037" w:author="blake grills" w:date="2020-04-02T23:51:00Z">
              <w:tcPr>
                <w:tcW w:w="2016" w:type="dxa"/>
              </w:tcPr>
            </w:tcPrChange>
          </w:tcPr>
          <w:p w14:paraId="0E7BE43E" w14:textId="1F527A98" w:rsidR="003D7FE0" w:rsidRDefault="003D7FE0" w:rsidP="004E5433">
            <w:pPr>
              <w:ind w:firstLine="0"/>
              <w:rPr>
                <w:rFonts w:cs="Times New Roman"/>
                <w:szCs w:val="24"/>
              </w:rPr>
            </w:pPr>
            <w:r>
              <w:rPr>
                <w:rFonts w:cs="Times New Roman"/>
                <w:szCs w:val="24"/>
              </w:rPr>
              <w:t>304</w:t>
            </w:r>
            <w:ins w:id="1038" w:author="blake grills" w:date="2020-04-02T23:12:00Z">
              <w:r>
                <w:rPr>
                  <w:rFonts w:cs="Times New Roman"/>
                  <w:szCs w:val="24"/>
                </w:rPr>
                <w:t xml:space="preserve"> (15.97%)</w:t>
              </w:r>
            </w:ins>
          </w:p>
        </w:tc>
        <w:tc>
          <w:tcPr>
            <w:tcW w:w="2670" w:type="dxa"/>
            <w:tcPrChange w:id="1039" w:author="blake grills" w:date="2020-04-02T23:51:00Z">
              <w:tcPr>
                <w:tcW w:w="1886" w:type="dxa"/>
              </w:tcPr>
            </w:tcPrChange>
          </w:tcPr>
          <w:p w14:paraId="41EFDF69" w14:textId="41F74E5E" w:rsidR="003D7FE0" w:rsidRDefault="003D7FE0" w:rsidP="004E5433">
            <w:pPr>
              <w:ind w:firstLine="0"/>
              <w:rPr>
                <w:rFonts w:cs="Times New Roman"/>
                <w:szCs w:val="24"/>
              </w:rPr>
            </w:pPr>
            <w:del w:id="1040" w:author="blake grills" w:date="2020-04-02T23:44:00Z">
              <w:r w:rsidDel="00772EB3">
                <w:rPr>
                  <w:rFonts w:cs="Times New Roman"/>
                  <w:szCs w:val="24"/>
                </w:rPr>
                <w:delText>231</w:delText>
              </w:r>
            </w:del>
            <w:ins w:id="1041" w:author="blake grills" w:date="2020-04-02T23:50:00Z">
              <w:r w:rsidR="00772EB3">
                <w:rPr>
                  <w:rFonts w:cs="Times New Roman"/>
                  <w:szCs w:val="24"/>
                </w:rPr>
                <w:t>4.03</w:t>
              </w:r>
            </w:ins>
          </w:p>
        </w:tc>
      </w:tr>
      <w:tr w:rsidR="003D7FE0" w14:paraId="484628DD" w14:textId="77777777" w:rsidTr="00772EB3">
        <w:tc>
          <w:tcPr>
            <w:tcW w:w="1230" w:type="dxa"/>
            <w:tcPrChange w:id="1042" w:author="blake grills" w:date="2020-04-02T23:51:00Z">
              <w:tcPr>
                <w:tcW w:w="1230" w:type="dxa"/>
              </w:tcPr>
            </w:tcPrChange>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Change w:id="1043" w:author="blake grills" w:date="2020-04-02T23:51:00Z">
              <w:tcPr>
                <w:tcW w:w="1285" w:type="dxa"/>
              </w:tcPr>
            </w:tcPrChange>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Change w:id="1044" w:author="blake grills" w:date="2020-04-02T23:51:00Z">
              <w:tcPr>
                <w:tcW w:w="1890" w:type="dxa"/>
              </w:tcPr>
            </w:tcPrChange>
          </w:tcPr>
          <w:p w14:paraId="50A35B9B" w14:textId="16B65519" w:rsidR="003D7FE0" w:rsidRDefault="003D7FE0" w:rsidP="004E5433">
            <w:pPr>
              <w:ind w:firstLine="0"/>
              <w:rPr>
                <w:rFonts w:cs="Times New Roman"/>
                <w:szCs w:val="24"/>
              </w:rPr>
            </w:pPr>
            <w:r>
              <w:rPr>
                <w:rFonts w:cs="Times New Roman"/>
                <w:szCs w:val="24"/>
              </w:rPr>
              <w:t>5</w:t>
            </w:r>
            <w:ins w:id="1045" w:author="blake grills" w:date="2020-04-02T23:14:00Z">
              <w:r>
                <w:rPr>
                  <w:rFonts w:cs="Times New Roman"/>
                  <w:szCs w:val="24"/>
                </w:rPr>
                <w:t xml:space="preserve"> (2.30%)</w:t>
              </w:r>
            </w:ins>
          </w:p>
        </w:tc>
        <w:tc>
          <w:tcPr>
            <w:tcW w:w="1754" w:type="dxa"/>
            <w:tcPrChange w:id="1046" w:author="blake grills" w:date="2020-04-02T23:51:00Z">
              <w:tcPr>
                <w:tcW w:w="1782" w:type="dxa"/>
              </w:tcPr>
            </w:tcPrChange>
          </w:tcPr>
          <w:p w14:paraId="25FE1AAF" w14:textId="790EDA9B" w:rsidR="003D7FE0" w:rsidRDefault="003D7FE0" w:rsidP="004E5433">
            <w:pPr>
              <w:ind w:firstLine="0"/>
              <w:rPr>
                <w:rFonts w:cs="Times New Roman"/>
                <w:szCs w:val="24"/>
              </w:rPr>
            </w:pPr>
            <w:r>
              <w:rPr>
                <w:rFonts w:cs="Times New Roman"/>
                <w:szCs w:val="24"/>
              </w:rPr>
              <w:t>22</w:t>
            </w:r>
            <w:ins w:id="1047" w:author="blake grills" w:date="2020-04-02T23:09:00Z">
              <w:r>
                <w:rPr>
                  <w:rFonts w:cs="Times New Roman"/>
                  <w:szCs w:val="24"/>
                </w:rPr>
                <w:t xml:space="preserve"> (9.21%)</w:t>
              </w:r>
            </w:ins>
          </w:p>
        </w:tc>
        <w:tc>
          <w:tcPr>
            <w:tcW w:w="1754" w:type="dxa"/>
            <w:tcPrChange w:id="1048" w:author="blake grills" w:date="2020-04-02T23:51:00Z">
              <w:tcPr>
                <w:tcW w:w="2016" w:type="dxa"/>
              </w:tcPr>
            </w:tcPrChange>
          </w:tcPr>
          <w:p w14:paraId="20526918" w14:textId="162B76F4" w:rsidR="003D7FE0" w:rsidRDefault="003D7FE0" w:rsidP="004E5433">
            <w:pPr>
              <w:ind w:firstLine="0"/>
              <w:rPr>
                <w:rFonts w:cs="Times New Roman"/>
                <w:szCs w:val="24"/>
              </w:rPr>
            </w:pPr>
            <w:r>
              <w:rPr>
                <w:rFonts w:cs="Times New Roman"/>
                <w:szCs w:val="24"/>
              </w:rPr>
              <w:t>60</w:t>
            </w:r>
            <w:ins w:id="1049" w:author="blake grills" w:date="2020-04-02T23:14:00Z">
              <w:r>
                <w:rPr>
                  <w:rFonts w:cs="Times New Roman"/>
                  <w:szCs w:val="24"/>
                </w:rPr>
                <w:t xml:space="preserve"> (27.65%)</w:t>
              </w:r>
            </w:ins>
          </w:p>
        </w:tc>
        <w:tc>
          <w:tcPr>
            <w:tcW w:w="2670" w:type="dxa"/>
            <w:tcPrChange w:id="1050" w:author="blake grills" w:date="2020-04-02T23:51:00Z">
              <w:tcPr>
                <w:tcW w:w="1886" w:type="dxa"/>
              </w:tcPr>
            </w:tcPrChange>
          </w:tcPr>
          <w:p w14:paraId="14967611" w14:textId="7278653A" w:rsidR="003D7FE0" w:rsidRDefault="003D7FE0" w:rsidP="004E5433">
            <w:pPr>
              <w:ind w:firstLine="0"/>
              <w:rPr>
                <w:rFonts w:cs="Times New Roman"/>
                <w:szCs w:val="24"/>
              </w:rPr>
            </w:pPr>
            <w:del w:id="1051" w:author="blake grills" w:date="2020-04-02T23:44:00Z">
              <w:r w:rsidDel="00772EB3">
                <w:rPr>
                  <w:rFonts w:cs="Times New Roman"/>
                  <w:szCs w:val="24"/>
                </w:rPr>
                <w:delText>0</w:delText>
              </w:r>
            </w:del>
            <w:ins w:id="1052" w:author="blake grills" w:date="2020-04-02T23:51:00Z">
              <w:r w:rsidR="00772EB3">
                <w:rPr>
                  <w:rFonts w:cs="Times New Roman"/>
                  <w:szCs w:val="24"/>
                </w:rPr>
                <w:t>3.34</w:t>
              </w:r>
            </w:ins>
          </w:p>
        </w:tc>
      </w:tr>
      <w:tr w:rsidR="003D7FE0" w14:paraId="555C8483" w14:textId="77777777" w:rsidTr="00772EB3">
        <w:tc>
          <w:tcPr>
            <w:tcW w:w="1230" w:type="dxa"/>
            <w:tcPrChange w:id="1053" w:author="blake grills" w:date="2020-04-02T23:51:00Z">
              <w:tcPr>
                <w:tcW w:w="1230" w:type="dxa"/>
              </w:tcPr>
            </w:tcPrChange>
          </w:tcPr>
          <w:p w14:paraId="3BC056B6" w14:textId="17882075" w:rsidR="003D7FE0" w:rsidRDefault="003D7FE0" w:rsidP="004E5433">
            <w:pPr>
              <w:ind w:firstLine="0"/>
              <w:rPr>
                <w:rFonts w:cs="Times New Roman"/>
                <w:szCs w:val="24"/>
              </w:rPr>
            </w:pPr>
            <w:commentRangeStart w:id="1054"/>
            <w:r>
              <w:rPr>
                <w:rFonts w:cs="Times New Roman"/>
                <w:szCs w:val="24"/>
              </w:rPr>
              <w:t>Total</w:t>
            </w:r>
            <w:commentRangeEnd w:id="1054"/>
            <w:r>
              <w:rPr>
                <w:rStyle w:val="CommentReference"/>
              </w:rPr>
              <w:commentReference w:id="1054"/>
            </w:r>
          </w:p>
        </w:tc>
        <w:tc>
          <w:tcPr>
            <w:tcW w:w="1149" w:type="dxa"/>
            <w:tcPrChange w:id="1055" w:author="blake grills" w:date="2020-04-02T23:51:00Z">
              <w:tcPr>
                <w:tcW w:w="1285" w:type="dxa"/>
              </w:tcPr>
            </w:tcPrChange>
          </w:tcPr>
          <w:p w14:paraId="5CCB478D" w14:textId="30FECCF7" w:rsidR="003D7FE0" w:rsidRDefault="003D7FE0" w:rsidP="004E5433">
            <w:pPr>
              <w:ind w:firstLine="0"/>
              <w:rPr>
                <w:rFonts w:cs="Times New Roman"/>
                <w:szCs w:val="24"/>
              </w:rPr>
            </w:pPr>
            <w:ins w:id="1056" w:author="blake grills" w:date="2020-04-02T22:56:00Z">
              <w:r>
                <w:rPr>
                  <w:rFonts w:cs="Times New Roman"/>
                  <w:szCs w:val="24"/>
                </w:rPr>
                <w:t>2934</w:t>
              </w:r>
            </w:ins>
          </w:p>
        </w:tc>
        <w:tc>
          <w:tcPr>
            <w:tcW w:w="1532" w:type="dxa"/>
            <w:tcPrChange w:id="1057" w:author="blake grills" w:date="2020-04-02T23:51:00Z">
              <w:tcPr>
                <w:tcW w:w="1890" w:type="dxa"/>
              </w:tcPr>
            </w:tcPrChange>
          </w:tcPr>
          <w:p w14:paraId="7D84D857" w14:textId="7025A604" w:rsidR="003D7FE0" w:rsidRDefault="003D7FE0" w:rsidP="004E5433">
            <w:pPr>
              <w:ind w:firstLine="0"/>
              <w:rPr>
                <w:rFonts w:cs="Times New Roman"/>
                <w:szCs w:val="24"/>
              </w:rPr>
            </w:pPr>
            <w:ins w:id="1058" w:author="blake grills" w:date="2020-04-02T22:56:00Z">
              <w:r>
                <w:rPr>
                  <w:rFonts w:cs="Times New Roman"/>
                  <w:szCs w:val="24"/>
                </w:rPr>
                <w:t>177</w:t>
              </w:r>
            </w:ins>
            <w:ins w:id="1059" w:author="blake grills" w:date="2020-04-02T23:15:00Z">
              <w:r>
                <w:rPr>
                  <w:rFonts w:cs="Times New Roman"/>
                  <w:szCs w:val="24"/>
                </w:rPr>
                <w:t xml:space="preserve"> (7.67%)</w:t>
              </w:r>
            </w:ins>
          </w:p>
        </w:tc>
        <w:tc>
          <w:tcPr>
            <w:tcW w:w="1754" w:type="dxa"/>
            <w:tcPrChange w:id="1060" w:author="blake grills" w:date="2020-04-02T23:51:00Z">
              <w:tcPr>
                <w:tcW w:w="1782" w:type="dxa"/>
              </w:tcPr>
            </w:tcPrChange>
          </w:tcPr>
          <w:p w14:paraId="6C6C85ED" w14:textId="1AD09B4F" w:rsidR="003D7FE0" w:rsidRDefault="003D7FE0" w:rsidP="004E5433">
            <w:pPr>
              <w:ind w:firstLine="0"/>
              <w:rPr>
                <w:rFonts w:cs="Times New Roman"/>
                <w:szCs w:val="24"/>
              </w:rPr>
            </w:pPr>
            <w:ins w:id="1061" w:author="blake grills" w:date="2020-04-02T22:56:00Z">
              <w:r>
                <w:rPr>
                  <w:rFonts w:cs="Times New Roman"/>
                  <w:szCs w:val="24"/>
                </w:rPr>
                <w:t>625</w:t>
              </w:r>
            </w:ins>
            <w:ins w:id="1062" w:author="blake grills" w:date="2020-04-02T23:15:00Z">
              <w:r>
                <w:rPr>
                  <w:rFonts w:cs="Times New Roman"/>
                  <w:szCs w:val="24"/>
                </w:rPr>
                <w:t xml:space="preserve"> (21.30%)</w:t>
              </w:r>
            </w:ins>
          </w:p>
        </w:tc>
        <w:tc>
          <w:tcPr>
            <w:tcW w:w="1754" w:type="dxa"/>
            <w:tcPrChange w:id="1063" w:author="blake grills" w:date="2020-04-02T23:51:00Z">
              <w:tcPr>
                <w:tcW w:w="2016" w:type="dxa"/>
              </w:tcPr>
            </w:tcPrChange>
          </w:tcPr>
          <w:p w14:paraId="1A5ACCE9" w14:textId="7CE8940F" w:rsidR="003D7FE0" w:rsidRDefault="003D7FE0" w:rsidP="004E5433">
            <w:pPr>
              <w:ind w:firstLine="0"/>
              <w:rPr>
                <w:rFonts w:cs="Times New Roman"/>
                <w:szCs w:val="24"/>
              </w:rPr>
            </w:pPr>
            <w:ins w:id="1064" w:author="blake grills" w:date="2020-04-02T22:57:00Z">
              <w:r>
                <w:rPr>
                  <w:rFonts w:cs="Times New Roman"/>
                  <w:szCs w:val="24"/>
                </w:rPr>
                <w:t>440</w:t>
              </w:r>
            </w:ins>
            <w:ins w:id="1065" w:author="blake grills" w:date="2020-04-02T23:16:00Z">
              <w:r>
                <w:rPr>
                  <w:rFonts w:cs="Times New Roman"/>
                  <w:szCs w:val="24"/>
                </w:rPr>
                <w:t xml:space="preserve"> (19.06%)</w:t>
              </w:r>
            </w:ins>
          </w:p>
        </w:tc>
        <w:tc>
          <w:tcPr>
            <w:tcW w:w="2670" w:type="dxa"/>
            <w:tcPrChange w:id="1066" w:author="blake grills" w:date="2020-04-02T23:51:00Z">
              <w:tcPr>
                <w:tcW w:w="1886" w:type="dxa"/>
              </w:tcPr>
            </w:tcPrChange>
          </w:tcPr>
          <w:p w14:paraId="2873CB35" w14:textId="39704316" w:rsidR="003D7FE0" w:rsidRDefault="00772EB3" w:rsidP="004E5433">
            <w:pPr>
              <w:ind w:firstLine="0"/>
              <w:rPr>
                <w:rFonts w:cs="Times New Roman"/>
                <w:szCs w:val="24"/>
              </w:rPr>
            </w:pPr>
            <w:ins w:id="1067" w:author="blake grills" w:date="2020-04-02T23:52:00Z">
              <w:r>
                <w:rPr>
                  <w:rFonts w:cs="Times New Roman"/>
                  <w:szCs w:val="24"/>
                </w:rPr>
                <w:t>3.74</w:t>
              </w:r>
            </w:ins>
          </w:p>
        </w:tc>
      </w:tr>
    </w:tbl>
    <w:p w14:paraId="15596A92" w14:textId="77A7E241" w:rsidR="00665A7C" w:rsidRDefault="00665A7C" w:rsidP="004E5433">
      <w:pPr>
        <w:rPr>
          <w:ins w:id="1068" w:author="blake grills" w:date="2020-04-03T00:10:00Z"/>
          <w:rFonts w:cs="Times New Roman"/>
          <w:szCs w:val="24"/>
        </w:rPr>
      </w:pPr>
    </w:p>
    <w:p w14:paraId="7E9FCAB3" w14:textId="5330353B" w:rsidR="001A1C33" w:rsidRDefault="001A1C33" w:rsidP="004E5433">
      <w:pPr>
        <w:rPr>
          <w:ins w:id="1069" w:author="blake grills" w:date="2020-04-03T00:10:00Z"/>
          <w:rFonts w:cs="Times New Roman"/>
          <w:szCs w:val="24"/>
        </w:rPr>
      </w:pPr>
    </w:p>
    <w:p w14:paraId="7B76EA2D" w14:textId="77777777" w:rsidR="001A1C33" w:rsidRDefault="001A1C33" w:rsidP="004E5433">
      <w:pPr>
        <w:rPr>
          <w:ins w:id="1070" w:author="blake grills" w:date="2020-04-02T23:41:00Z"/>
          <w:rFonts w:cs="Times New Roman"/>
          <w:szCs w:val="24"/>
        </w:rPr>
      </w:pPr>
    </w:p>
    <w:p w14:paraId="69B87EEE" w14:textId="1DBEB2F4" w:rsidR="001A1C33" w:rsidRDefault="001A1C33" w:rsidP="001A1C33">
      <w:pPr>
        <w:pStyle w:val="Caption"/>
        <w:keepNext/>
        <w:jc w:val="center"/>
        <w:rPr>
          <w:ins w:id="1071" w:author="blake grills" w:date="2020-04-03T00:09:00Z"/>
        </w:rPr>
        <w:pPrChange w:id="1072" w:author="blake grills" w:date="2020-04-03T00:09:00Z">
          <w:pPr/>
        </w:pPrChange>
      </w:pPr>
      <w:ins w:id="1073" w:author="blake grills" w:date="2020-04-03T00:09:00Z">
        <w:r>
          <w:lastRenderedPageBreak/>
          <w:t xml:space="preserve">TABLE </w:t>
        </w:r>
        <w:r>
          <w:fldChar w:fldCharType="begin"/>
        </w:r>
        <w:r>
          <w:instrText xml:space="preserve"> SEQ Table \* ARABIC </w:instrText>
        </w:r>
      </w:ins>
      <w:r>
        <w:fldChar w:fldCharType="separate"/>
      </w:r>
      <w:ins w:id="1074" w:author="blake grills" w:date="2020-04-03T00:09:00Z">
        <w:r>
          <w:rPr>
            <w:noProof/>
          </w:rPr>
          <w:t>12</w:t>
        </w:r>
        <w:r>
          <w:fldChar w:fldCharType="end"/>
        </w:r>
      </w:ins>
      <w:ins w:id="1075" w:author="blake grills" w:date="2020-04-03T10:17:00Z">
        <w:r w:rsidR="00CF64B0">
          <w:t xml:space="preserve">.  </w:t>
        </w:r>
      </w:ins>
      <w:ins w:id="1076" w:author="blake grills" w:date="2020-04-03T00:09:00Z">
        <w:r w:rsidRPr="00962E78">
          <w:rPr>
            <w:smallCaps/>
            <w:sz w:val="24"/>
            <w:szCs w:val="24"/>
          </w:rPr>
          <w:t>Breakdown of the gold set by language</w:t>
        </w:r>
      </w:ins>
      <w:ins w:id="1077" w:author="blake grills" w:date="2020-04-03T10:17:00Z">
        <w:r w:rsidR="00CF64B0">
          <w:rPr>
            <w:smallCaps/>
            <w:sz w:val="24"/>
            <w:szCs w:val="24"/>
          </w:rPr>
          <w:t xml:space="preserve">.  </w:t>
        </w:r>
      </w:ins>
      <w:ins w:id="1078" w:author="blake grills" w:date="2020-04-03T00:09:00Z">
        <w:r w:rsidRPr="00962E78">
          <w:rPr>
            <w:smallCaps/>
            <w:sz w:val="24"/>
            <w:szCs w:val="24"/>
          </w:rPr>
          <w:t>The first column contains the language, due to issues with detection C and C++ have been combined as .h files detected by srcML are labeled as C++ files</w:t>
        </w:r>
      </w:ins>
      <w:ins w:id="1079" w:author="blake grills" w:date="2020-04-03T10:17:00Z">
        <w:r w:rsidR="00CF64B0">
          <w:rPr>
            <w:smallCaps/>
            <w:sz w:val="24"/>
            <w:szCs w:val="24"/>
          </w:rPr>
          <w:t xml:space="preserve">.  </w:t>
        </w:r>
      </w:ins>
      <w:ins w:id="1080" w:author="blake grills" w:date="2020-04-03T00:09:00Z">
        <w:r w:rsidRPr="00962E78">
          <w:rPr>
            <w:smallCaps/>
            <w:sz w:val="24"/>
            <w:szCs w:val="24"/>
          </w:rPr>
          <w:t>The number of sample lines is the total number of lines of comments for the particular language, these are largely C/C++</w:t>
        </w:r>
      </w:ins>
      <w:moveToRangeStart w:id="1081" w:author="blake grills" w:date="2020-04-03T00:10:00Z" w:name="move36765031"/>
      <w:moveTo w:id="1082" w:author="blake grills" w:date="2020-04-03T00:10:00Z">
        <w:del w:id="1083" w:author="blake grills" w:date="2020-04-03T10:17:00Z">
          <w:r w:rsidDel="00CF64B0">
            <w:rPr>
              <w:smallCaps/>
              <w:sz w:val="24"/>
              <w:szCs w:val="24"/>
            </w:rPr>
            <w:delText xml:space="preserve">  </w:delText>
          </w:r>
        </w:del>
      </w:moveTo>
      <w:ins w:id="1084" w:author="blake grills" w:date="2020-04-03T10:17:00Z">
        <w:r w:rsidR="00CF64B0">
          <w:rPr>
            <w:smallCaps/>
            <w:sz w:val="24"/>
            <w:szCs w:val="24"/>
          </w:rPr>
          <w:t xml:space="preserve">.  </w:t>
        </w:r>
      </w:ins>
      <w:moveTo w:id="1085" w:author="blake grills" w:date="2020-04-03T00:10:00Z">
        <w:r w:rsidRPr="00962E78">
          <w:rPr>
            <w:smallCaps/>
            <w:sz w:val="24"/>
            <w:szCs w:val="24"/>
          </w:rPr>
          <w:t>The lines of commented-out code are the total number of lines which are commented out code</w:t>
        </w:r>
        <w:del w:id="1086" w:author="blake grills" w:date="2020-04-03T10:17:00Z">
          <w:r w:rsidDel="00CF64B0">
            <w:rPr>
              <w:smallCaps/>
              <w:sz w:val="24"/>
              <w:szCs w:val="24"/>
            </w:rPr>
            <w:delText xml:space="preserve">.  </w:delText>
          </w:r>
        </w:del>
      </w:moveTo>
      <w:ins w:id="1087" w:author="blake grills" w:date="2020-04-03T10:17:00Z">
        <w:r w:rsidR="00CF64B0">
          <w:rPr>
            <w:smallCaps/>
            <w:sz w:val="24"/>
            <w:szCs w:val="24"/>
          </w:rPr>
          <w:t xml:space="preserve">.  </w:t>
        </w:r>
      </w:ins>
      <w:moveTo w:id="1088" w:author="blake grills" w:date="2020-04-03T00:10:00Z">
        <w:r w:rsidRPr="00962E78">
          <w:rPr>
            <w:smallCaps/>
            <w:sz w:val="24"/>
            <w:szCs w:val="24"/>
          </w:rPr>
          <w:t>The lines containing code references are a count of the lines which reference pieces of code but are not true lines of commented out code</w:t>
        </w:r>
        <w:del w:id="1089" w:author="blake grills" w:date="2020-04-03T10:17:00Z">
          <w:r w:rsidDel="00CF64B0">
            <w:rPr>
              <w:smallCaps/>
              <w:sz w:val="24"/>
              <w:szCs w:val="24"/>
            </w:rPr>
            <w:delText xml:space="preserve">.  </w:delText>
          </w:r>
        </w:del>
      </w:moveTo>
      <w:ins w:id="1090" w:author="blake grills" w:date="2020-04-03T10:17:00Z">
        <w:r w:rsidR="00CF64B0">
          <w:rPr>
            <w:smallCaps/>
            <w:sz w:val="24"/>
            <w:szCs w:val="24"/>
          </w:rPr>
          <w:t xml:space="preserve">.  </w:t>
        </w:r>
      </w:ins>
      <w:moveTo w:id="1091" w:author="blake grills" w:date="2020-04-03T00:10:00Z">
        <w:r w:rsidRPr="00962E78">
          <w:rPr>
            <w:smallCaps/>
            <w:sz w:val="24"/>
            <w:szCs w:val="24"/>
          </w:rPr>
          <w:t>The lines containing standard terms are lines which contain standardized terms such as virtual, void, and int.</w:t>
        </w:r>
      </w:moveTo>
      <w:moveToRangeEnd w:id="1081"/>
    </w:p>
    <w:tbl>
      <w:tblPr>
        <w:tblStyle w:val="TableGrid"/>
        <w:tblW w:w="12950" w:type="dxa"/>
        <w:tblLook w:val="04A0" w:firstRow="1" w:lastRow="0" w:firstColumn="1" w:lastColumn="0" w:noHBand="0" w:noVBand="1"/>
        <w:tblPrChange w:id="1092" w:author="blake grills" w:date="2020-04-02T23:43:00Z">
          <w:tblPr>
            <w:tblStyle w:val="TableGrid"/>
            <w:tblW w:w="18130" w:type="dxa"/>
            <w:tblLook w:val="04A0" w:firstRow="1" w:lastRow="0" w:firstColumn="1" w:lastColumn="0" w:noHBand="0" w:noVBand="1"/>
          </w:tblPr>
        </w:tblPrChange>
      </w:tblPr>
      <w:tblGrid>
        <w:gridCol w:w="2590"/>
        <w:gridCol w:w="2590"/>
        <w:gridCol w:w="2590"/>
        <w:gridCol w:w="2590"/>
        <w:gridCol w:w="2590"/>
        <w:tblGridChange w:id="1093">
          <w:tblGrid>
            <w:gridCol w:w="2590"/>
            <w:gridCol w:w="2590"/>
            <w:gridCol w:w="2590"/>
            <w:gridCol w:w="2590"/>
            <w:gridCol w:w="2590"/>
          </w:tblGrid>
        </w:tblGridChange>
      </w:tblGrid>
      <w:tr w:rsidR="003D7FE0" w14:paraId="62365E1E" w14:textId="77777777" w:rsidTr="003D7FE0">
        <w:trPr>
          <w:ins w:id="1094" w:author="blake grills" w:date="2020-04-02T23:41:00Z"/>
        </w:trPr>
        <w:tc>
          <w:tcPr>
            <w:tcW w:w="2590" w:type="dxa"/>
            <w:tcPrChange w:id="1095" w:author="blake grills" w:date="2020-04-02T23:43:00Z">
              <w:tcPr>
                <w:tcW w:w="2590" w:type="dxa"/>
              </w:tcPr>
            </w:tcPrChange>
          </w:tcPr>
          <w:p w14:paraId="72A6485E" w14:textId="5BC3B158" w:rsidR="003D7FE0" w:rsidRDefault="003D7FE0" w:rsidP="003D7FE0">
            <w:pPr>
              <w:ind w:firstLine="0"/>
              <w:rPr>
                <w:ins w:id="1096" w:author="blake grills" w:date="2020-04-02T23:42:00Z"/>
                <w:rFonts w:cs="Times New Roman"/>
                <w:szCs w:val="24"/>
              </w:rPr>
            </w:pPr>
            <w:ins w:id="1097" w:author="blake grills" w:date="2020-04-02T23:42:00Z">
              <w:r>
                <w:rPr>
                  <w:rFonts w:cs="Times New Roman"/>
                  <w:b/>
                  <w:bCs/>
                  <w:szCs w:val="24"/>
                </w:rPr>
                <w:t>Language</w:t>
              </w:r>
            </w:ins>
          </w:p>
        </w:tc>
        <w:tc>
          <w:tcPr>
            <w:tcW w:w="2590" w:type="dxa"/>
            <w:tcPrChange w:id="1098" w:author="blake grills" w:date="2020-04-02T23:43:00Z">
              <w:tcPr>
                <w:tcW w:w="2590" w:type="dxa"/>
              </w:tcPr>
            </w:tcPrChange>
          </w:tcPr>
          <w:p w14:paraId="703344F1" w14:textId="7D7765CA" w:rsidR="003D7FE0" w:rsidRDefault="003D7FE0" w:rsidP="003D7FE0">
            <w:pPr>
              <w:ind w:firstLine="0"/>
              <w:rPr>
                <w:ins w:id="1099" w:author="blake grills" w:date="2020-04-02T23:42:00Z"/>
                <w:rFonts w:cs="Times New Roman"/>
                <w:szCs w:val="24"/>
              </w:rPr>
            </w:pPr>
            <w:ins w:id="1100" w:author="blake grills" w:date="2020-04-02T23:42:00Z">
              <w:r>
                <w:rPr>
                  <w:rFonts w:cs="Times New Roman"/>
                  <w:b/>
                  <w:bCs/>
                  <w:szCs w:val="24"/>
                </w:rPr>
                <w:t>Number of Sample Lines</w:t>
              </w:r>
            </w:ins>
          </w:p>
        </w:tc>
        <w:tc>
          <w:tcPr>
            <w:tcW w:w="2590" w:type="dxa"/>
            <w:tcPrChange w:id="1101" w:author="blake grills" w:date="2020-04-02T23:43:00Z">
              <w:tcPr>
                <w:tcW w:w="2590" w:type="dxa"/>
              </w:tcPr>
            </w:tcPrChange>
          </w:tcPr>
          <w:p w14:paraId="256D3595" w14:textId="6B685F31" w:rsidR="003D7FE0" w:rsidRDefault="003D7FE0" w:rsidP="003D7FE0">
            <w:pPr>
              <w:ind w:firstLine="0"/>
              <w:rPr>
                <w:ins w:id="1102" w:author="blake grills" w:date="2020-04-02T23:42:00Z"/>
                <w:rFonts w:cs="Times New Roman"/>
                <w:szCs w:val="24"/>
              </w:rPr>
            </w:pPr>
            <w:ins w:id="1103" w:author="blake grills" w:date="2020-04-02T23:42:00Z">
              <w:r>
                <w:rPr>
                  <w:rFonts w:cs="Times New Roman"/>
                  <w:b/>
                  <w:bCs/>
                  <w:szCs w:val="24"/>
                </w:rPr>
                <w:t>Lines of Commented-out Code</w:t>
              </w:r>
            </w:ins>
          </w:p>
        </w:tc>
        <w:tc>
          <w:tcPr>
            <w:tcW w:w="2590" w:type="dxa"/>
            <w:tcPrChange w:id="1104" w:author="blake grills" w:date="2020-04-02T23:43:00Z">
              <w:tcPr>
                <w:tcW w:w="2590" w:type="dxa"/>
              </w:tcPr>
            </w:tcPrChange>
          </w:tcPr>
          <w:p w14:paraId="69AD641A" w14:textId="1E18C786" w:rsidR="003D7FE0" w:rsidRDefault="003D7FE0" w:rsidP="003D7FE0">
            <w:pPr>
              <w:ind w:firstLine="0"/>
              <w:rPr>
                <w:ins w:id="1105" w:author="blake grills" w:date="2020-04-02T23:42:00Z"/>
                <w:rFonts w:cs="Times New Roman"/>
                <w:szCs w:val="24"/>
              </w:rPr>
            </w:pPr>
            <w:ins w:id="1106" w:author="blake grills" w:date="2020-04-02T23:42:00Z">
              <w:r>
                <w:rPr>
                  <w:rFonts w:cs="Times New Roman"/>
                  <w:b/>
                  <w:bCs/>
                  <w:szCs w:val="24"/>
                </w:rPr>
                <w:t>Lines Containing Code references</w:t>
              </w:r>
            </w:ins>
          </w:p>
        </w:tc>
        <w:tc>
          <w:tcPr>
            <w:tcW w:w="2590" w:type="dxa"/>
            <w:tcPrChange w:id="1107" w:author="blake grills" w:date="2020-04-02T23:43:00Z">
              <w:tcPr>
                <w:tcW w:w="2590" w:type="dxa"/>
              </w:tcPr>
            </w:tcPrChange>
          </w:tcPr>
          <w:p w14:paraId="3BE62485" w14:textId="37AB28BC" w:rsidR="003D7FE0" w:rsidRDefault="003D7FE0" w:rsidP="003D7FE0">
            <w:pPr>
              <w:ind w:firstLine="0"/>
              <w:rPr>
                <w:ins w:id="1108" w:author="blake grills" w:date="2020-04-02T23:42:00Z"/>
                <w:rFonts w:cs="Times New Roman"/>
                <w:szCs w:val="24"/>
              </w:rPr>
            </w:pPr>
            <w:ins w:id="1109" w:author="blake grills" w:date="2020-04-02T23:42:00Z">
              <w:r>
                <w:rPr>
                  <w:rFonts w:cs="Times New Roman"/>
                  <w:b/>
                  <w:bCs/>
                  <w:szCs w:val="24"/>
                </w:rPr>
                <w:t>Lines Containing Standard Terms</w:t>
              </w:r>
            </w:ins>
          </w:p>
        </w:tc>
      </w:tr>
      <w:tr w:rsidR="003D7FE0" w14:paraId="242F63D0" w14:textId="77777777" w:rsidTr="003D7FE0">
        <w:trPr>
          <w:ins w:id="1110" w:author="blake grills" w:date="2020-04-02T23:41:00Z"/>
        </w:trPr>
        <w:tc>
          <w:tcPr>
            <w:tcW w:w="2590" w:type="dxa"/>
            <w:tcPrChange w:id="1111" w:author="blake grills" w:date="2020-04-02T23:43:00Z">
              <w:tcPr>
                <w:tcW w:w="2590" w:type="dxa"/>
              </w:tcPr>
            </w:tcPrChange>
          </w:tcPr>
          <w:p w14:paraId="727639DC" w14:textId="6888FB01" w:rsidR="003D7FE0" w:rsidRDefault="003D7FE0" w:rsidP="003D7FE0">
            <w:pPr>
              <w:ind w:firstLine="0"/>
              <w:rPr>
                <w:ins w:id="1112" w:author="blake grills" w:date="2020-04-02T23:42:00Z"/>
                <w:rFonts w:cs="Times New Roman"/>
                <w:szCs w:val="24"/>
              </w:rPr>
            </w:pPr>
            <w:ins w:id="1113" w:author="blake grills" w:date="2020-04-02T23:42:00Z">
              <w:r>
                <w:rPr>
                  <w:rFonts w:cs="Times New Roman"/>
                  <w:szCs w:val="24"/>
                </w:rPr>
                <w:t>C#</w:t>
              </w:r>
            </w:ins>
          </w:p>
        </w:tc>
        <w:tc>
          <w:tcPr>
            <w:tcW w:w="2590" w:type="dxa"/>
            <w:tcPrChange w:id="1114" w:author="blake grills" w:date="2020-04-02T23:43:00Z">
              <w:tcPr>
                <w:tcW w:w="2590" w:type="dxa"/>
              </w:tcPr>
            </w:tcPrChange>
          </w:tcPr>
          <w:p w14:paraId="3C969F0A" w14:textId="6A1242AE" w:rsidR="003D7FE0" w:rsidRDefault="003D7FE0" w:rsidP="003D7FE0">
            <w:pPr>
              <w:ind w:firstLine="0"/>
              <w:rPr>
                <w:ins w:id="1115" w:author="blake grills" w:date="2020-04-02T23:42:00Z"/>
                <w:rFonts w:cs="Times New Roman"/>
                <w:szCs w:val="24"/>
              </w:rPr>
            </w:pPr>
            <w:ins w:id="1116" w:author="blake grills" w:date="2020-04-02T23:42:00Z">
              <w:r>
                <w:rPr>
                  <w:rFonts w:cs="Times New Roman"/>
                  <w:szCs w:val="24"/>
                </w:rPr>
                <w:t>287</w:t>
              </w:r>
            </w:ins>
          </w:p>
        </w:tc>
        <w:tc>
          <w:tcPr>
            <w:tcW w:w="2590" w:type="dxa"/>
            <w:tcPrChange w:id="1117" w:author="blake grills" w:date="2020-04-02T23:43:00Z">
              <w:tcPr>
                <w:tcW w:w="2590" w:type="dxa"/>
              </w:tcPr>
            </w:tcPrChange>
          </w:tcPr>
          <w:p w14:paraId="1D70B90C" w14:textId="3C4691F5" w:rsidR="003D7FE0" w:rsidRDefault="003D7FE0" w:rsidP="003D7FE0">
            <w:pPr>
              <w:ind w:firstLine="0"/>
              <w:rPr>
                <w:ins w:id="1118" w:author="blake grills" w:date="2020-04-02T23:42:00Z"/>
                <w:rFonts w:cs="Times New Roman"/>
                <w:szCs w:val="24"/>
              </w:rPr>
            </w:pPr>
            <w:ins w:id="1119" w:author="blake grills" w:date="2020-04-02T23:42:00Z">
              <w:r>
                <w:rPr>
                  <w:rFonts w:cs="Times New Roman"/>
                  <w:szCs w:val="24"/>
                </w:rPr>
                <w:t>58 (20.21%)</w:t>
              </w:r>
            </w:ins>
          </w:p>
        </w:tc>
        <w:tc>
          <w:tcPr>
            <w:tcW w:w="2590" w:type="dxa"/>
            <w:tcPrChange w:id="1120" w:author="blake grills" w:date="2020-04-02T23:43:00Z">
              <w:tcPr>
                <w:tcW w:w="2590" w:type="dxa"/>
              </w:tcPr>
            </w:tcPrChange>
          </w:tcPr>
          <w:p w14:paraId="0877B2AA" w14:textId="7A5A3FCA" w:rsidR="003D7FE0" w:rsidRDefault="003D7FE0" w:rsidP="003D7FE0">
            <w:pPr>
              <w:ind w:firstLine="0"/>
              <w:rPr>
                <w:ins w:id="1121" w:author="blake grills" w:date="2020-04-02T23:42:00Z"/>
                <w:rFonts w:cs="Times New Roman"/>
                <w:szCs w:val="24"/>
              </w:rPr>
            </w:pPr>
            <w:ins w:id="1122" w:author="blake grills" w:date="2020-04-02T23:42:00Z">
              <w:r>
                <w:rPr>
                  <w:rFonts w:cs="Times New Roman"/>
                  <w:szCs w:val="24"/>
                </w:rPr>
                <w:t>0</w:t>
              </w:r>
            </w:ins>
          </w:p>
        </w:tc>
        <w:tc>
          <w:tcPr>
            <w:tcW w:w="2590" w:type="dxa"/>
            <w:tcPrChange w:id="1123" w:author="blake grills" w:date="2020-04-02T23:43:00Z">
              <w:tcPr>
                <w:tcW w:w="2590" w:type="dxa"/>
              </w:tcPr>
            </w:tcPrChange>
          </w:tcPr>
          <w:p w14:paraId="730DEB29" w14:textId="734E15C6" w:rsidR="003D7FE0" w:rsidRDefault="003D7FE0" w:rsidP="003D7FE0">
            <w:pPr>
              <w:ind w:firstLine="0"/>
              <w:rPr>
                <w:ins w:id="1124" w:author="blake grills" w:date="2020-04-02T23:42:00Z"/>
                <w:rFonts w:cs="Times New Roman"/>
                <w:szCs w:val="24"/>
              </w:rPr>
            </w:pPr>
            <w:ins w:id="1125" w:author="blake grills" w:date="2020-04-02T23:42:00Z">
              <w:r>
                <w:rPr>
                  <w:rFonts w:cs="Times New Roman"/>
                  <w:szCs w:val="24"/>
                </w:rPr>
                <w:t>12 (4.18%)</w:t>
              </w:r>
            </w:ins>
          </w:p>
        </w:tc>
      </w:tr>
      <w:tr w:rsidR="003D7FE0" w14:paraId="70BE0E02" w14:textId="77777777" w:rsidTr="003D7FE0">
        <w:trPr>
          <w:ins w:id="1126" w:author="blake grills" w:date="2020-04-02T23:41:00Z"/>
        </w:trPr>
        <w:tc>
          <w:tcPr>
            <w:tcW w:w="2590" w:type="dxa"/>
            <w:tcPrChange w:id="1127" w:author="blake grills" w:date="2020-04-02T23:43:00Z">
              <w:tcPr>
                <w:tcW w:w="2590" w:type="dxa"/>
              </w:tcPr>
            </w:tcPrChange>
          </w:tcPr>
          <w:p w14:paraId="7520376C" w14:textId="59950DF0" w:rsidR="003D7FE0" w:rsidRDefault="003D7FE0" w:rsidP="003D7FE0">
            <w:pPr>
              <w:ind w:firstLine="0"/>
              <w:rPr>
                <w:ins w:id="1128" w:author="blake grills" w:date="2020-04-02T23:42:00Z"/>
                <w:rFonts w:cs="Times New Roman"/>
                <w:szCs w:val="24"/>
              </w:rPr>
            </w:pPr>
            <w:ins w:id="1129" w:author="blake grills" w:date="2020-04-02T23:42:00Z">
              <w:r>
                <w:rPr>
                  <w:rFonts w:cs="Times New Roman"/>
                  <w:szCs w:val="24"/>
                </w:rPr>
                <w:t>C/C++</w:t>
              </w:r>
            </w:ins>
          </w:p>
        </w:tc>
        <w:tc>
          <w:tcPr>
            <w:tcW w:w="2590" w:type="dxa"/>
            <w:tcPrChange w:id="1130" w:author="blake grills" w:date="2020-04-02T23:43:00Z">
              <w:tcPr>
                <w:tcW w:w="2590" w:type="dxa"/>
              </w:tcPr>
            </w:tcPrChange>
          </w:tcPr>
          <w:p w14:paraId="6FFB2125" w14:textId="46448C46" w:rsidR="003D7FE0" w:rsidRDefault="003D7FE0" w:rsidP="003D7FE0">
            <w:pPr>
              <w:ind w:firstLine="0"/>
              <w:rPr>
                <w:ins w:id="1131" w:author="blake grills" w:date="2020-04-02T23:42:00Z"/>
                <w:rFonts w:cs="Times New Roman"/>
                <w:szCs w:val="24"/>
              </w:rPr>
            </w:pPr>
            <w:ins w:id="1132" w:author="blake grills" w:date="2020-04-02T23:42:00Z">
              <w:r>
                <w:rPr>
                  <w:rFonts w:cs="Times New Roman"/>
                  <w:szCs w:val="24"/>
                </w:rPr>
                <w:t>2408</w:t>
              </w:r>
            </w:ins>
          </w:p>
        </w:tc>
        <w:tc>
          <w:tcPr>
            <w:tcW w:w="2590" w:type="dxa"/>
            <w:tcPrChange w:id="1133" w:author="blake grills" w:date="2020-04-02T23:43:00Z">
              <w:tcPr>
                <w:tcW w:w="2590" w:type="dxa"/>
              </w:tcPr>
            </w:tcPrChange>
          </w:tcPr>
          <w:p w14:paraId="3A87DDE6" w14:textId="15A654A1" w:rsidR="003D7FE0" w:rsidRDefault="003D7FE0" w:rsidP="003D7FE0">
            <w:pPr>
              <w:ind w:firstLine="0"/>
              <w:rPr>
                <w:ins w:id="1134" w:author="blake grills" w:date="2020-04-02T23:42:00Z"/>
                <w:rFonts w:cs="Times New Roman"/>
                <w:szCs w:val="24"/>
              </w:rPr>
            </w:pPr>
            <w:ins w:id="1135" w:author="blake grills" w:date="2020-04-02T23:42:00Z">
              <w:r>
                <w:rPr>
                  <w:rFonts w:cs="Times New Roman"/>
                  <w:szCs w:val="24"/>
                </w:rPr>
                <w:t>231 (9.59%)</w:t>
              </w:r>
            </w:ins>
          </w:p>
        </w:tc>
        <w:tc>
          <w:tcPr>
            <w:tcW w:w="2590" w:type="dxa"/>
            <w:tcPrChange w:id="1136" w:author="blake grills" w:date="2020-04-02T23:43:00Z">
              <w:tcPr>
                <w:tcW w:w="2590" w:type="dxa"/>
              </w:tcPr>
            </w:tcPrChange>
          </w:tcPr>
          <w:p w14:paraId="0958A5C9" w14:textId="2909562B" w:rsidR="003D7FE0" w:rsidRDefault="003D7FE0" w:rsidP="003D7FE0">
            <w:pPr>
              <w:ind w:firstLine="0"/>
              <w:rPr>
                <w:ins w:id="1137" w:author="blake grills" w:date="2020-04-02T23:42:00Z"/>
                <w:rFonts w:cs="Times New Roman"/>
                <w:szCs w:val="24"/>
              </w:rPr>
            </w:pPr>
            <w:ins w:id="1138" w:author="blake grills" w:date="2020-04-02T23:42:00Z">
              <w:r>
                <w:rPr>
                  <w:rFonts w:cs="Times New Roman"/>
                  <w:szCs w:val="24"/>
                </w:rPr>
                <w:t>51 (2.12%)</w:t>
              </w:r>
            </w:ins>
          </w:p>
        </w:tc>
        <w:tc>
          <w:tcPr>
            <w:tcW w:w="2590" w:type="dxa"/>
            <w:tcPrChange w:id="1139" w:author="blake grills" w:date="2020-04-02T23:43:00Z">
              <w:tcPr>
                <w:tcW w:w="2590" w:type="dxa"/>
              </w:tcPr>
            </w:tcPrChange>
          </w:tcPr>
          <w:p w14:paraId="28DCD2B5" w14:textId="663B7381" w:rsidR="003D7FE0" w:rsidRDefault="003D7FE0" w:rsidP="003D7FE0">
            <w:pPr>
              <w:ind w:firstLine="0"/>
              <w:rPr>
                <w:ins w:id="1140" w:author="blake grills" w:date="2020-04-02T23:42:00Z"/>
                <w:rFonts w:cs="Times New Roman"/>
                <w:szCs w:val="24"/>
              </w:rPr>
            </w:pPr>
            <w:ins w:id="1141" w:author="blake grills" w:date="2020-04-02T23:42:00Z">
              <w:r>
                <w:rPr>
                  <w:rFonts w:cs="Times New Roman"/>
                  <w:szCs w:val="24"/>
                </w:rPr>
                <w:t>85 (3.53%)</w:t>
              </w:r>
            </w:ins>
          </w:p>
        </w:tc>
      </w:tr>
      <w:tr w:rsidR="003D7FE0" w14:paraId="3E076783" w14:textId="77777777" w:rsidTr="003D7FE0">
        <w:trPr>
          <w:ins w:id="1142" w:author="blake grills" w:date="2020-04-02T23:41:00Z"/>
        </w:trPr>
        <w:tc>
          <w:tcPr>
            <w:tcW w:w="2590" w:type="dxa"/>
            <w:tcPrChange w:id="1143" w:author="blake grills" w:date="2020-04-02T23:43:00Z">
              <w:tcPr>
                <w:tcW w:w="2590" w:type="dxa"/>
              </w:tcPr>
            </w:tcPrChange>
          </w:tcPr>
          <w:p w14:paraId="1FD52451" w14:textId="4EC63C56" w:rsidR="003D7FE0" w:rsidRDefault="003D7FE0" w:rsidP="003D7FE0">
            <w:pPr>
              <w:ind w:firstLine="0"/>
              <w:rPr>
                <w:ins w:id="1144" w:author="blake grills" w:date="2020-04-02T23:42:00Z"/>
                <w:rFonts w:cs="Times New Roman"/>
                <w:szCs w:val="24"/>
              </w:rPr>
            </w:pPr>
            <w:ins w:id="1145" w:author="blake grills" w:date="2020-04-02T23:42:00Z">
              <w:r>
                <w:rPr>
                  <w:rFonts w:cs="Times New Roman"/>
                  <w:szCs w:val="24"/>
                </w:rPr>
                <w:t>Java</w:t>
              </w:r>
            </w:ins>
          </w:p>
        </w:tc>
        <w:tc>
          <w:tcPr>
            <w:tcW w:w="2590" w:type="dxa"/>
            <w:tcPrChange w:id="1146" w:author="blake grills" w:date="2020-04-02T23:43:00Z">
              <w:tcPr>
                <w:tcW w:w="2590" w:type="dxa"/>
              </w:tcPr>
            </w:tcPrChange>
          </w:tcPr>
          <w:p w14:paraId="4EDF0068" w14:textId="26058017" w:rsidR="003D7FE0" w:rsidRDefault="003D7FE0" w:rsidP="003D7FE0">
            <w:pPr>
              <w:ind w:firstLine="0"/>
              <w:rPr>
                <w:ins w:id="1147" w:author="blake grills" w:date="2020-04-02T23:42:00Z"/>
                <w:rFonts w:cs="Times New Roman"/>
                <w:szCs w:val="24"/>
              </w:rPr>
            </w:pPr>
            <w:ins w:id="1148" w:author="blake grills" w:date="2020-04-02T23:42:00Z">
              <w:r>
                <w:rPr>
                  <w:rFonts w:cs="Times New Roman"/>
                  <w:szCs w:val="24"/>
                </w:rPr>
                <w:t>239</w:t>
              </w:r>
            </w:ins>
          </w:p>
        </w:tc>
        <w:tc>
          <w:tcPr>
            <w:tcW w:w="2590" w:type="dxa"/>
            <w:tcPrChange w:id="1149" w:author="blake grills" w:date="2020-04-02T23:43:00Z">
              <w:tcPr>
                <w:tcW w:w="2590" w:type="dxa"/>
              </w:tcPr>
            </w:tcPrChange>
          </w:tcPr>
          <w:p w14:paraId="3015C665" w14:textId="11CB0B6F" w:rsidR="003D7FE0" w:rsidRDefault="003D7FE0" w:rsidP="003D7FE0">
            <w:pPr>
              <w:ind w:firstLine="0"/>
              <w:rPr>
                <w:ins w:id="1150" w:author="blake grills" w:date="2020-04-02T23:42:00Z"/>
                <w:rFonts w:cs="Times New Roman"/>
                <w:szCs w:val="24"/>
              </w:rPr>
            </w:pPr>
            <w:ins w:id="1151" w:author="blake grills" w:date="2020-04-02T23:42:00Z">
              <w:r>
                <w:rPr>
                  <w:rFonts w:cs="Times New Roman"/>
                  <w:szCs w:val="24"/>
                </w:rPr>
                <w:t>0</w:t>
              </w:r>
            </w:ins>
          </w:p>
        </w:tc>
        <w:tc>
          <w:tcPr>
            <w:tcW w:w="2590" w:type="dxa"/>
            <w:tcPrChange w:id="1152" w:author="blake grills" w:date="2020-04-02T23:43:00Z">
              <w:tcPr>
                <w:tcW w:w="2590" w:type="dxa"/>
              </w:tcPr>
            </w:tcPrChange>
          </w:tcPr>
          <w:p w14:paraId="4E68DE3E" w14:textId="3582668F" w:rsidR="003D7FE0" w:rsidRDefault="003D7FE0" w:rsidP="003D7FE0">
            <w:pPr>
              <w:ind w:firstLine="0"/>
              <w:rPr>
                <w:ins w:id="1153" w:author="blake grills" w:date="2020-04-02T23:42:00Z"/>
                <w:rFonts w:cs="Times New Roman"/>
                <w:szCs w:val="24"/>
              </w:rPr>
            </w:pPr>
            <w:ins w:id="1154" w:author="blake grills" w:date="2020-04-02T23:42:00Z">
              <w:r>
                <w:rPr>
                  <w:rFonts w:cs="Times New Roman"/>
                  <w:szCs w:val="24"/>
                </w:rPr>
                <w:t>4 (1.67%)</w:t>
              </w:r>
            </w:ins>
          </w:p>
        </w:tc>
        <w:tc>
          <w:tcPr>
            <w:tcW w:w="2590" w:type="dxa"/>
            <w:tcPrChange w:id="1155" w:author="blake grills" w:date="2020-04-02T23:43:00Z">
              <w:tcPr>
                <w:tcW w:w="2590" w:type="dxa"/>
              </w:tcPr>
            </w:tcPrChange>
          </w:tcPr>
          <w:p w14:paraId="2822CA4A" w14:textId="66A54F7E" w:rsidR="003D7FE0" w:rsidRDefault="003D7FE0" w:rsidP="003D7FE0">
            <w:pPr>
              <w:ind w:firstLine="0"/>
              <w:rPr>
                <w:ins w:id="1156" w:author="blake grills" w:date="2020-04-02T23:42:00Z"/>
                <w:rFonts w:cs="Times New Roman"/>
                <w:szCs w:val="24"/>
              </w:rPr>
            </w:pPr>
            <w:ins w:id="1157" w:author="blake grills" w:date="2020-04-02T23:42:00Z">
              <w:r>
                <w:rPr>
                  <w:rFonts w:cs="Times New Roman"/>
                  <w:szCs w:val="24"/>
                </w:rPr>
                <w:t>0</w:t>
              </w:r>
            </w:ins>
          </w:p>
        </w:tc>
      </w:tr>
      <w:tr w:rsidR="003D7FE0" w14:paraId="41B85A0F" w14:textId="77777777" w:rsidTr="003D7FE0">
        <w:trPr>
          <w:ins w:id="1158" w:author="blake grills" w:date="2020-04-02T23:41:00Z"/>
        </w:trPr>
        <w:tc>
          <w:tcPr>
            <w:tcW w:w="2590" w:type="dxa"/>
            <w:tcPrChange w:id="1159" w:author="blake grills" w:date="2020-04-02T23:43:00Z">
              <w:tcPr>
                <w:tcW w:w="2590" w:type="dxa"/>
              </w:tcPr>
            </w:tcPrChange>
          </w:tcPr>
          <w:p w14:paraId="3C913DDE" w14:textId="450B0C7C" w:rsidR="003D7FE0" w:rsidRDefault="003D7FE0" w:rsidP="003D7FE0">
            <w:pPr>
              <w:ind w:firstLine="0"/>
              <w:rPr>
                <w:ins w:id="1160" w:author="blake grills" w:date="2020-04-02T23:42:00Z"/>
                <w:rFonts w:cs="Times New Roman"/>
                <w:szCs w:val="24"/>
              </w:rPr>
            </w:pPr>
            <w:commentRangeStart w:id="1161"/>
            <w:ins w:id="1162" w:author="blake grills" w:date="2020-04-02T23:42:00Z">
              <w:r>
                <w:rPr>
                  <w:rFonts w:cs="Times New Roman"/>
                  <w:szCs w:val="24"/>
                </w:rPr>
                <w:t>Total</w:t>
              </w:r>
              <w:commentRangeEnd w:id="1161"/>
              <w:r>
                <w:rPr>
                  <w:rStyle w:val="CommentReference"/>
                </w:rPr>
                <w:commentReference w:id="1161"/>
              </w:r>
            </w:ins>
          </w:p>
        </w:tc>
        <w:tc>
          <w:tcPr>
            <w:tcW w:w="2590" w:type="dxa"/>
            <w:tcPrChange w:id="1163" w:author="blake grills" w:date="2020-04-02T23:43:00Z">
              <w:tcPr>
                <w:tcW w:w="2590" w:type="dxa"/>
              </w:tcPr>
            </w:tcPrChange>
          </w:tcPr>
          <w:p w14:paraId="2AFF344F" w14:textId="69C1964C" w:rsidR="003D7FE0" w:rsidRDefault="003D7FE0" w:rsidP="003D7FE0">
            <w:pPr>
              <w:ind w:firstLine="0"/>
              <w:rPr>
                <w:ins w:id="1164" w:author="blake grills" w:date="2020-04-02T23:42:00Z"/>
                <w:rFonts w:cs="Times New Roman"/>
                <w:szCs w:val="24"/>
              </w:rPr>
            </w:pPr>
            <w:ins w:id="1165" w:author="blake grills" w:date="2020-04-02T23:42:00Z">
              <w:r>
                <w:rPr>
                  <w:rFonts w:cs="Times New Roman"/>
                  <w:szCs w:val="24"/>
                </w:rPr>
                <w:t>2934</w:t>
              </w:r>
            </w:ins>
          </w:p>
        </w:tc>
        <w:tc>
          <w:tcPr>
            <w:tcW w:w="2590" w:type="dxa"/>
            <w:tcPrChange w:id="1166" w:author="blake grills" w:date="2020-04-02T23:43:00Z">
              <w:tcPr>
                <w:tcW w:w="2590" w:type="dxa"/>
              </w:tcPr>
            </w:tcPrChange>
          </w:tcPr>
          <w:p w14:paraId="66A8AF00" w14:textId="6EE782EA" w:rsidR="003D7FE0" w:rsidRDefault="003D7FE0" w:rsidP="003D7FE0">
            <w:pPr>
              <w:ind w:firstLine="0"/>
              <w:rPr>
                <w:ins w:id="1167" w:author="blake grills" w:date="2020-04-02T23:42:00Z"/>
                <w:rFonts w:cs="Times New Roman"/>
                <w:szCs w:val="24"/>
              </w:rPr>
            </w:pPr>
            <w:ins w:id="1168" w:author="blake grills" w:date="2020-04-02T23:42:00Z">
              <w:r>
                <w:rPr>
                  <w:rFonts w:cs="Times New Roman"/>
                  <w:szCs w:val="24"/>
                </w:rPr>
                <w:t>289 (9.85%)</w:t>
              </w:r>
            </w:ins>
          </w:p>
        </w:tc>
        <w:tc>
          <w:tcPr>
            <w:tcW w:w="2590" w:type="dxa"/>
            <w:tcPrChange w:id="1169" w:author="blake grills" w:date="2020-04-02T23:43:00Z">
              <w:tcPr>
                <w:tcW w:w="2590" w:type="dxa"/>
              </w:tcPr>
            </w:tcPrChange>
          </w:tcPr>
          <w:p w14:paraId="704E8736" w14:textId="42964BA9" w:rsidR="003D7FE0" w:rsidRDefault="003D7FE0" w:rsidP="003D7FE0">
            <w:pPr>
              <w:ind w:firstLine="0"/>
              <w:rPr>
                <w:ins w:id="1170" w:author="blake grills" w:date="2020-04-02T23:42:00Z"/>
                <w:rFonts w:cs="Times New Roman"/>
                <w:szCs w:val="24"/>
              </w:rPr>
            </w:pPr>
            <w:ins w:id="1171" w:author="blake grills" w:date="2020-04-02T23:42:00Z">
              <w:r>
                <w:rPr>
                  <w:rFonts w:cs="Times New Roman"/>
                  <w:szCs w:val="24"/>
                </w:rPr>
                <w:t>55 (1.87%)</w:t>
              </w:r>
            </w:ins>
          </w:p>
        </w:tc>
        <w:tc>
          <w:tcPr>
            <w:tcW w:w="2590" w:type="dxa"/>
            <w:tcPrChange w:id="1172" w:author="blake grills" w:date="2020-04-02T23:43:00Z">
              <w:tcPr>
                <w:tcW w:w="2590" w:type="dxa"/>
              </w:tcPr>
            </w:tcPrChange>
          </w:tcPr>
          <w:p w14:paraId="0FA61842" w14:textId="1AE16797" w:rsidR="003D7FE0" w:rsidRDefault="003D7FE0" w:rsidP="003D7FE0">
            <w:pPr>
              <w:ind w:firstLine="0"/>
              <w:rPr>
                <w:ins w:id="1173" w:author="blake grills" w:date="2020-04-02T23:42:00Z"/>
                <w:rFonts w:cs="Times New Roman"/>
                <w:szCs w:val="24"/>
              </w:rPr>
            </w:pPr>
            <w:ins w:id="1174" w:author="blake grills" w:date="2020-04-02T23:42:00Z">
              <w:r>
                <w:rPr>
                  <w:rFonts w:cs="Times New Roman"/>
                  <w:szCs w:val="24"/>
                </w:rPr>
                <w:t>97 (3.31%)</w:t>
              </w:r>
            </w:ins>
          </w:p>
        </w:tc>
      </w:tr>
    </w:tbl>
    <w:p w14:paraId="212A6269" w14:textId="77777777" w:rsidR="00C10DF2" w:rsidRDefault="00C10DF2" w:rsidP="003D7FE0">
      <w:pPr>
        <w:pStyle w:val="Caption"/>
        <w:keepNext/>
        <w:ind w:firstLine="0"/>
        <w:rPr>
          <w:ins w:id="1175" w:author="blake grills" w:date="2020-04-02T20:07:00Z"/>
          <w:sz w:val="24"/>
          <w:szCs w:val="24"/>
        </w:rPr>
        <w:pPrChange w:id="1176" w:author="blake grills" w:date="2020-04-02T23:41:00Z">
          <w:pPr>
            <w:pStyle w:val="Caption"/>
            <w:keepNext/>
            <w:jc w:val="center"/>
          </w:pPr>
        </w:pPrChange>
      </w:pPr>
      <w:bookmarkStart w:id="1177" w:name="_Ref36745819"/>
    </w:p>
    <w:p w14:paraId="00C9EE3B" w14:textId="03CD0A24" w:rsidR="00755023" w:rsidRPr="008A7307" w:rsidRDefault="00755023" w:rsidP="00755023">
      <w:pPr>
        <w:pStyle w:val="Caption"/>
        <w:keepNext/>
        <w:jc w:val="center"/>
        <w:rPr>
          <w:ins w:id="1178" w:author="blake grills" w:date="2020-04-02T18:38:00Z"/>
          <w:sz w:val="24"/>
          <w:szCs w:val="24"/>
          <w:rPrChange w:id="1179" w:author="blake grills" w:date="2020-04-02T18:45:00Z">
            <w:rPr>
              <w:ins w:id="1180" w:author="blake grills" w:date="2020-04-02T18:38:00Z"/>
            </w:rPr>
          </w:rPrChange>
        </w:rPr>
        <w:pPrChange w:id="1181" w:author="blake grills" w:date="2020-04-02T18:38:00Z">
          <w:pPr/>
        </w:pPrChange>
      </w:pPr>
      <w:ins w:id="1182" w:author="blake grills" w:date="2020-04-02T18:38:00Z">
        <w:r w:rsidRPr="008A7307">
          <w:rPr>
            <w:sz w:val="24"/>
            <w:szCs w:val="24"/>
            <w:rPrChange w:id="1183" w:author="blake grills" w:date="2020-04-02T18:45:00Z">
              <w:rPr/>
            </w:rPrChange>
          </w:rPr>
          <w:t>T</w:t>
        </w:r>
      </w:ins>
      <w:ins w:id="1184" w:author="blake grills" w:date="2020-04-02T18:45:00Z">
        <w:r w:rsidR="008A7307" w:rsidRPr="008A7307">
          <w:rPr>
            <w:sz w:val="24"/>
            <w:szCs w:val="24"/>
            <w:rPrChange w:id="1185" w:author="blake grills" w:date="2020-04-02T18:45:00Z">
              <w:rPr/>
            </w:rPrChange>
          </w:rPr>
          <w:t>ABLE</w:t>
        </w:r>
      </w:ins>
      <w:ins w:id="1186" w:author="blake grills" w:date="2020-04-02T18:38:00Z">
        <w:r w:rsidRPr="008A7307">
          <w:rPr>
            <w:sz w:val="24"/>
            <w:szCs w:val="24"/>
            <w:rPrChange w:id="1187" w:author="blake grills" w:date="2020-04-02T18:45:00Z">
              <w:rPr/>
            </w:rPrChange>
          </w:rPr>
          <w:t xml:space="preserve"> </w:t>
        </w:r>
        <w:r w:rsidRPr="008A7307">
          <w:rPr>
            <w:sz w:val="24"/>
            <w:szCs w:val="24"/>
            <w:rPrChange w:id="1188" w:author="blake grills" w:date="2020-04-02T18:45:00Z">
              <w:rPr/>
            </w:rPrChange>
          </w:rPr>
          <w:fldChar w:fldCharType="begin"/>
        </w:r>
        <w:r w:rsidRPr="008A7307">
          <w:rPr>
            <w:sz w:val="24"/>
            <w:szCs w:val="24"/>
            <w:rPrChange w:id="1189" w:author="blake grills" w:date="2020-04-02T18:45:00Z">
              <w:rPr/>
            </w:rPrChange>
          </w:rPr>
          <w:instrText xml:space="preserve"> SEQ Table \* ARABIC </w:instrText>
        </w:r>
      </w:ins>
      <w:r w:rsidRPr="008A7307">
        <w:rPr>
          <w:sz w:val="24"/>
          <w:szCs w:val="24"/>
          <w:rPrChange w:id="1190" w:author="blake grills" w:date="2020-04-02T18:45:00Z">
            <w:rPr/>
          </w:rPrChange>
        </w:rPr>
        <w:fldChar w:fldCharType="separate"/>
      </w:r>
      <w:ins w:id="1191" w:author="blake grills" w:date="2020-04-03T00:09:00Z">
        <w:r w:rsidR="001A1C33">
          <w:rPr>
            <w:noProof/>
            <w:sz w:val="24"/>
            <w:szCs w:val="24"/>
          </w:rPr>
          <w:t>13</w:t>
        </w:r>
      </w:ins>
      <w:ins w:id="1192" w:author="blake grills" w:date="2020-04-02T18:38:00Z">
        <w:r w:rsidRPr="008A7307">
          <w:rPr>
            <w:sz w:val="24"/>
            <w:szCs w:val="24"/>
            <w:rPrChange w:id="1193" w:author="blake grills" w:date="2020-04-02T18:45:00Z">
              <w:rPr/>
            </w:rPrChange>
          </w:rPr>
          <w:fldChar w:fldCharType="end"/>
        </w:r>
      </w:ins>
      <w:bookmarkEnd w:id="1177"/>
      <w:ins w:id="1194" w:author="blake grills" w:date="2020-04-03T10:17:00Z">
        <w:r w:rsidR="00CF64B0">
          <w:rPr>
            <w:sz w:val="24"/>
            <w:szCs w:val="24"/>
          </w:rPr>
          <w:t xml:space="preserve">.  </w:t>
        </w:r>
      </w:ins>
      <w:ins w:id="1195" w:author="blake grills" w:date="2020-04-02T18:41:00Z">
        <w:r w:rsidRPr="008A7307">
          <w:rPr>
            <w:smallCaps/>
            <w:sz w:val="24"/>
            <w:szCs w:val="24"/>
            <w:rPrChange w:id="1196" w:author="blake grills" w:date="2020-04-02T18:45:00Z">
              <w:rPr/>
            </w:rPrChange>
          </w:rPr>
          <w:t xml:space="preserve">Below is a concise form of </w:t>
        </w:r>
      </w:ins>
      <w:ins w:id="1197" w:author="blake grills" w:date="2020-04-02T18:42:00Z">
        <w:r w:rsidRPr="008A7307">
          <w:rPr>
            <w:smallCaps/>
            <w:sz w:val="24"/>
            <w:szCs w:val="24"/>
            <w:rPrChange w:id="1198" w:author="blake grills" w:date="2020-04-02T18:45:00Z">
              <w:rPr/>
            </w:rPrChange>
          </w:rPr>
          <w:fldChar w:fldCharType="begin"/>
        </w:r>
        <w:r w:rsidRPr="008A7307">
          <w:rPr>
            <w:smallCaps/>
            <w:sz w:val="24"/>
            <w:szCs w:val="24"/>
            <w:rPrChange w:id="1199" w:author="blake grills" w:date="2020-04-02T18:45:00Z">
              <w:rPr/>
            </w:rPrChange>
          </w:rPr>
          <w:instrText xml:space="preserve"> REF _Ref36729448 \h </w:instrText>
        </w:r>
        <w:r w:rsidRPr="008A7307">
          <w:rPr>
            <w:smallCaps/>
            <w:sz w:val="24"/>
            <w:szCs w:val="24"/>
            <w:rPrChange w:id="1200" w:author="blake grills" w:date="2020-04-02T18:45:00Z">
              <w:rPr/>
            </w:rPrChange>
          </w:rPr>
        </w:r>
      </w:ins>
      <w:r w:rsidR="008A7307" w:rsidRPr="008A7307">
        <w:rPr>
          <w:smallCaps/>
          <w:sz w:val="24"/>
          <w:szCs w:val="24"/>
          <w:rPrChange w:id="1201" w:author="blake grills" w:date="2020-04-02T18:45:00Z">
            <w:rPr>
              <w:smallCaps/>
            </w:rPr>
          </w:rPrChange>
        </w:rPr>
        <w:instrText xml:space="preserve"> \* MERGEFORMAT </w:instrText>
      </w:r>
      <w:r w:rsidRPr="008A7307">
        <w:rPr>
          <w:smallCaps/>
          <w:sz w:val="24"/>
          <w:szCs w:val="24"/>
          <w:rPrChange w:id="1202" w:author="blake grills" w:date="2020-04-02T18:45:00Z">
            <w:rPr/>
          </w:rPrChange>
        </w:rPr>
        <w:fldChar w:fldCharType="separate"/>
      </w:r>
      <w:ins w:id="1203" w:author="blake grills" w:date="2020-04-02T18:42:00Z">
        <w:r w:rsidRPr="008A7307">
          <w:rPr>
            <w:smallCaps/>
            <w:sz w:val="24"/>
            <w:szCs w:val="24"/>
            <w:rPrChange w:id="1204" w:author="blake grills" w:date="2020-04-02T18:45:00Z">
              <w:rPr>
                <w:szCs w:val="24"/>
              </w:rPr>
            </w:rPrChange>
          </w:rPr>
          <w:t xml:space="preserve">TABLE </w:t>
        </w:r>
        <w:r w:rsidRPr="008A7307">
          <w:rPr>
            <w:smallCaps/>
            <w:noProof/>
            <w:sz w:val="24"/>
            <w:szCs w:val="24"/>
            <w:rPrChange w:id="1205" w:author="blake grills" w:date="2020-04-02T18:45:00Z">
              <w:rPr>
                <w:noProof/>
                <w:szCs w:val="24"/>
              </w:rPr>
            </w:rPrChange>
          </w:rPr>
          <w:t>9</w:t>
        </w:r>
        <w:r w:rsidRPr="008A7307">
          <w:rPr>
            <w:smallCaps/>
            <w:sz w:val="24"/>
            <w:szCs w:val="24"/>
            <w:rPrChange w:id="1206" w:author="blake grills" w:date="2020-04-02T18:45:00Z">
              <w:rPr/>
            </w:rPrChange>
          </w:rPr>
          <w:fldChar w:fldCharType="end"/>
        </w:r>
        <w:r w:rsidRPr="008A7307">
          <w:rPr>
            <w:smallCaps/>
            <w:sz w:val="24"/>
            <w:szCs w:val="24"/>
            <w:rPrChange w:id="1207" w:author="blake grills" w:date="2020-04-02T18:45:00Z">
              <w:rPr/>
            </w:rPrChange>
          </w:rPr>
          <w:t xml:space="preserve"> containing </w:t>
        </w:r>
      </w:ins>
      <w:ins w:id="1208" w:author="blake grills" w:date="2020-04-02T18:44:00Z">
        <w:r w:rsidR="008A7307" w:rsidRPr="008A7307">
          <w:rPr>
            <w:smallCaps/>
            <w:sz w:val="24"/>
            <w:szCs w:val="24"/>
            <w:rPrChange w:id="1209" w:author="blake grills" w:date="2020-04-02T18:45:00Z">
              <w:rPr/>
            </w:rPrChange>
          </w:rPr>
          <w:t>only the projects that made it through the random selection process</w:t>
        </w:r>
      </w:ins>
      <w:ins w:id="1210" w:author="blake grills" w:date="2020-04-03T10:17:00Z">
        <w:r w:rsidR="00CF64B0">
          <w:rPr>
            <w:smallCaps/>
            <w:sz w:val="24"/>
            <w:szCs w:val="24"/>
          </w:rPr>
          <w:t xml:space="preserve">.  </w:t>
        </w:r>
      </w:ins>
      <w:ins w:id="1211" w:author="blake grills" w:date="2020-04-02T18:45:00Z">
        <w:r w:rsidR="008A7307" w:rsidRPr="008A7307">
          <w:rPr>
            <w:smallCaps/>
            <w:sz w:val="24"/>
            <w:szCs w:val="24"/>
            <w:rPrChange w:id="1212" w:author="blake grills" w:date="2020-04-02T18:45:00Z">
              <w:rPr>
                <w:smallCaps/>
                <w:szCs w:val="24"/>
              </w:rPr>
            </w:rPrChange>
          </w:rPr>
          <w:t>The first column gives the name of the project</w:t>
        </w:r>
      </w:ins>
      <w:ins w:id="1213" w:author="blake grills" w:date="2020-04-03T10:17:00Z">
        <w:r w:rsidR="00CF64B0">
          <w:rPr>
            <w:smallCaps/>
            <w:sz w:val="24"/>
            <w:szCs w:val="24"/>
          </w:rPr>
          <w:t xml:space="preserve">.  </w:t>
        </w:r>
      </w:ins>
      <w:ins w:id="1214" w:author="blake grills" w:date="2020-04-02T18:45:00Z">
        <w:r w:rsidR="008A7307" w:rsidRPr="008A7307">
          <w:rPr>
            <w:smallCaps/>
            <w:sz w:val="24"/>
            <w:szCs w:val="24"/>
            <w:rPrChange w:id="1215" w:author="blake grills" w:date="2020-04-02T18:45:00Z">
              <w:rPr>
                <w:smallCaps/>
                <w:szCs w:val="24"/>
              </w:rPr>
            </w:rPrChange>
          </w:rPr>
          <w:t>The second column gives all of the languages that were used in the project that srcML is capable of parsing</w:t>
        </w:r>
      </w:ins>
      <w:ins w:id="1216" w:author="blake grills" w:date="2020-04-03T10:17:00Z">
        <w:r w:rsidR="00CF64B0">
          <w:rPr>
            <w:smallCaps/>
            <w:sz w:val="24"/>
            <w:szCs w:val="24"/>
          </w:rPr>
          <w:t xml:space="preserve">.  </w:t>
        </w:r>
      </w:ins>
      <w:ins w:id="1217" w:author="blake grills" w:date="2020-04-02T18:45:00Z">
        <w:r w:rsidR="008A7307" w:rsidRPr="008A7307">
          <w:rPr>
            <w:smallCaps/>
            <w:sz w:val="24"/>
            <w:szCs w:val="24"/>
            <w:rPrChange w:id="1218" w:author="blake grills" w:date="2020-04-02T18:45:00Z">
              <w:rPr>
                <w:smallCaps/>
                <w:szCs w:val="24"/>
              </w:rPr>
            </w:rPrChange>
          </w:rPr>
          <w:t>The third column gives the total number of lines of code of each project capable of being parsed by srcML</w:t>
        </w:r>
      </w:ins>
      <w:ins w:id="1219" w:author="blake grills" w:date="2020-04-03T10:17:00Z">
        <w:r w:rsidR="00CF64B0">
          <w:rPr>
            <w:smallCaps/>
            <w:sz w:val="24"/>
            <w:szCs w:val="24"/>
          </w:rPr>
          <w:t xml:space="preserve">.  </w:t>
        </w:r>
      </w:ins>
      <w:ins w:id="1220" w:author="blake grills" w:date="2020-04-02T18:45:00Z">
        <w:r w:rsidR="008A7307" w:rsidRPr="008A7307">
          <w:rPr>
            <w:smallCaps/>
            <w:sz w:val="24"/>
            <w:szCs w:val="24"/>
            <w:rPrChange w:id="1221" w:author="blake grills" w:date="2020-04-02T18:45:00Z">
              <w:rPr>
                <w:smallCaps/>
                <w:szCs w:val="24"/>
              </w:rPr>
            </w:rPrChange>
          </w:rPr>
          <w:t>The fourth column provides a total count of the number of comments present in the source code that srcML is capable of parsing</w:t>
        </w:r>
      </w:ins>
      <w:ins w:id="1222" w:author="blake grills" w:date="2020-04-03T10:17:00Z">
        <w:r w:rsidR="00CF64B0">
          <w:rPr>
            <w:smallCaps/>
            <w:sz w:val="24"/>
            <w:szCs w:val="24"/>
          </w:rPr>
          <w:t xml:space="preserve">.  </w:t>
        </w:r>
      </w:ins>
      <w:ins w:id="1223" w:author="blake grills" w:date="2020-04-02T18:45:00Z">
        <w:r w:rsidR="008A7307" w:rsidRPr="008A7307">
          <w:rPr>
            <w:smallCaps/>
            <w:sz w:val="24"/>
            <w:szCs w:val="24"/>
            <w:rPrChange w:id="1224" w:author="blake grills" w:date="2020-04-02T18:45:00Z">
              <w:rPr>
                <w:smallCaps/>
                <w:szCs w:val="24"/>
              </w:rPr>
            </w:rPrChange>
          </w:rPr>
          <w:t>The fifth column provides the total number of lines of comments present in the gold set from each project</w:t>
        </w:r>
      </w:ins>
      <w:ins w:id="1225" w:author="blake grills" w:date="2020-04-03T10:17:00Z">
        <w:r w:rsidR="00CF64B0">
          <w:rPr>
            <w:smallCaps/>
            <w:sz w:val="24"/>
            <w:szCs w:val="24"/>
          </w:rPr>
          <w:t xml:space="preserve">.  </w:t>
        </w:r>
      </w:ins>
      <w:ins w:id="1226" w:author="blake grills" w:date="2020-04-02T18:45:00Z">
        <w:r w:rsidR="008A7307" w:rsidRPr="008A7307">
          <w:rPr>
            <w:smallCaps/>
            <w:sz w:val="24"/>
            <w:szCs w:val="24"/>
            <w:rPrChange w:id="1227" w:author="blake grills" w:date="2020-04-02T18:45:00Z">
              <w:rPr>
                <w:smallCaps/>
                <w:szCs w:val="24"/>
              </w:rPr>
            </w:rPrChange>
          </w:rPr>
          <w:t>The sixth column provides the total number of lines of commented out code present in the gold set from each project</w:t>
        </w:r>
      </w:ins>
      <w:ins w:id="1228" w:author="blake grills" w:date="2020-04-03T10:17:00Z">
        <w:r w:rsidR="00CF64B0">
          <w:rPr>
            <w:smallCaps/>
            <w:sz w:val="24"/>
            <w:szCs w:val="24"/>
          </w:rPr>
          <w:t xml:space="preserve">.  </w:t>
        </w:r>
      </w:ins>
      <w:ins w:id="1229" w:author="blake grills" w:date="2020-04-02T18:45:00Z">
        <w:r w:rsidR="008A7307" w:rsidRPr="008A7307">
          <w:rPr>
            <w:smallCaps/>
            <w:sz w:val="24"/>
            <w:szCs w:val="24"/>
            <w:rPrChange w:id="1230" w:author="blake grills" w:date="2020-04-02T18:45:00Z">
              <w:rPr>
                <w:smallCaps/>
                <w:szCs w:val="24"/>
              </w:rPr>
            </w:rPrChange>
          </w:rPr>
          <w:t>The seventh column is the total number of authors in each project as listed on GitHub</w:t>
        </w:r>
      </w:ins>
      <w:ins w:id="1231" w:author="blake grills" w:date="2020-04-03T10:17:00Z">
        <w:r w:rsidR="00CF64B0">
          <w:rPr>
            <w:smallCaps/>
            <w:sz w:val="24"/>
            <w:szCs w:val="24"/>
          </w:rPr>
          <w:t xml:space="preserve">.  </w:t>
        </w:r>
      </w:ins>
      <w:ins w:id="1232" w:author="blake grills" w:date="2020-04-02T18:45:00Z">
        <w:r w:rsidR="008A7307" w:rsidRPr="008A7307">
          <w:rPr>
            <w:smallCaps/>
            <w:sz w:val="24"/>
            <w:szCs w:val="24"/>
            <w:rPrChange w:id="1233" w:author="blake grills" w:date="2020-04-02T18:45:00Z">
              <w:rPr>
                <w:smallCaps/>
                <w:szCs w:val="24"/>
              </w:rPr>
            </w:rPrChange>
          </w:rPr>
          <w:lastRenderedPageBreak/>
          <w:t>The eight column provides the coverage of comments when compared to lines of code</w:t>
        </w:r>
      </w:ins>
      <w:ins w:id="1234" w:author="blake grills" w:date="2020-04-03T10:17:00Z">
        <w:r w:rsidR="00CF64B0">
          <w:rPr>
            <w:smallCaps/>
            <w:sz w:val="24"/>
            <w:szCs w:val="24"/>
          </w:rPr>
          <w:t xml:space="preserve">.  </w:t>
        </w:r>
      </w:ins>
      <w:ins w:id="1235" w:author="blake grills" w:date="2020-04-02T18:45:00Z">
        <w:r w:rsidR="008A7307" w:rsidRPr="008A7307">
          <w:rPr>
            <w:smallCaps/>
            <w:sz w:val="24"/>
            <w:szCs w:val="24"/>
            <w:rPrChange w:id="1236" w:author="blake grills" w:date="2020-04-02T18:45:00Z">
              <w:rPr>
                <w:smallCaps/>
                <w:szCs w:val="24"/>
              </w:rPr>
            </w:rPrChange>
          </w:rPr>
          <w:t>The ninth column gives the percentage of comment coverage across the whole corpus for each project within the corpus</w:t>
        </w:r>
        <w:r w:rsidR="008A7307" w:rsidRPr="008A7307">
          <w:rPr>
            <w:smallCaps/>
            <w:sz w:val="24"/>
            <w:szCs w:val="24"/>
            <w:rPrChange w:id="1237" w:author="blake grills" w:date="2020-04-02T18:45:00Z">
              <w:rPr>
                <w:smallCaps/>
              </w:rPr>
            </w:rPrChange>
          </w:rPr>
          <w:t>.</w:t>
        </w:r>
      </w:ins>
    </w:p>
    <w:tbl>
      <w:tblPr>
        <w:tblStyle w:val="TableGrid"/>
        <w:tblW w:w="0" w:type="auto"/>
        <w:tblLook w:val="04A0" w:firstRow="1" w:lastRow="0" w:firstColumn="1" w:lastColumn="0" w:noHBand="0" w:noVBand="1"/>
        <w:tblPrChange w:id="1238" w:author="blake grills" w:date="2020-04-02T18:35:00Z">
          <w:tblPr>
            <w:tblStyle w:val="TableGrid"/>
            <w:tblW w:w="0" w:type="auto"/>
            <w:tblLook w:val="04A0" w:firstRow="1" w:lastRow="0" w:firstColumn="1" w:lastColumn="0" w:noHBand="0" w:noVBand="1"/>
          </w:tblPr>
        </w:tblPrChange>
      </w:tblPr>
      <w:tblGrid>
        <w:gridCol w:w="1716"/>
        <w:gridCol w:w="1464"/>
        <w:gridCol w:w="1201"/>
        <w:gridCol w:w="1266"/>
        <w:gridCol w:w="1323"/>
        <w:gridCol w:w="1437"/>
        <w:gridCol w:w="1725"/>
        <w:gridCol w:w="1347"/>
        <w:gridCol w:w="1471"/>
        <w:tblGridChange w:id="1239">
          <w:tblGrid>
            <w:gridCol w:w="1438"/>
            <w:gridCol w:w="1439"/>
            <w:gridCol w:w="1439"/>
            <w:gridCol w:w="1439"/>
            <w:gridCol w:w="1439"/>
            <w:gridCol w:w="1439"/>
            <w:gridCol w:w="1439"/>
            <w:gridCol w:w="1439"/>
            <w:gridCol w:w="1439"/>
          </w:tblGrid>
        </w:tblGridChange>
      </w:tblGrid>
      <w:tr w:rsidR="00755023" w14:paraId="3E0C4D9F" w14:textId="77777777" w:rsidTr="00755023">
        <w:trPr>
          <w:ins w:id="1240" w:author="blake grills" w:date="2020-04-02T18:32:00Z"/>
        </w:trPr>
        <w:tc>
          <w:tcPr>
            <w:tcW w:w="0" w:type="auto"/>
            <w:vAlign w:val="bottom"/>
            <w:tcPrChange w:id="1241" w:author="blake grills" w:date="2020-04-02T18:35:00Z">
              <w:tcPr>
                <w:tcW w:w="1438" w:type="dxa"/>
              </w:tcPr>
            </w:tcPrChange>
          </w:tcPr>
          <w:p w14:paraId="614191FC" w14:textId="10B0B981" w:rsidR="00755023" w:rsidRDefault="00755023" w:rsidP="00755023">
            <w:pPr>
              <w:ind w:firstLine="0"/>
              <w:jc w:val="center"/>
              <w:rPr>
                <w:ins w:id="1242" w:author="blake grills" w:date="2020-04-02T18:32:00Z"/>
                <w:rFonts w:cs="Times New Roman"/>
                <w:szCs w:val="24"/>
              </w:rPr>
              <w:pPrChange w:id="1243" w:author="Unknown" w:date="2020-04-02T18:35:00Z">
                <w:pPr>
                  <w:ind w:firstLine="0"/>
                </w:pPr>
              </w:pPrChange>
            </w:pPr>
            <w:ins w:id="1244" w:author="blake grills" w:date="2020-04-02T18:33:00Z">
              <w:r>
                <w:rPr>
                  <w:b/>
                  <w:bCs/>
                  <w:color w:val="000000"/>
                </w:rPr>
                <w:t>Name</w:t>
              </w:r>
            </w:ins>
          </w:p>
        </w:tc>
        <w:tc>
          <w:tcPr>
            <w:tcW w:w="0" w:type="auto"/>
            <w:vAlign w:val="bottom"/>
            <w:tcPrChange w:id="1245" w:author="blake grills" w:date="2020-04-02T18:35:00Z">
              <w:tcPr>
                <w:tcW w:w="1439" w:type="dxa"/>
              </w:tcPr>
            </w:tcPrChange>
          </w:tcPr>
          <w:p w14:paraId="2B8A5CF8" w14:textId="66C94F2B" w:rsidR="00755023" w:rsidRDefault="00755023" w:rsidP="00755023">
            <w:pPr>
              <w:ind w:firstLine="0"/>
              <w:jc w:val="center"/>
              <w:rPr>
                <w:ins w:id="1246" w:author="blake grills" w:date="2020-04-02T18:32:00Z"/>
                <w:rFonts w:cs="Times New Roman"/>
                <w:szCs w:val="24"/>
              </w:rPr>
              <w:pPrChange w:id="1247" w:author="Unknown" w:date="2020-04-02T18:35:00Z">
                <w:pPr>
                  <w:ind w:firstLine="0"/>
                </w:pPr>
              </w:pPrChange>
            </w:pPr>
            <w:ins w:id="1248" w:author="blake grills" w:date="2020-04-02T18:33:00Z">
              <w:r>
                <w:rPr>
                  <w:b/>
                  <w:bCs/>
                  <w:color w:val="000000"/>
                </w:rPr>
                <w:t>Language</w:t>
              </w:r>
            </w:ins>
          </w:p>
        </w:tc>
        <w:tc>
          <w:tcPr>
            <w:tcW w:w="0" w:type="auto"/>
            <w:vAlign w:val="bottom"/>
            <w:tcPrChange w:id="1249" w:author="blake grills" w:date="2020-04-02T18:35:00Z">
              <w:tcPr>
                <w:tcW w:w="1439" w:type="dxa"/>
              </w:tcPr>
            </w:tcPrChange>
          </w:tcPr>
          <w:p w14:paraId="761D6990" w14:textId="53EF257F" w:rsidR="00755023" w:rsidRDefault="00755023" w:rsidP="00755023">
            <w:pPr>
              <w:ind w:firstLine="0"/>
              <w:jc w:val="center"/>
              <w:rPr>
                <w:ins w:id="1250" w:author="blake grills" w:date="2020-04-02T18:32:00Z"/>
                <w:rFonts w:cs="Times New Roman"/>
                <w:szCs w:val="24"/>
              </w:rPr>
              <w:pPrChange w:id="1251" w:author="Unknown" w:date="2020-04-02T18:35:00Z">
                <w:pPr>
                  <w:ind w:firstLine="0"/>
                </w:pPr>
              </w:pPrChange>
            </w:pPr>
            <w:ins w:id="1252" w:author="blake grills" w:date="2020-04-02T18:33:00Z">
              <w:r>
                <w:rPr>
                  <w:b/>
                  <w:bCs/>
                  <w:color w:val="000000"/>
                </w:rPr>
                <w:t>Number of Authors</w:t>
              </w:r>
            </w:ins>
          </w:p>
        </w:tc>
        <w:tc>
          <w:tcPr>
            <w:tcW w:w="0" w:type="auto"/>
            <w:vAlign w:val="bottom"/>
            <w:tcPrChange w:id="1253" w:author="blake grills" w:date="2020-04-02T18:35:00Z">
              <w:tcPr>
                <w:tcW w:w="1439" w:type="dxa"/>
              </w:tcPr>
            </w:tcPrChange>
          </w:tcPr>
          <w:p w14:paraId="6167A07D" w14:textId="187E632A" w:rsidR="00755023" w:rsidRDefault="00755023" w:rsidP="00755023">
            <w:pPr>
              <w:ind w:firstLine="0"/>
              <w:jc w:val="center"/>
              <w:rPr>
                <w:ins w:id="1254" w:author="blake grills" w:date="2020-04-02T18:32:00Z"/>
                <w:rFonts w:cs="Times New Roman"/>
                <w:szCs w:val="24"/>
              </w:rPr>
              <w:pPrChange w:id="1255" w:author="Unknown" w:date="2020-04-02T18:35:00Z">
                <w:pPr>
                  <w:ind w:firstLine="0"/>
                </w:pPr>
              </w:pPrChange>
            </w:pPr>
            <w:ins w:id="1256" w:author="blake grills" w:date="2020-04-02T18:33:00Z">
              <w:r>
                <w:rPr>
                  <w:b/>
                  <w:bCs/>
                  <w:color w:val="000000"/>
                </w:rPr>
                <w:t>LOC</w:t>
              </w:r>
            </w:ins>
          </w:p>
        </w:tc>
        <w:tc>
          <w:tcPr>
            <w:tcW w:w="0" w:type="auto"/>
            <w:vAlign w:val="bottom"/>
            <w:tcPrChange w:id="1257" w:author="blake grills" w:date="2020-04-02T18:35:00Z">
              <w:tcPr>
                <w:tcW w:w="1439" w:type="dxa"/>
              </w:tcPr>
            </w:tcPrChange>
          </w:tcPr>
          <w:p w14:paraId="5F84B9E5" w14:textId="43AEF68F" w:rsidR="00755023" w:rsidRDefault="00755023" w:rsidP="00755023">
            <w:pPr>
              <w:ind w:firstLine="0"/>
              <w:jc w:val="center"/>
              <w:rPr>
                <w:ins w:id="1258" w:author="blake grills" w:date="2020-04-02T18:32:00Z"/>
                <w:rFonts w:cs="Times New Roman"/>
                <w:szCs w:val="24"/>
              </w:rPr>
              <w:pPrChange w:id="1259" w:author="Unknown" w:date="2020-04-02T18:35:00Z">
                <w:pPr>
                  <w:ind w:firstLine="0"/>
                </w:pPr>
              </w:pPrChange>
            </w:pPr>
            <w:ins w:id="1260" w:author="blake grills" w:date="2020-04-02T18:33:00Z">
              <w:r>
                <w:rPr>
                  <w:b/>
                  <w:bCs/>
                  <w:color w:val="000000"/>
                </w:rPr>
                <w:t>Comments</w:t>
              </w:r>
            </w:ins>
          </w:p>
        </w:tc>
        <w:tc>
          <w:tcPr>
            <w:tcW w:w="0" w:type="auto"/>
            <w:vAlign w:val="bottom"/>
            <w:tcPrChange w:id="1261" w:author="blake grills" w:date="2020-04-02T18:35:00Z">
              <w:tcPr>
                <w:tcW w:w="1439" w:type="dxa"/>
              </w:tcPr>
            </w:tcPrChange>
          </w:tcPr>
          <w:p w14:paraId="01DC61E8" w14:textId="2A359D8C" w:rsidR="00755023" w:rsidRDefault="00755023" w:rsidP="00755023">
            <w:pPr>
              <w:ind w:firstLine="0"/>
              <w:jc w:val="center"/>
              <w:rPr>
                <w:ins w:id="1262" w:author="blake grills" w:date="2020-04-02T18:32:00Z"/>
                <w:rFonts w:cs="Times New Roman"/>
                <w:szCs w:val="24"/>
              </w:rPr>
              <w:pPrChange w:id="1263" w:author="Unknown" w:date="2020-04-02T18:35:00Z">
                <w:pPr>
                  <w:ind w:firstLine="0"/>
                </w:pPr>
              </w:pPrChange>
            </w:pPr>
            <w:ins w:id="1264" w:author="blake grills" w:date="2020-04-02T18:33:00Z">
              <w:r>
                <w:rPr>
                  <w:b/>
                  <w:bCs/>
                  <w:color w:val="000000"/>
                </w:rPr>
                <w:t>Comment Lines in Gold Set</w:t>
              </w:r>
            </w:ins>
          </w:p>
        </w:tc>
        <w:tc>
          <w:tcPr>
            <w:tcW w:w="0" w:type="auto"/>
            <w:vAlign w:val="bottom"/>
            <w:tcPrChange w:id="1265" w:author="blake grills" w:date="2020-04-02T18:35:00Z">
              <w:tcPr>
                <w:tcW w:w="1439" w:type="dxa"/>
              </w:tcPr>
            </w:tcPrChange>
          </w:tcPr>
          <w:p w14:paraId="7EA4C157" w14:textId="65E9D647" w:rsidR="00755023" w:rsidRDefault="00755023" w:rsidP="00755023">
            <w:pPr>
              <w:ind w:firstLine="0"/>
              <w:jc w:val="center"/>
              <w:rPr>
                <w:ins w:id="1266" w:author="blake grills" w:date="2020-04-02T18:32:00Z"/>
                <w:rFonts w:cs="Times New Roman"/>
                <w:szCs w:val="24"/>
              </w:rPr>
              <w:pPrChange w:id="1267" w:author="Unknown" w:date="2020-04-02T18:35:00Z">
                <w:pPr>
                  <w:ind w:firstLine="0"/>
                </w:pPr>
              </w:pPrChange>
            </w:pPr>
            <w:ins w:id="1268" w:author="blake grills" w:date="2020-04-02T18:33:00Z">
              <w:r>
                <w:rPr>
                  <w:b/>
                  <w:bCs/>
                  <w:color w:val="000000"/>
                </w:rPr>
                <w:t>Commented Out Code in Gold Set</w:t>
              </w:r>
            </w:ins>
          </w:p>
        </w:tc>
        <w:tc>
          <w:tcPr>
            <w:tcW w:w="0" w:type="auto"/>
            <w:vAlign w:val="bottom"/>
            <w:tcPrChange w:id="1269" w:author="blake grills" w:date="2020-04-02T18:35:00Z">
              <w:tcPr>
                <w:tcW w:w="1439" w:type="dxa"/>
              </w:tcPr>
            </w:tcPrChange>
          </w:tcPr>
          <w:p w14:paraId="119A326D" w14:textId="56CE5A80" w:rsidR="00755023" w:rsidRDefault="00755023" w:rsidP="00755023">
            <w:pPr>
              <w:ind w:firstLine="0"/>
              <w:jc w:val="center"/>
              <w:rPr>
                <w:ins w:id="1270" w:author="blake grills" w:date="2020-04-02T18:32:00Z"/>
                <w:rFonts w:cs="Times New Roman"/>
                <w:szCs w:val="24"/>
              </w:rPr>
              <w:pPrChange w:id="1271" w:author="Unknown" w:date="2020-04-02T18:35:00Z">
                <w:pPr>
                  <w:ind w:firstLine="0"/>
                </w:pPr>
              </w:pPrChange>
            </w:pPr>
            <w:ins w:id="1272" w:author="blake grills" w:date="2020-04-02T18:33:00Z">
              <w:r>
                <w:rPr>
                  <w:b/>
                  <w:bCs/>
                  <w:color w:val="000000"/>
                </w:rPr>
                <w:t>Comment Coverage</w:t>
              </w:r>
            </w:ins>
          </w:p>
        </w:tc>
        <w:tc>
          <w:tcPr>
            <w:tcW w:w="0" w:type="auto"/>
            <w:vAlign w:val="bottom"/>
            <w:tcPrChange w:id="1273" w:author="blake grills" w:date="2020-04-02T18:35:00Z">
              <w:tcPr>
                <w:tcW w:w="1439" w:type="dxa"/>
              </w:tcPr>
            </w:tcPrChange>
          </w:tcPr>
          <w:p w14:paraId="638D47E7" w14:textId="4572D23E" w:rsidR="00755023" w:rsidRDefault="00755023" w:rsidP="00755023">
            <w:pPr>
              <w:ind w:firstLine="0"/>
              <w:jc w:val="center"/>
              <w:rPr>
                <w:ins w:id="1274" w:author="blake grills" w:date="2020-04-02T18:32:00Z"/>
                <w:rFonts w:cs="Times New Roman"/>
                <w:szCs w:val="24"/>
              </w:rPr>
              <w:pPrChange w:id="1275" w:author="Unknown" w:date="2020-04-02T18:35:00Z">
                <w:pPr>
                  <w:ind w:firstLine="0"/>
                </w:pPr>
              </w:pPrChange>
            </w:pPr>
            <w:ins w:id="1276" w:author="blake grills" w:date="2020-04-02T18:33:00Z">
              <w:r>
                <w:rPr>
                  <w:b/>
                  <w:bCs/>
                  <w:color w:val="000000"/>
                </w:rPr>
                <w:t>Percentage of Corpus</w:t>
              </w:r>
            </w:ins>
          </w:p>
        </w:tc>
      </w:tr>
      <w:tr w:rsidR="00755023" w14:paraId="0E6D9626" w14:textId="77777777" w:rsidTr="00755023">
        <w:trPr>
          <w:ins w:id="1277" w:author="blake grills" w:date="2020-04-02T18:32:00Z"/>
        </w:trPr>
        <w:tc>
          <w:tcPr>
            <w:tcW w:w="0" w:type="auto"/>
            <w:vAlign w:val="bottom"/>
            <w:tcPrChange w:id="1278" w:author="blake grills" w:date="2020-04-02T18:35:00Z">
              <w:tcPr>
                <w:tcW w:w="1438" w:type="dxa"/>
              </w:tcPr>
            </w:tcPrChange>
          </w:tcPr>
          <w:p w14:paraId="790AAB65" w14:textId="60F86405" w:rsidR="00755023" w:rsidRDefault="00755023" w:rsidP="00755023">
            <w:pPr>
              <w:ind w:firstLine="0"/>
              <w:rPr>
                <w:ins w:id="1279" w:author="blake grills" w:date="2020-04-02T18:32:00Z"/>
                <w:rFonts w:cs="Times New Roman"/>
                <w:szCs w:val="24"/>
              </w:rPr>
            </w:pPr>
            <w:ins w:id="1280" w:author="blake grills" w:date="2020-04-02T18:33:00Z">
              <w:r>
                <w:rPr>
                  <w:color w:val="000000"/>
                  <w:sz w:val="20"/>
                  <w:szCs w:val="20"/>
                </w:rPr>
                <w:t>8cc</w:t>
              </w:r>
            </w:ins>
          </w:p>
        </w:tc>
        <w:tc>
          <w:tcPr>
            <w:tcW w:w="0" w:type="auto"/>
            <w:vAlign w:val="bottom"/>
            <w:tcPrChange w:id="1281" w:author="blake grills" w:date="2020-04-02T18:35:00Z">
              <w:tcPr>
                <w:tcW w:w="1439" w:type="dxa"/>
              </w:tcPr>
            </w:tcPrChange>
          </w:tcPr>
          <w:p w14:paraId="295E2B58" w14:textId="3422094E" w:rsidR="00755023" w:rsidRDefault="00755023" w:rsidP="00755023">
            <w:pPr>
              <w:ind w:firstLine="0"/>
              <w:rPr>
                <w:ins w:id="1282" w:author="blake grills" w:date="2020-04-02T18:32:00Z"/>
                <w:rFonts w:cs="Times New Roman"/>
                <w:szCs w:val="24"/>
              </w:rPr>
            </w:pPr>
            <w:ins w:id="1283" w:author="blake grills" w:date="2020-04-02T18:33:00Z">
              <w:r>
                <w:rPr>
                  <w:color w:val="000000"/>
                  <w:sz w:val="20"/>
                  <w:szCs w:val="20"/>
                </w:rPr>
                <w:t>C</w:t>
              </w:r>
            </w:ins>
          </w:p>
        </w:tc>
        <w:tc>
          <w:tcPr>
            <w:tcW w:w="0" w:type="auto"/>
            <w:vAlign w:val="bottom"/>
            <w:tcPrChange w:id="1284" w:author="blake grills" w:date="2020-04-02T18:35:00Z">
              <w:tcPr>
                <w:tcW w:w="1439" w:type="dxa"/>
              </w:tcPr>
            </w:tcPrChange>
          </w:tcPr>
          <w:p w14:paraId="1CB186F1" w14:textId="18CBC7FC" w:rsidR="00755023" w:rsidRDefault="00755023" w:rsidP="00755023">
            <w:pPr>
              <w:ind w:firstLine="0"/>
              <w:jc w:val="right"/>
              <w:rPr>
                <w:ins w:id="1285" w:author="blake grills" w:date="2020-04-02T18:32:00Z"/>
                <w:rFonts w:cs="Times New Roman"/>
                <w:szCs w:val="24"/>
              </w:rPr>
              <w:pPrChange w:id="1286" w:author="Unknown" w:date="2020-04-02T18:35:00Z">
                <w:pPr>
                  <w:ind w:firstLine="0"/>
                </w:pPr>
              </w:pPrChange>
            </w:pPr>
            <w:ins w:id="1287" w:author="blake grills" w:date="2020-04-02T18:33:00Z">
              <w:r>
                <w:rPr>
                  <w:color w:val="000000"/>
                  <w:sz w:val="20"/>
                  <w:szCs w:val="20"/>
                </w:rPr>
                <w:t>9</w:t>
              </w:r>
            </w:ins>
          </w:p>
        </w:tc>
        <w:tc>
          <w:tcPr>
            <w:tcW w:w="0" w:type="auto"/>
            <w:vAlign w:val="bottom"/>
            <w:tcPrChange w:id="1288" w:author="blake grills" w:date="2020-04-02T18:35:00Z">
              <w:tcPr>
                <w:tcW w:w="1439" w:type="dxa"/>
              </w:tcPr>
            </w:tcPrChange>
          </w:tcPr>
          <w:p w14:paraId="61929953" w14:textId="5CC3CF6F" w:rsidR="00755023" w:rsidRDefault="00755023" w:rsidP="00755023">
            <w:pPr>
              <w:ind w:firstLine="0"/>
              <w:jc w:val="right"/>
              <w:rPr>
                <w:ins w:id="1289" w:author="blake grills" w:date="2020-04-02T18:32:00Z"/>
                <w:rFonts w:cs="Times New Roman"/>
                <w:szCs w:val="24"/>
              </w:rPr>
              <w:pPrChange w:id="1290" w:author="Unknown" w:date="2020-04-02T18:35:00Z">
                <w:pPr>
                  <w:ind w:firstLine="0"/>
                </w:pPr>
              </w:pPrChange>
            </w:pPr>
            <w:ins w:id="1291" w:author="blake grills" w:date="2020-04-02T18:33:00Z">
              <w:r>
                <w:rPr>
                  <w:color w:val="000000"/>
                  <w:sz w:val="20"/>
                  <w:szCs w:val="20"/>
                </w:rPr>
                <w:t>9615</w:t>
              </w:r>
            </w:ins>
          </w:p>
        </w:tc>
        <w:tc>
          <w:tcPr>
            <w:tcW w:w="0" w:type="auto"/>
            <w:vAlign w:val="bottom"/>
            <w:tcPrChange w:id="1292" w:author="blake grills" w:date="2020-04-02T18:35:00Z">
              <w:tcPr>
                <w:tcW w:w="1439" w:type="dxa"/>
              </w:tcPr>
            </w:tcPrChange>
          </w:tcPr>
          <w:p w14:paraId="5010F3D2" w14:textId="5EF9BAB3" w:rsidR="00755023" w:rsidRDefault="00755023" w:rsidP="00755023">
            <w:pPr>
              <w:ind w:firstLine="0"/>
              <w:jc w:val="right"/>
              <w:rPr>
                <w:ins w:id="1293" w:author="blake grills" w:date="2020-04-02T18:32:00Z"/>
                <w:rFonts w:cs="Times New Roman"/>
                <w:szCs w:val="24"/>
              </w:rPr>
              <w:pPrChange w:id="1294" w:author="Unknown" w:date="2020-04-02T18:35:00Z">
                <w:pPr>
                  <w:ind w:firstLine="0"/>
                </w:pPr>
              </w:pPrChange>
            </w:pPr>
            <w:ins w:id="1295" w:author="blake grills" w:date="2020-04-02T18:33:00Z">
              <w:r>
                <w:rPr>
                  <w:color w:val="000000"/>
                  <w:sz w:val="20"/>
                  <w:szCs w:val="20"/>
                </w:rPr>
                <w:t>712</w:t>
              </w:r>
            </w:ins>
          </w:p>
        </w:tc>
        <w:tc>
          <w:tcPr>
            <w:tcW w:w="0" w:type="auto"/>
            <w:vAlign w:val="bottom"/>
            <w:tcPrChange w:id="1296" w:author="blake grills" w:date="2020-04-02T18:35:00Z">
              <w:tcPr>
                <w:tcW w:w="1439" w:type="dxa"/>
              </w:tcPr>
            </w:tcPrChange>
          </w:tcPr>
          <w:p w14:paraId="3566A3FE" w14:textId="2D7C5C04" w:rsidR="00755023" w:rsidRDefault="00755023" w:rsidP="00755023">
            <w:pPr>
              <w:ind w:firstLine="0"/>
              <w:jc w:val="right"/>
              <w:rPr>
                <w:ins w:id="1297" w:author="blake grills" w:date="2020-04-02T18:32:00Z"/>
                <w:rFonts w:cs="Times New Roman"/>
                <w:szCs w:val="24"/>
              </w:rPr>
              <w:pPrChange w:id="1298" w:author="Unknown" w:date="2020-04-02T18:35:00Z">
                <w:pPr>
                  <w:ind w:firstLine="0"/>
                </w:pPr>
              </w:pPrChange>
            </w:pPr>
            <w:ins w:id="1299" w:author="blake grills" w:date="2020-04-02T18:33:00Z">
              <w:r>
                <w:rPr>
                  <w:color w:val="000000"/>
                  <w:sz w:val="20"/>
                  <w:szCs w:val="20"/>
                </w:rPr>
                <w:t>1</w:t>
              </w:r>
            </w:ins>
          </w:p>
        </w:tc>
        <w:tc>
          <w:tcPr>
            <w:tcW w:w="0" w:type="auto"/>
            <w:vAlign w:val="bottom"/>
            <w:tcPrChange w:id="1300" w:author="blake grills" w:date="2020-04-02T18:35:00Z">
              <w:tcPr>
                <w:tcW w:w="1439" w:type="dxa"/>
              </w:tcPr>
            </w:tcPrChange>
          </w:tcPr>
          <w:p w14:paraId="3DAE25E9" w14:textId="16E2CA04" w:rsidR="00755023" w:rsidRDefault="00755023" w:rsidP="00755023">
            <w:pPr>
              <w:ind w:firstLine="0"/>
              <w:jc w:val="right"/>
              <w:rPr>
                <w:ins w:id="1301" w:author="blake grills" w:date="2020-04-02T18:32:00Z"/>
                <w:rFonts w:cs="Times New Roman"/>
                <w:szCs w:val="24"/>
              </w:rPr>
              <w:pPrChange w:id="1302" w:author="Unknown" w:date="2020-04-02T18:35:00Z">
                <w:pPr>
                  <w:ind w:firstLine="0"/>
                </w:pPr>
              </w:pPrChange>
            </w:pPr>
            <w:ins w:id="1303" w:author="blake grills" w:date="2020-04-02T18:33:00Z">
              <w:r>
                <w:rPr>
                  <w:color w:val="000000"/>
                  <w:sz w:val="20"/>
                  <w:szCs w:val="20"/>
                </w:rPr>
                <w:t>0</w:t>
              </w:r>
            </w:ins>
          </w:p>
        </w:tc>
        <w:tc>
          <w:tcPr>
            <w:tcW w:w="0" w:type="auto"/>
            <w:vAlign w:val="bottom"/>
            <w:tcPrChange w:id="1304" w:author="blake grills" w:date="2020-04-02T18:35:00Z">
              <w:tcPr>
                <w:tcW w:w="1439" w:type="dxa"/>
              </w:tcPr>
            </w:tcPrChange>
          </w:tcPr>
          <w:p w14:paraId="5CF11EEE" w14:textId="156CB6A6" w:rsidR="00755023" w:rsidRDefault="00755023" w:rsidP="00755023">
            <w:pPr>
              <w:ind w:firstLine="0"/>
              <w:jc w:val="right"/>
              <w:rPr>
                <w:ins w:id="1305" w:author="blake grills" w:date="2020-04-02T18:32:00Z"/>
                <w:rFonts w:cs="Times New Roman"/>
                <w:szCs w:val="24"/>
              </w:rPr>
              <w:pPrChange w:id="1306" w:author="Unknown" w:date="2020-04-02T18:35:00Z">
                <w:pPr>
                  <w:ind w:firstLine="0"/>
                </w:pPr>
              </w:pPrChange>
            </w:pPr>
            <w:ins w:id="1307" w:author="blake grills" w:date="2020-04-02T18:33:00Z">
              <w:r>
                <w:rPr>
                  <w:color w:val="000000"/>
                  <w:sz w:val="20"/>
                  <w:szCs w:val="20"/>
                </w:rPr>
                <w:t>7.41</w:t>
              </w:r>
            </w:ins>
          </w:p>
        </w:tc>
        <w:tc>
          <w:tcPr>
            <w:tcW w:w="0" w:type="auto"/>
            <w:vAlign w:val="bottom"/>
            <w:tcPrChange w:id="1308" w:author="blake grills" w:date="2020-04-02T18:35:00Z">
              <w:tcPr>
                <w:tcW w:w="1439" w:type="dxa"/>
              </w:tcPr>
            </w:tcPrChange>
          </w:tcPr>
          <w:p w14:paraId="293C6EA6" w14:textId="06A7C4D1" w:rsidR="00755023" w:rsidRDefault="00755023" w:rsidP="00755023">
            <w:pPr>
              <w:ind w:firstLine="0"/>
              <w:jc w:val="right"/>
              <w:rPr>
                <w:ins w:id="1309" w:author="blake grills" w:date="2020-04-02T18:32:00Z"/>
                <w:rFonts w:cs="Times New Roman"/>
                <w:szCs w:val="24"/>
              </w:rPr>
              <w:pPrChange w:id="1310" w:author="Unknown" w:date="2020-04-02T18:35:00Z">
                <w:pPr>
                  <w:ind w:firstLine="0"/>
                </w:pPr>
              </w:pPrChange>
            </w:pPr>
            <w:ins w:id="1311" w:author="blake grills" w:date="2020-04-02T18:33:00Z">
              <w:r>
                <w:rPr>
                  <w:color w:val="000000"/>
                  <w:sz w:val="20"/>
                  <w:szCs w:val="20"/>
                </w:rPr>
                <w:t>0.0092</w:t>
              </w:r>
            </w:ins>
          </w:p>
        </w:tc>
      </w:tr>
      <w:tr w:rsidR="00755023" w14:paraId="4C3203E1" w14:textId="77777777" w:rsidTr="00755023">
        <w:trPr>
          <w:ins w:id="1312" w:author="blake grills" w:date="2020-04-02T18:32:00Z"/>
        </w:trPr>
        <w:tc>
          <w:tcPr>
            <w:tcW w:w="0" w:type="auto"/>
            <w:vAlign w:val="bottom"/>
            <w:tcPrChange w:id="1313" w:author="blake grills" w:date="2020-04-02T18:35:00Z">
              <w:tcPr>
                <w:tcW w:w="1438" w:type="dxa"/>
              </w:tcPr>
            </w:tcPrChange>
          </w:tcPr>
          <w:p w14:paraId="1D25D9FE" w14:textId="6D36367A" w:rsidR="00755023" w:rsidRDefault="00755023" w:rsidP="00755023">
            <w:pPr>
              <w:ind w:firstLine="0"/>
              <w:rPr>
                <w:ins w:id="1314" w:author="blake grills" w:date="2020-04-02T18:32:00Z"/>
                <w:rFonts w:cs="Times New Roman"/>
                <w:szCs w:val="24"/>
              </w:rPr>
            </w:pPr>
            <w:ins w:id="1315" w:author="blake grills" w:date="2020-04-02T18:33:00Z">
              <w:r>
                <w:rPr>
                  <w:color w:val="000000"/>
                  <w:sz w:val="20"/>
                  <w:szCs w:val="20"/>
                </w:rPr>
                <w:t>aleth</w:t>
              </w:r>
            </w:ins>
          </w:p>
        </w:tc>
        <w:tc>
          <w:tcPr>
            <w:tcW w:w="0" w:type="auto"/>
            <w:vAlign w:val="bottom"/>
            <w:tcPrChange w:id="1316" w:author="blake grills" w:date="2020-04-02T18:35:00Z">
              <w:tcPr>
                <w:tcW w:w="1439" w:type="dxa"/>
              </w:tcPr>
            </w:tcPrChange>
          </w:tcPr>
          <w:p w14:paraId="5028A2DD" w14:textId="53D4DB22" w:rsidR="00755023" w:rsidRDefault="00755023" w:rsidP="00755023">
            <w:pPr>
              <w:ind w:firstLine="0"/>
              <w:rPr>
                <w:ins w:id="1317" w:author="blake grills" w:date="2020-04-02T18:32:00Z"/>
                <w:rFonts w:cs="Times New Roman"/>
                <w:szCs w:val="24"/>
              </w:rPr>
            </w:pPr>
            <w:ins w:id="1318" w:author="blake grills" w:date="2020-04-02T18:33:00Z">
              <w:r>
                <w:rPr>
                  <w:color w:val="000000"/>
                  <w:sz w:val="20"/>
                  <w:szCs w:val="20"/>
                </w:rPr>
                <w:t>C++</w:t>
              </w:r>
            </w:ins>
          </w:p>
        </w:tc>
        <w:tc>
          <w:tcPr>
            <w:tcW w:w="0" w:type="auto"/>
            <w:vAlign w:val="bottom"/>
            <w:tcPrChange w:id="1319" w:author="blake grills" w:date="2020-04-02T18:35:00Z">
              <w:tcPr>
                <w:tcW w:w="1439" w:type="dxa"/>
              </w:tcPr>
            </w:tcPrChange>
          </w:tcPr>
          <w:p w14:paraId="41FCDDF7" w14:textId="27E78816" w:rsidR="00755023" w:rsidRDefault="00755023" w:rsidP="00755023">
            <w:pPr>
              <w:ind w:firstLine="0"/>
              <w:jc w:val="right"/>
              <w:rPr>
                <w:ins w:id="1320" w:author="blake grills" w:date="2020-04-02T18:32:00Z"/>
                <w:rFonts w:cs="Times New Roman"/>
                <w:szCs w:val="24"/>
              </w:rPr>
              <w:pPrChange w:id="1321" w:author="Unknown" w:date="2020-04-02T18:35:00Z">
                <w:pPr>
                  <w:ind w:firstLine="0"/>
                </w:pPr>
              </w:pPrChange>
            </w:pPr>
            <w:ins w:id="1322" w:author="blake grills" w:date="2020-04-02T18:33:00Z">
              <w:r>
                <w:rPr>
                  <w:color w:val="000000"/>
                  <w:sz w:val="20"/>
                  <w:szCs w:val="20"/>
                </w:rPr>
                <w:t>148</w:t>
              </w:r>
            </w:ins>
          </w:p>
        </w:tc>
        <w:tc>
          <w:tcPr>
            <w:tcW w:w="0" w:type="auto"/>
            <w:vAlign w:val="bottom"/>
            <w:tcPrChange w:id="1323" w:author="blake grills" w:date="2020-04-02T18:35:00Z">
              <w:tcPr>
                <w:tcW w:w="1439" w:type="dxa"/>
              </w:tcPr>
            </w:tcPrChange>
          </w:tcPr>
          <w:p w14:paraId="1CDC12DE" w14:textId="785C7A92" w:rsidR="00755023" w:rsidRDefault="00755023" w:rsidP="00755023">
            <w:pPr>
              <w:ind w:firstLine="0"/>
              <w:jc w:val="right"/>
              <w:rPr>
                <w:ins w:id="1324" w:author="blake grills" w:date="2020-04-02T18:32:00Z"/>
                <w:rFonts w:cs="Times New Roman"/>
                <w:szCs w:val="24"/>
              </w:rPr>
              <w:pPrChange w:id="1325" w:author="Unknown" w:date="2020-04-02T18:35:00Z">
                <w:pPr>
                  <w:ind w:firstLine="0"/>
                </w:pPr>
              </w:pPrChange>
            </w:pPr>
            <w:ins w:id="1326" w:author="blake grills" w:date="2020-04-02T18:33:00Z">
              <w:r>
                <w:rPr>
                  <w:color w:val="000000"/>
                  <w:sz w:val="20"/>
                  <w:szCs w:val="20"/>
                </w:rPr>
                <w:t>89971</w:t>
              </w:r>
            </w:ins>
          </w:p>
        </w:tc>
        <w:tc>
          <w:tcPr>
            <w:tcW w:w="0" w:type="auto"/>
            <w:vAlign w:val="bottom"/>
            <w:tcPrChange w:id="1327" w:author="blake grills" w:date="2020-04-02T18:35:00Z">
              <w:tcPr>
                <w:tcW w:w="1439" w:type="dxa"/>
              </w:tcPr>
            </w:tcPrChange>
          </w:tcPr>
          <w:p w14:paraId="41CC82B9" w14:textId="0ED7374A" w:rsidR="00755023" w:rsidRDefault="00755023" w:rsidP="00755023">
            <w:pPr>
              <w:ind w:firstLine="0"/>
              <w:jc w:val="right"/>
              <w:rPr>
                <w:ins w:id="1328" w:author="blake grills" w:date="2020-04-02T18:32:00Z"/>
                <w:rFonts w:cs="Times New Roman"/>
                <w:szCs w:val="24"/>
              </w:rPr>
              <w:pPrChange w:id="1329" w:author="Unknown" w:date="2020-04-02T18:35:00Z">
                <w:pPr>
                  <w:ind w:firstLine="0"/>
                </w:pPr>
              </w:pPrChange>
            </w:pPr>
            <w:ins w:id="1330" w:author="blake grills" w:date="2020-04-02T18:33:00Z">
              <w:r>
                <w:rPr>
                  <w:color w:val="000000"/>
                  <w:sz w:val="20"/>
                  <w:szCs w:val="20"/>
                </w:rPr>
                <w:t>9979</w:t>
              </w:r>
            </w:ins>
          </w:p>
        </w:tc>
        <w:tc>
          <w:tcPr>
            <w:tcW w:w="0" w:type="auto"/>
            <w:vAlign w:val="bottom"/>
            <w:tcPrChange w:id="1331" w:author="blake grills" w:date="2020-04-02T18:35:00Z">
              <w:tcPr>
                <w:tcW w:w="1439" w:type="dxa"/>
              </w:tcPr>
            </w:tcPrChange>
          </w:tcPr>
          <w:p w14:paraId="5DBFD643" w14:textId="7170DC49" w:rsidR="00755023" w:rsidRDefault="00755023" w:rsidP="00755023">
            <w:pPr>
              <w:ind w:firstLine="0"/>
              <w:jc w:val="right"/>
              <w:rPr>
                <w:ins w:id="1332" w:author="blake grills" w:date="2020-04-02T18:32:00Z"/>
                <w:rFonts w:cs="Times New Roman"/>
                <w:szCs w:val="24"/>
              </w:rPr>
              <w:pPrChange w:id="1333" w:author="Unknown" w:date="2020-04-02T18:35:00Z">
                <w:pPr>
                  <w:ind w:firstLine="0"/>
                </w:pPr>
              </w:pPrChange>
            </w:pPr>
            <w:ins w:id="1334" w:author="blake grills" w:date="2020-04-02T18:33:00Z">
              <w:r>
                <w:rPr>
                  <w:color w:val="000000"/>
                  <w:sz w:val="20"/>
                  <w:szCs w:val="20"/>
                </w:rPr>
                <w:t>134</w:t>
              </w:r>
            </w:ins>
          </w:p>
        </w:tc>
        <w:tc>
          <w:tcPr>
            <w:tcW w:w="0" w:type="auto"/>
            <w:vAlign w:val="bottom"/>
            <w:tcPrChange w:id="1335" w:author="blake grills" w:date="2020-04-02T18:35:00Z">
              <w:tcPr>
                <w:tcW w:w="1439" w:type="dxa"/>
              </w:tcPr>
            </w:tcPrChange>
          </w:tcPr>
          <w:p w14:paraId="238BA720" w14:textId="11BFC486" w:rsidR="00755023" w:rsidRDefault="00755023" w:rsidP="00755023">
            <w:pPr>
              <w:ind w:firstLine="0"/>
              <w:jc w:val="right"/>
              <w:rPr>
                <w:ins w:id="1336" w:author="blake grills" w:date="2020-04-02T18:32:00Z"/>
                <w:rFonts w:cs="Times New Roman"/>
                <w:szCs w:val="24"/>
              </w:rPr>
              <w:pPrChange w:id="1337" w:author="Unknown" w:date="2020-04-02T18:35:00Z">
                <w:pPr>
                  <w:ind w:firstLine="0"/>
                </w:pPr>
              </w:pPrChange>
            </w:pPr>
            <w:ins w:id="1338" w:author="blake grills" w:date="2020-04-02T18:33:00Z">
              <w:r>
                <w:rPr>
                  <w:color w:val="000000"/>
                  <w:sz w:val="20"/>
                  <w:szCs w:val="20"/>
                </w:rPr>
                <w:t>0</w:t>
              </w:r>
            </w:ins>
          </w:p>
        </w:tc>
        <w:tc>
          <w:tcPr>
            <w:tcW w:w="0" w:type="auto"/>
            <w:vAlign w:val="bottom"/>
            <w:tcPrChange w:id="1339" w:author="blake grills" w:date="2020-04-02T18:35:00Z">
              <w:tcPr>
                <w:tcW w:w="1439" w:type="dxa"/>
              </w:tcPr>
            </w:tcPrChange>
          </w:tcPr>
          <w:p w14:paraId="3F9747D9" w14:textId="04E300A8" w:rsidR="00755023" w:rsidRDefault="00755023" w:rsidP="00755023">
            <w:pPr>
              <w:ind w:firstLine="0"/>
              <w:jc w:val="right"/>
              <w:rPr>
                <w:ins w:id="1340" w:author="blake grills" w:date="2020-04-02T18:32:00Z"/>
                <w:rFonts w:cs="Times New Roman"/>
                <w:szCs w:val="24"/>
              </w:rPr>
              <w:pPrChange w:id="1341" w:author="Unknown" w:date="2020-04-02T18:35:00Z">
                <w:pPr>
                  <w:ind w:firstLine="0"/>
                </w:pPr>
              </w:pPrChange>
            </w:pPr>
            <w:ins w:id="1342" w:author="blake grills" w:date="2020-04-02T18:33:00Z">
              <w:r>
                <w:rPr>
                  <w:color w:val="000000"/>
                  <w:sz w:val="20"/>
                  <w:szCs w:val="20"/>
                </w:rPr>
                <w:t>11.09</w:t>
              </w:r>
            </w:ins>
          </w:p>
        </w:tc>
        <w:tc>
          <w:tcPr>
            <w:tcW w:w="0" w:type="auto"/>
            <w:vAlign w:val="bottom"/>
            <w:tcPrChange w:id="1343" w:author="blake grills" w:date="2020-04-02T18:35:00Z">
              <w:tcPr>
                <w:tcW w:w="1439" w:type="dxa"/>
              </w:tcPr>
            </w:tcPrChange>
          </w:tcPr>
          <w:p w14:paraId="29AC25C7" w14:textId="139CD472" w:rsidR="00755023" w:rsidRDefault="00755023" w:rsidP="00755023">
            <w:pPr>
              <w:ind w:firstLine="0"/>
              <w:jc w:val="right"/>
              <w:rPr>
                <w:ins w:id="1344" w:author="blake grills" w:date="2020-04-02T18:32:00Z"/>
                <w:rFonts w:cs="Times New Roman"/>
                <w:szCs w:val="24"/>
              </w:rPr>
              <w:pPrChange w:id="1345" w:author="Unknown" w:date="2020-04-02T18:35:00Z">
                <w:pPr>
                  <w:ind w:firstLine="0"/>
                </w:pPr>
              </w:pPrChange>
            </w:pPr>
            <w:ins w:id="1346" w:author="blake grills" w:date="2020-04-02T18:33:00Z">
              <w:r>
                <w:rPr>
                  <w:color w:val="000000"/>
                  <w:sz w:val="20"/>
                  <w:szCs w:val="20"/>
                </w:rPr>
                <w:t>0.1286</w:t>
              </w:r>
            </w:ins>
          </w:p>
        </w:tc>
      </w:tr>
      <w:tr w:rsidR="00755023" w14:paraId="2E7058B7" w14:textId="77777777" w:rsidTr="00755023">
        <w:trPr>
          <w:ins w:id="1347" w:author="blake grills" w:date="2020-04-02T18:32:00Z"/>
        </w:trPr>
        <w:tc>
          <w:tcPr>
            <w:tcW w:w="0" w:type="auto"/>
            <w:vAlign w:val="bottom"/>
            <w:tcPrChange w:id="1348" w:author="blake grills" w:date="2020-04-02T18:35:00Z">
              <w:tcPr>
                <w:tcW w:w="1438" w:type="dxa"/>
              </w:tcPr>
            </w:tcPrChange>
          </w:tcPr>
          <w:p w14:paraId="35CBBE9B" w14:textId="028EE1B9" w:rsidR="00755023" w:rsidRDefault="00755023" w:rsidP="00755023">
            <w:pPr>
              <w:ind w:firstLine="0"/>
              <w:rPr>
                <w:ins w:id="1349" w:author="blake grills" w:date="2020-04-02T18:32:00Z"/>
                <w:rFonts w:cs="Times New Roman"/>
                <w:szCs w:val="24"/>
              </w:rPr>
            </w:pPr>
            <w:ins w:id="1350" w:author="blake grills" w:date="2020-04-02T18:33:00Z">
              <w:r>
                <w:rPr>
                  <w:color w:val="000000"/>
                  <w:sz w:val="20"/>
                  <w:szCs w:val="20"/>
                </w:rPr>
                <w:t>algorithms</w:t>
              </w:r>
            </w:ins>
          </w:p>
        </w:tc>
        <w:tc>
          <w:tcPr>
            <w:tcW w:w="0" w:type="auto"/>
            <w:vAlign w:val="bottom"/>
            <w:tcPrChange w:id="1351" w:author="blake grills" w:date="2020-04-02T18:35:00Z">
              <w:tcPr>
                <w:tcW w:w="1439" w:type="dxa"/>
              </w:tcPr>
            </w:tcPrChange>
          </w:tcPr>
          <w:p w14:paraId="645C216A" w14:textId="3E76348C" w:rsidR="00755023" w:rsidRDefault="00755023" w:rsidP="00755023">
            <w:pPr>
              <w:ind w:firstLine="0"/>
              <w:rPr>
                <w:ins w:id="1352" w:author="blake grills" w:date="2020-04-02T18:32:00Z"/>
                <w:rFonts w:cs="Times New Roman"/>
                <w:szCs w:val="24"/>
              </w:rPr>
            </w:pPr>
            <w:ins w:id="1353" w:author="blake grills" w:date="2020-04-02T18:33:00Z">
              <w:r>
                <w:rPr>
                  <w:color w:val="000000"/>
                  <w:sz w:val="20"/>
                  <w:szCs w:val="20"/>
                </w:rPr>
                <w:t>C++</w:t>
              </w:r>
            </w:ins>
          </w:p>
        </w:tc>
        <w:tc>
          <w:tcPr>
            <w:tcW w:w="0" w:type="auto"/>
            <w:vAlign w:val="bottom"/>
            <w:tcPrChange w:id="1354" w:author="blake grills" w:date="2020-04-02T18:35:00Z">
              <w:tcPr>
                <w:tcW w:w="1439" w:type="dxa"/>
              </w:tcPr>
            </w:tcPrChange>
          </w:tcPr>
          <w:p w14:paraId="3D7AC8EF" w14:textId="57CABD7F" w:rsidR="00755023" w:rsidRDefault="00755023" w:rsidP="00755023">
            <w:pPr>
              <w:ind w:firstLine="0"/>
              <w:jc w:val="right"/>
              <w:rPr>
                <w:ins w:id="1355" w:author="blake grills" w:date="2020-04-02T18:32:00Z"/>
                <w:rFonts w:cs="Times New Roman"/>
                <w:szCs w:val="24"/>
              </w:rPr>
              <w:pPrChange w:id="1356" w:author="Unknown" w:date="2020-04-02T18:35:00Z">
                <w:pPr>
                  <w:ind w:firstLine="0"/>
                </w:pPr>
              </w:pPrChange>
            </w:pPr>
            <w:ins w:id="1357" w:author="blake grills" w:date="2020-04-02T18:33:00Z">
              <w:r>
                <w:rPr>
                  <w:color w:val="000000"/>
                  <w:sz w:val="20"/>
                  <w:szCs w:val="20"/>
                </w:rPr>
                <w:t>134</w:t>
              </w:r>
            </w:ins>
          </w:p>
        </w:tc>
        <w:tc>
          <w:tcPr>
            <w:tcW w:w="0" w:type="auto"/>
            <w:vAlign w:val="bottom"/>
            <w:tcPrChange w:id="1358" w:author="blake grills" w:date="2020-04-02T18:35:00Z">
              <w:tcPr>
                <w:tcW w:w="1439" w:type="dxa"/>
              </w:tcPr>
            </w:tcPrChange>
          </w:tcPr>
          <w:p w14:paraId="2A7B421B" w14:textId="17D48B6E" w:rsidR="00755023" w:rsidRDefault="00755023" w:rsidP="00755023">
            <w:pPr>
              <w:ind w:firstLine="0"/>
              <w:jc w:val="right"/>
              <w:rPr>
                <w:ins w:id="1359" w:author="blake grills" w:date="2020-04-02T18:32:00Z"/>
                <w:rFonts w:cs="Times New Roman"/>
                <w:szCs w:val="24"/>
              </w:rPr>
              <w:pPrChange w:id="1360" w:author="Unknown" w:date="2020-04-02T18:35:00Z">
                <w:pPr>
                  <w:ind w:firstLine="0"/>
                </w:pPr>
              </w:pPrChange>
            </w:pPr>
            <w:ins w:id="1361" w:author="blake grills" w:date="2020-04-02T18:33:00Z">
              <w:r>
                <w:rPr>
                  <w:color w:val="000000"/>
                  <w:sz w:val="20"/>
                  <w:szCs w:val="20"/>
                </w:rPr>
                <w:t>9243</w:t>
              </w:r>
            </w:ins>
          </w:p>
        </w:tc>
        <w:tc>
          <w:tcPr>
            <w:tcW w:w="0" w:type="auto"/>
            <w:vAlign w:val="bottom"/>
            <w:tcPrChange w:id="1362" w:author="blake grills" w:date="2020-04-02T18:35:00Z">
              <w:tcPr>
                <w:tcW w:w="1439" w:type="dxa"/>
              </w:tcPr>
            </w:tcPrChange>
          </w:tcPr>
          <w:p w14:paraId="55A3D202" w14:textId="26D9AC13" w:rsidR="00755023" w:rsidRDefault="00755023" w:rsidP="00755023">
            <w:pPr>
              <w:ind w:firstLine="0"/>
              <w:jc w:val="right"/>
              <w:rPr>
                <w:ins w:id="1363" w:author="blake grills" w:date="2020-04-02T18:32:00Z"/>
                <w:rFonts w:cs="Times New Roman"/>
                <w:szCs w:val="24"/>
              </w:rPr>
              <w:pPrChange w:id="1364" w:author="Unknown" w:date="2020-04-02T18:35:00Z">
                <w:pPr>
                  <w:ind w:firstLine="0"/>
                </w:pPr>
              </w:pPrChange>
            </w:pPr>
            <w:ins w:id="1365" w:author="blake grills" w:date="2020-04-02T18:33:00Z">
              <w:r>
                <w:rPr>
                  <w:color w:val="000000"/>
                  <w:sz w:val="20"/>
                  <w:szCs w:val="20"/>
                </w:rPr>
                <w:t>2</w:t>
              </w:r>
            </w:ins>
            <w:ins w:id="1366" w:author="blake grills" w:date="2020-04-03T00:26:00Z">
              <w:r w:rsidR="001A1C33">
                <w:rPr>
                  <w:color w:val="000000"/>
                  <w:sz w:val="20"/>
                  <w:szCs w:val="20"/>
                </w:rPr>
                <w:t>78</w:t>
              </w:r>
            </w:ins>
            <w:ins w:id="1367" w:author="blake grills" w:date="2020-04-02T18:33:00Z">
              <w:r>
                <w:rPr>
                  <w:color w:val="000000"/>
                  <w:sz w:val="20"/>
                  <w:szCs w:val="20"/>
                </w:rPr>
                <w:t>9</w:t>
              </w:r>
            </w:ins>
          </w:p>
        </w:tc>
        <w:tc>
          <w:tcPr>
            <w:tcW w:w="0" w:type="auto"/>
            <w:vAlign w:val="bottom"/>
            <w:tcPrChange w:id="1368" w:author="blake grills" w:date="2020-04-02T18:35:00Z">
              <w:tcPr>
                <w:tcW w:w="1439" w:type="dxa"/>
              </w:tcPr>
            </w:tcPrChange>
          </w:tcPr>
          <w:p w14:paraId="08BC8C84" w14:textId="1E7CB882" w:rsidR="00755023" w:rsidRDefault="00755023" w:rsidP="00755023">
            <w:pPr>
              <w:ind w:firstLine="0"/>
              <w:jc w:val="right"/>
              <w:rPr>
                <w:ins w:id="1369" w:author="blake grills" w:date="2020-04-02T18:32:00Z"/>
                <w:rFonts w:cs="Times New Roman"/>
                <w:szCs w:val="24"/>
              </w:rPr>
              <w:pPrChange w:id="1370" w:author="Unknown" w:date="2020-04-02T18:35:00Z">
                <w:pPr>
                  <w:ind w:firstLine="0"/>
                </w:pPr>
              </w:pPrChange>
            </w:pPr>
            <w:ins w:id="1371" w:author="blake grills" w:date="2020-04-02T18:33:00Z">
              <w:r>
                <w:rPr>
                  <w:color w:val="000000"/>
                  <w:sz w:val="20"/>
                  <w:szCs w:val="20"/>
                </w:rPr>
                <w:t>1</w:t>
              </w:r>
            </w:ins>
          </w:p>
        </w:tc>
        <w:tc>
          <w:tcPr>
            <w:tcW w:w="0" w:type="auto"/>
            <w:vAlign w:val="bottom"/>
            <w:tcPrChange w:id="1372" w:author="blake grills" w:date="2020-04-02T18:35:00Z">
              <w:tcPr>
                <w:tcW w:w="1439" w:type="dxa"/>
              </w:tcPr>
            </w:tcPrChange>
          </w:tcPr>
          <w:p w14:paraId="44676C1C" w14:textId="31BF23B3" w:rsidR="00755023" w:rsidRDefault="00755023" w:rsidP="00755023">
            <w:pPr>
              <w:ind w:firstLine="0"/>
              <w:jc w:val="right"/>
              <w:rPr>
                <w:ins w:id="1373" w:author="blake grills" w:date="2020-04-02T18:32:00Z"/>
                <w:rFonts w:cs="Times New Roman"/>
                <w:szCs w:val="24"/>
              </w:rPr>
              <w:pPrChange w:id="1374" w:author="Unknown" w:date="2020-04-02T18:35:00Z">
                <w:pPr>
                  <w:ind w:firstLine="0"/>
                </w:pPr>
              </w:pPrChange>
            </w:pPr>
            <w:ins w:id="1375" w:author="blake grills" w:date="2020-04-02T18:33:00Z">
              <w:r>
                <w:rPr>
                  <w:color w:val="000000"/>
                  <w:sz w:val="20"/>
                  <w:szCs w:val="20"/>
                </w:rPr>
                <w:t>0</w:t>
              </w:r>
            </w:ins>
          </w:p>
        </w:tc>
        <w:tc>
          <w:tcPr>
            <w:tcW w:w="0" w:type="auto"/>
            <w:vAlign w:val="bottom"/>
            <w:tcPrChange w:id="1376" w:author="blake grills" w:date="2020-04-02T18:35:00Z">
              <w:tcPr>
                <w:tcW w:w="1439" w:type="dxa"/>
              </w:tcPr>
            </w:tcPrChange>
          </w:tcPr>
          <w:p w14:paraId="4EAB44F0" w14:textId="0CC96704" w:rsidR="00755023" w:rsidRDefault="00755023" w:rsidP="00755023">
            <w:pPr>
              <w:ind w:firstLine="0"/>
              <w:jc w:val="right"/>
              <w:rPr>
                <w:ins w:id="1377" w:author="blake grills" w:date="2020-04-02T18:32:00Z"/>
                <w:rFonts w:cs="Times New Roman"/>
                <w:szCs w:val="24"/>
              </w:rPr>
              <w:pPrChange w:id="1378" w:author="Unknown" w:date="2020-04-02T18:35:00Z">
                <w:pPr>
                  <w:ind w:firstLine="0"/>
                </w:pPr>
              </w:pPrChange>
            </w:pPr>
            <w:ins w:id="1379" w:author="blake grills" w:date="2020-04-02T18:33:00Z">
              <w:r>
                <w:rPr>
                  <w:color w:val="000000"/>
                  <w:sz w:val="20"/>
                  <w:szCs w:val="20"/>
                </w:rPr>
                <w:t>30.39</w:t>
              </w:r>
            </w:ins>
          </w:p>
        </w:tc>
        <w:tc>
          <w:tcPr>
            <w:tcW w:w="0" w:type="auto"/>
            <w:vAlign w:val="bottom"/>
            <w:tcPrChange w:id="1380" w:author="blake grills" w:date="2020-04-02T18:35:00Z">
              <w:tcPr>
                <w:tcW w:w="1439" w:type="dxa"/>
              </w:tcPr>
            </w:tcPrChange>
          </w:tcPr>
          <w:p w14:paraId="1B809211" w14:textId="2581C7E4" w:rsidR="00755023" w:rsidRDefault="00755023" w:rsidP="00755023">
            <w:pPr>
              <w:ind w:firstLine="0"/>
              <w:jc w:val="right"/>
              <w:rPr>
                <w:ins w:id="1381" w:author="blake grills" w:date="2020-04-02T18:32:00Z"/>
                <w:rFonts w:cs="Times New Roman"/>
                <w:szCs w:val="24"/>
              </w:rPr>
              <w:pPrChange w:id="1382" w:author="Unknown" w:date="2020-04-02T18:35:00Z">
                <w:pPr>
                  <w:ind w:firstLine="0"/>
                </w:pPr>
              </w:pPrChange>
            </w:pPr>
            <w:ins w:id="1383" w:author="blake grills" w:date="2020-04-02T18:33:00Z">
              <w:r>
                <w:rPr>
                  <w:color w:val="000000"/>
                  <w:sz w:val="20"/>
                  <w:szCs w:val="20"/>
                </w:rPr>
                <w:t>0.0362</w:t>
              </w:r>
            </w:ins>
          </w:p>
        </w:tc>
      </w:tr>
      <w:tr w:rsidR="00755023" w14:paraId="5D28A7B8" w14:textId="77777777" w:rsidTr="00755023">
        <w:trPr>
          <w:ins w:id="1384" w:author="blake grills" w:date="2020-04-02T18:32:00Z"/>
        </w:trPr>
        <w:tc>
          <w:tcPr>
            <w:tcW w:w="0" w:type="auto"/>
            <w:vAlign w:val="bottom"/>
            <w:tcPrChange w:id="1385" w:author="blake grills" w:date="2020-04-02T18:35:00Z">
              <w:tcPr>
                <w:tcW w:w="1438" w:type="dxa"/>
              </w:tcPr>
            </w:tcPrChange>
          </w:tcPr>
          <w:p w14:paraId="27082359" w14:textId="7EDE3B95" w:rsidR="00755023" w:rsidRDefault="00755023" w:rsidP="00755023">
            <w:pPr>
              <w:ind w:firstLine="0"/>
              <w:rPr>
                <w:ins w:id="1386" w:author="blake grills" w:date="2020-04-02T18:32:00Z"/>
                <w:rFonts w:cs="Times New Roman"/>
                <w:szCs w:val="24"/>
              </w:rPr>
            </w:pPr>
            <w:ins w:id="1387" w:author="blake grills" w:date="2020-04-02T18:33:00Z">
              <w:r>
                <w:rPr>
                  <w:color w:val="000000"/>
                  <w:sz w:val="20"/>
                  <w:szCs w:val="20"/>
                </w:rPr>
                <w:t>asio</w:t>
              </w:r>
            </w:ins>
          </w:p>
        </w:tc>
        <w:tc>
          <w:tcPr>
            <w:tcW w:w="0" w:type="auto"/>
            <w:vAlign w:val="bottom"/>
            <w:tcPrChange w:id="1388" w:author="blake grills" w:date="2020-04-02T18:35:00Z">
              <w:tcPr>
                <w:tcW w:w="1439" w:type="dxa"/>
              </w:tcPr>
            </w:tcPrChange>
          </w:tcPr>
          <w:p w14:paraId="7E40D004" w14:textId="2EA0C774" w:rsidR="00755023" w:rsidRDefault="00755023" w:rsidP="00755023">
            <w:pPr>
              <w:ind w:firstLine="0"/>
              <w:rPr>
                <w:ins w:id="1389" w:author="blake grills" w:date="2020-04-02T18:32:00Z"/>
                <w:rFonts w:cs="Times New Roman"/>
                <w:szCs w:val="24"/>
              </w:rPr>
            </w:pPr>
            <w:ins w:id="1390" w:author="blake grills" w:date="2020-04-02T18:33:00Z">
              <w:r>
                <w:rPr>
                  <w:color w:val="000000"/>
                  <w:sz w:val="20"/>
                  <w:szCs w:val="20"/>
                </w:rPr>
                <w:t>C++</w:t>
              </w:r>
            </w:ins>
          </w:p>
        </w:tc>
        <w:tc>
          <w:tcPr>
            <w:tcW w:w="0" w:type="auto"/>
            <w:vAlign w:val="bottom"/>
            <w:tcPrChange w:id="1391" w:author="blake grills" w:date="2020-04-02T18:35:00Z">
              <w:tcPr>
                <w:tcW w:w="1439" w:type="dxa"/>
              </w:tcPr>
            </w:tcPrChange>
          </w:tcPr>
          <w:p w14:paraId="17791C9F" w14:textId="69107E96" w:rsidR="00755023" w:rsidRDefault="00755023" w:rsidP="00755023">
            <w:pPr>
              <w:ind w:firstLine="0"/>
              <w:jc w:val="right"/>
              <w:rPr>
                <w:ins w:id="1392" w:author="blake grills" w:date="2020-04-02T18:32:00Z"/>
                <w:rFonts w:cs="Times New Roman"/>
                <w:szCs w:val="24"/>
              </w:rPr>
              <w:pPrChange w:id="1393" w:author="Unknown" w:date="2020-04-02T18:35:00Z">
                <w:pPr>
                  <w:ind w:firstLine="0"/>
                </w:pPr>
              </w:pPrChange>
            </w:pPr>
            <w:ins w:id="1394" w:author="blake grills" w:date="2020-04-02T18:33:00Z">
              <w:r>
                <w:rPr>
                  <w:color w:val="000000"/>
                  <w:sz w:val="20"/>
                  <w:szCs w:val="20"/>
                </w:rPr>
                <w:t>28</w:t>
              </w:r>
            </w:ins>
          </w:p>
        </w:tc>
        <w:tc>
          <w:tcPr>
            <w:tcW w:w="0" w:type="auto"/>
            <w:vAlign w:val="bottom"/>
            <w:tcPrChange w:id="1395" w:author="blake grills" w:date="2020-04-02T18:35:00Z">
              <w:tcPr>
                <w:tcW w:w="1439" w:type="dxa"/>
              </w:tcPr>
            </w:tcPrChange>
          </w:tcPr>
          <w:p w14:paraId="1C4BBA49" w14:textId="38D52B57" w:rsidR="00755023" w:rsidRDefault="00755023" w:rsidP="00755023">
            <w:pPr>
              <w:ind w:firstLine="0"/>
              <w:jc w:val="right"/>
              <w:rPr>
                <w:ins w:id="1396" w:author="blake grills" w:date="2020-04-02T18:32:00Z"/>
                <w:rFonts w:cs="Times New Roman"/>
                <w:szCs w:val="24"/>
              </w:rPr>
              <w:pPrChange w:id="1397" w:author="Unknown" w:date="2020-04-02T18:35:00Z">
                <w:pPr>
                  <w:ind w:firstLine="0"/>
                </w:pPr>
              </w:pPrChange>
            </w:pPr>
            <w:ins w:id="1398" w:author="blake grills" w:date="2020-04-02T18:33:00Z">
              <w:r>
                <w:rPr>
                  <w:color w:val="000000"/>
                  <w:sz w:val="20"/>
                  <w:szCs w:val="20"/>
                </w:rPr>
                <w:t>120472</w:t>
              </w:r>
            </w:ins>
          </w:p>
        </w:tc>
        <w:tc>
          <w:tcPr>
            <w:tcW w:w="0" w:type="auto"/>
            <w:vAlign w:val="bottom"/>
            <w:tcPrChange w:id="1399" w:author="blake grills" w:date="2020-04-02T18:35:00Z">
              <w:tcPr>
                <w:tcW w:w="1439" w:type="dxa"/>
              </w:tcPr>
            </w:tcPrChange>
          </w:tcPr>
          <w:p w14:paraId="203630AD" w14:textId="4802BC2F" w:rsidR="00755023" w:rsidRDefault="00755023" w:rsidP="00755023">
            <w:pPr>
              <w:ind w:firstLine="0"/>
              <w:jc w:val="right"/>
              <w:rPr>
                <w:ins w:id="1400" w:author="blake grills" w:date="2020-04-02T18:32:00Z"/>
                <w:rFonts w:cs="Times New Roman"/>
                <w:szCs w:val="24"/>
              </w:rPr>
              <w:pPrChange w:id="1401" w:author="Unknown" w:date="2020-04-02T18:35:00Z">
                <w:pPr>
                  <w:ind w:firstLine="0"/>
                </w:pPr>
              </w:pPrChange>
            </w:pPr>
            <w:ins w:id="1402" w:author="blake grills" w:date="2020-04-02T18:33:00Z">
              <w:r>
                <w:rPr>
                  <w:color w:val="000000"/>
                  <w:sz w:val="20"/>
                  <w:szCs w:val="20"/>
                </w:rPr>
                <w:t>3</w:t>
              </w:r>
            </w:ins>
            <w:ins w:id="1403" w:author="blake grills" w:date="2020-04-03T00:26:00Z">
              <w:r w:rsidR="001A1C33">
                <w:rPr>
                  <w:color w:val="000000"/>
                  <w:sz w:val="20"/>
                  <w:szCs w:val="20"/>
                </w:rPr>
                <w:t>78</w:t>
              </w:r>
            </w:ins>
            <w:ins w:id="1404" w:author="blake grills" w:date="2020-04-02T18:33:00Z">
              <w:r>
                <w:rPr>
                  <w:color w:val="000000"/>
                  <w:sz w:val="20"/>
                  <w:szCs w:val="20"/>
                </w:rPr>
                <w:t>13</w:t>
              </w:r>
            </w:ins>
          </w:p>
        </w:tc>
        <w:tc>
          <w:tcPr>
            <w:tcW w:w="0" w:type="auto"/>
            <w:vAlign w:val="bottom"/>
            <w:tcPrChange w:id="1405" w:author="blake grills" w:date="2020-04-02T18:35:00Z">
              <w:tcPr>
                <w:tcW w:w="1439" w:type="dxa"/>
              </w:tcPr>
            </w:tcPrChange>
          </w:tcPr>
          <w:p w14:paraId="59F6327D" w14:textId="6071DFCA" w:rsidR="00755023" w:rsidRDefault="00755023" w:rsidP="00755023">
            <w:pPr>
              <w:ind w:firstLine="0"/>
              <w:jc w:val="right"/>
              <w:rPr>
                <w:ins w:id="1406" w:author="blake grills" w:date="2020-04-02T18:32:00Z"/>
                <w:rFonts w:cs="Times New Roman"/>
                <w:szCs w:val="24"/>
              </w:rPr>
              <w:pPrChange w:id="1407" w:author="Unknown" w:date="2020-04-02T18:35:00Z">
                <w:pPr>
                  <w:ind w:firstLine="0"/>
                </w:pPr>
              </w:pPrChange>
            </w:pPr>
            <w:ins w:id="1408" w:author="blake grills" w:date="2020-04-02T18:33:00Z">
              <w:r>
                <w:rPr>
                  <w:color w:val="000000"/>
                  <w:sz w:val="20"/>
                  <w:szCs w:val="20"/>
                </w:rPr>
                <w:t>47</w:t>
              </w:r>
            </w:ins>
          </w:p>
        </w:tc>
        <w:tc>
          <w:tcPr>
            <w:tcW w:w="0" w:type="auto"/>
            <w:vAlign w:val="bottom"/>
            <w:tcPrChange w:id="1409" w:author="blake grills" w:date="2020-04-02T18:35:00Z">
              <w:tcPr>
                <w:tcW w:w="1439" w:type="dxa"/>
              </w:tcPr>
            </w:tcPrChange>
          </w:tcPr>
          <w:p w14:paraId="54FBD6DA" w14:textId="0BA3454B" w:rsidR="00755023" w:rsidRDefault="00755023" w:rsidP="00755023">
            <w:pPr>
              <w:ind w:firstLine="0"/>
              <w:jc w:val="right"/>
              <w:rPr>
                <w:ins w:id="1410" w:author="blake grills" w:date="2020-04-02T18:32:00Z"/>
                <w:rFonts w:cs="Times New Roman"/>
                <w:szCs w:val="24"/>
              </w:rPr>
              <w:pPrChange w:id="1411" w:author="Unknown" w:date="2020-04-02T18:35:00Z">
                <w:pPr>
                  <w:ind w:firstLine="0"/>
                </w:pPr>
              </w:pPrChange>
            </w:pPr>
            <w:ins w:id="1412" w:author="blake grills" w:date="2020-04-02T18:33:00Z">
              <w:r>
                <w:rPr>
                  <w:color w:val="000000"/>
                  <w:sz w:val="20"/>
                  <w:szCs w:val="20"/>
                </w:rPr>
                <w:t>0</w:t>
              </w:r>
            </w:ins>
          </w:p>
        </w:tc>
        <w:tc>
          <w:tcPr>
            <w:tcW w:w="0" w:type="auto"/>
            <w:vAlign w:val="bottom"/>
            <w:tcPrChange w:id="1413" w:author="blake grills" w:date="2020-04-02T18:35:00Z">
              <w:tcPr>
                <w:tcW w:w="1439" w:type="dxa"/>
              </w:tcPr>
            </w:tcPrChange>
          </w:tcPr>
          <w:p w14:paraId="5C6E432F" w14:textId="11A5F9DC" w:rsidR="00755023" w:rsidRDefault="00755023" w:rsidP="00755023">
            <w:pPr>
              <w:ind w:firstLine="0"/>
              <w:jc w:val="right"/>
              <w:rPr>
                <w:ins w:id="1414" w:author="blake grills" w:date="2020-04-02T18:32:00Z"/>
                <w:rFonts w:cs="Times New Roman"/>
                <w:szCs w:val="24"/>
              </w:rPr>
              <w:pPrChange w:id="1415" w:author="Unknown" w:date="2020-04-02T18:35:00Z">
                <w:pPr>
                  <w:ind w:firstLine="0"/>
                </w:pPr>
              </w:pPrChange>
            </w:pPr>
            <w:ins w:id="1416" w:author="blake grills" w:date="2020-04-02T18:33:00Z">
              <w:r>
                <w:rPr>
                  <w:color w:val="000000"/>
                  <w:sz w:val="20"/>
                  <w:szCs w:val="20"/>
                </w:rPr>
                <w:t>31.55</w:t>
              </w:r>
            </w:ins>
          </w:p>
        </w:tc>
        <w:tc>
          <w:tcPr>
            <w:tcW w:w="0" w:type="auto"/>
            <w:vAlign w:val="bottom"/>
            <w:tcPrChange w:id="1417" w:author="blake grills" w:date="2020-04-02T18:35:00Z">
              <w:tcPr>
                <w:tcW w:w="1439" w:type="dxa"/>
              </w:tcPr>
            </w:tcPrChange>
          </w:tcPr>
          <w:p w14:paraId="0D1441B0" w14:textId="276F1576" w:rsidR="00755023" w:rsidRDefault="00755023" w:rsidP="00755023">
            <w:pPr>
              <w:ind w:firstLine="0"/>
              <w:jc w:val="right"/>
              <w:rPr>
                <w:ins w:id="1418" w:author="blake grills" w:date="2020-04-02T18:32:00Z"/>
                <w:rFonts w:cs="Times New Roman"/>
                <w:szCs w:val="24"/>
              </w:rPr>
              <w:pPrChange w:id="1419" w:author="Unknown" w:date="2020-04-02T18:35:00Z">
                <w:pPr>
                  <w:ind w:firstLine="0"/>
                </w:pPr>
              </w:pPrChange>
            </w:pPr>
            <w:ins w:id="1420" w:author="blake grills" w:date="2020-04-02T18:33:00Z">
              <w:r>
                <w:rPr>
                  <w:color w:val="000000"/>
                  <w:sz w:val="20"/>
                  <w:szCs w:val="20"/>
                </w:rPr>
                <w:t>0.4897</w:t>
              </w:r>
            </w:ins>
          </w:p>
        </w:tc>
      </w:tr>
      <w:tr w:rsidR="00755023" w14:paraId="451C3CEE" w14:textId="77777777" w:rsidTr="00755023">
        <w:trPr>
          <w:ins w:id="1421" w:author="blake grills" w:date="2020-04-02T18:32:00Z"/>
        </w:trPr>
        <w:tc>
          <w:tcPr>
            <w:tcW w:w="0" w:type="auto"/>
            <w:vAlign w:val="bottom"/>
            <w:tcPrChange w:id="1422" w:author="blake grills" w:date="2020-04-02T18:35:00Z">
              <w:tcPr>
                <w:tcW w:w="1438" w:type="dxa"/>
              </w:tcPr>
            </w:tcPrChange>
          </w:tcPr>
          <w:p w14:paraId="7BB7332E" w14:textId="6B970D9B" w:rsidR="00755023" w:rsidRDefault="00755023" w:rsidP="00755023">
            <w:pPr>
              <w:ind w:firstLine="0"/>
              <w:rPr>
                <w:ins w:id="1423" w:author="blake grills" w:date="2020-04-02T18:32:00Z"/>
                <w:rFonts w:cs="Times New Roman"/>
                <w:szCs w:val="24"/>
              </w:rPr>
            </w:pPr>
            <w:ins w:id="1424" w:author="blake grills" w:date="2020-04-02T18:33:00Z">
              <w:r>
                <w:rPr>
                  <w:color w:val="000000"/>
                  <w:sz w:val="20"/>
                  <w:szCs w:val="20"/>
                </w:rPr>
                <w:t>aws sdk cpp</w:t>
              </w:r>
            </w:ins>
          </w:p>
        </w:tc>
        <w:tc>
          <w:tcPr>
            <w:tcW w:w="0" w:type="auto"/>
            <w:vAlign w:val="bottom"/>
            <w:tcPrChange w:id="1425" w:author="blake grills" w:date="2020-04-02T18:35:00Z">
              <w:tcPr>
                <w:tcW w:w="1439" w:type="dxa"/>
              </w:tcPr>
            </w:tcPrChange>
          </w:tcPr>
          <w:p w14:paraId="3E3356C9" w14:textId="1CF1E6ED" w:rsidR="00755023" w:rsidRDefault="00755023" w:rsidP="00755023">
            <w:pPr>
              <w:ind w:firstLine="0"/>
              <w:rPr>
                <w:ins w:id="1426" w:author="blake grills" w:date="2020-04-02T18:32:00Z"/>
                <w:rFonts w:cs="Times New Roman"/>
                <w:szCs w:val="24"/>
              </w:rPr>
            </w:pPr>
            <w:ins w:id="1427" w:author="blake grills" w:date="2020-04-02T18:33:00Z">
              <w:r>
                <w:rPr>
                  <w:color w:val="000000"/>
                  <w:sz w:val="20"/>
                  <w:szCs w:val="20"/>
                </w:rPr>
                <w:t>C++</w:t>
              </w:r>
            </w:ins>
          </w:p>
        </w:tc>
        <w:tc>
          <w:tcPr>
            <w:tcW w:w="0" w:type="auto"/>
            <w:vAlign w:val="bottom"/>
            <w:tcPrChange w:id="1428" w:author="blake grills" w:date="2020-04-02T18:35:00Z">
              <w:tcPr>
                <w:tcW w:w="1439" w:type="dxa"/>
              </w:tcPr>
            </w:tcPrChange>
          </w:tcPr>
          <w:p w14:paraId="52952639" w14:textId="0734D011" w:rsidR="00755023" w:rsidRDefault="00755023" w:rsidP="00755023">
            <w:pPr>
              <w:ind w:firstLine="0"/>
              <w:jc w:val="right"/>
              <w:rPr>
                <w:ins w:id="1429" w:author="blake grills" w:date="2020-04-02T18:32:00Z"/>
                <w:rFonts w:cs="Times New Roman"/>
                <w:szCs w:val="24"/>
              </w:rPr>
              <w:pPrChange w:id="1430" w:author="Unknown" w:date="2020-04-02T18:35:00Z">
                <w:pPr>
                  <w:ind w:firstLine="0"/>
                </w:pPr>
              </w:pPrChange>
            </w:pPr>
            <w:ins w:id="1431" w:author="blake grills" w:date="2020-04-02T18:33:00Z">
              <w:r>
                <w:rPr>
                  <w:color w:val="000000"/>
                  <w:sz w:val="20"/>
                  <w:szCs w:val="20"/>
                </w:rPr>
                <w:t>57</w:t>
              </w:r>
            </w:ins>
          </w:p>
        </w:tc>
        <w:tc>
          <w:tcPr>
            <w:tcW w:w="0" w:type="auto"/>
            <w:vAlign w:val="bottom"/>
            <w:tcPrChange w:id="1432" w:author="blake grills" w:date="2020-04-02T18:35:00Z">
              <w:tcPr>
                <w:tcW w:w="1439" w:type="dxa"/>
              </w:tcPr>
            </w:tcPrChange>
          </w:tcPr>
          <w:p w14:paraId="3EE8444E" w14:textId="101ED7F9" w:rsidR="00755023" w:rsidRDefault="00755023" w:rsidP="00755023">
            <w:pPr>
              <w:ind w:firstLine="0"/>
              <w:jc w:val="right"/>
              <w:rPr>
                <w:ins w:id="1433" w:author="blake grills" w:date="2020-04-02T18:32:00Z"/>
                <w:rFonts w:cs="Times New Roman"/>
                <w:szCs w:val="24"/>
              </w:rPr>
              <w:pPrChange w:id="1434" w:author="Unknown" w:date="2020-04-02T18:35:00Z">
                <w:pPr>
                  <w:ind w:firstLine="0"/>
                </w:pPr>
              </w:pPrChange>
            </w:pPr>
            <w:ins w:id="1435" w:author="blake grills" w:date="2020-04-02T18:33:00Z">
              <w:r>
                <w:rPr>
                  <w:color w:val="000000"/>
                  <w:sz w:val="20"/>
                  <w:szCs w:val="20"/>
                </w:rPr>
                <w:t>2498435</w:t>
              </w:r>
            </w:ins>
          </w:p>
        </w:tc>
        <w:tc>
          <w:tcPr>
            <w:tcW w:w="0" w:type="auto"/>
            <w:vAlign w:val="bottom"/>
            <w:tcPrChange w:id="1436" w:author="blake grills" w:date="2020-04-02T18:35:00Z">
              <w:tcPr>
                <w:tcW w:w="1439" w:type="dxa"/>
              </w:tcPr>
            </w:tcPrChange>
          </w:tcPr>
          <w:p w14:paraId="6F9137E1" w14:textId="0A501CFD" w:rsidR="00755023" w:rsidRDefault="00755023" w:rsidP="00755023">
            <w:pPr>
              <w:ind w:firstLine="0"/>
              <w:jc w:val="right"/>
              <w:rPr>
                <w:ins w:id="1437" w:author="blake grills" w:date="2020-04-02T18:32:00Z"/>
                <w:rFonts w:cs="Times New Roman"/>
                <w:szCs w:val="24"/>
              </w:rPr>
              <w:pPrChange w:id="1438" w:author="Unknown" w:date="2020-04-02T18:35:00Z">
                <w:pPr>
                  <w:ind w:firstLine="0"/>
                </w:pPr>
              </w:pPrChange>
            </w:pPr>
            <w:ins w:id="1439" w:author="blake grills" w:date="2020-04-02T18:33:00Z">
              <w:r>
                <w:rPr>
                  <w:color w:val="000000"/>
                  <w:sz w:val="20"/>
                  <w:szCs w:val="20"/>
                </w:rPr>
                <w:t>2509104</w:t>
              </w:r>
            </w:ins>
          </w:p>
        </w:tc>
        <w:tc>
          <w:tcPr>
            <w:tcW w:w="0" w:type="auto"/>
            <w:vAlign w:val="bottom"/>
            <w:tcPrChange w:id="1440" w:author="blake grills" w:date="2020-04-02T18:35:00Z">
              <w:tcPr>
                <w:tcW w:w="1439" w:type="dxa"/>
              </w:tcPr>
            </w:tcPrChange>
          </w:tcPr>
          <w:p w14:paraId="3119A0E2" w14:textId="3E74CBDC" w:rsidR="00755023" w:rsidRDefault="00755023" w:rsidP="00755023">
            <w:pPr>
              <w:ind w:firstLine="0"/>
              <w:jc w:val="right"/>
              <w:rPr>
                <w:ins w:id="1441" w:author="blake grills" w:date="2020-04-02T18:32:00Z"/>
                <w:rFonts w:cs="Times New Roman"/>
                <w:szCs w:val="24"/>
              </w:rPr>
              <w:pPrChange w:id="1442" w:author="Unknown" w:date="2020-04-02T18:35:00Z">
                <w:pPr>
                  <w:ind w:firstLine="0"/>
                </w:pPr>
              </w:pPrChange>
            </w:pPr>
            <w:ins w:id="1443" w:author="blake grills" w:date="2020-04-02T18:33:00Z">
              <w:r>
                <w:rPr>
                  <w:color w:val="000000"/>
                  <w:sz w:val="20"/>
                  <w:szCs w:val="20"/>
                </w:rPr>
                <w:t>217</w:t>
              </w:r>
            </w:ins>
          </w:p>
        </w:tc>
        <w:tc>
          <w:tcPr>
            <w:tcW w:w="0" w:type="auto"/>
            <w:vAlign w:val="bottom"/>
            <w:tcPrChange w:id="1444" w:author="blake grills" w:date="2020-04-02T18:35:00Z">
              <w:tcPr>
                <w:tcW w:w="1439" w:type="dxa"/>
              </w:tcPr>
            </w:tcPrChange>
          </w:tcPr>
          <w:p w14:paraId="3F3DD88A" w14:textId="21BD885F" w:rsidR="00755023" w:rsidRDefault="00755023" w:rsidP="00755023">
            <w:pPr>
              <w:ind w:firstLine="0"/>
              <w:jc w:val="right"/>
              <w:rPr>
                <w:ins w:id="1445" w:author="blake grills" w:date="2020-04-02T18:32:00Z"/>
                <w:rFonts w:cs="Times New Roman"/>
                <w:szCs w:val="24"/>
              </w:rPr>
              <w:pPrChange w:id="1446" w:author="Unknown" w:date="2020-04-02T18:35:00Z">
                <w:pPr>
                  <w:ind w:firstLine="0"/>
                </w:pPr>
              </w:pPrChange>
            </w:pPr>
            <w:ins w:id="1447" w:author="blake grills" w:date="2020-04-02T18:33:00Z">
              <w:r>
                <w:rPr>
                  <w:color w:val="000000"/>
                  <w:sz w:val="20"/>
                  <w:szCs w:val="20"/>
                </w:rPr>
                <w:t>0</w:t>
              </w:r>
            </w:ins>
          </w:p>
        </w:tc>
        <w:tc>
          <w:tcPr>
            <w:tcW w:w="0" w:type="auto"/>
            <w:vAlign w:val="bottom"/>
            <w:tcPrChange w:id="1448" w:author="blake grills" w:date="2020-04-02T18:35:00Z">
              <w:tcPr>
                <w:tcW w:w="1439" w:type="dxa"/>
              </w:tcPr>
            </w:tcPrChange>
          </w:tcPr>
          <w:p w14:paraId="42A90930" w14:textId="7F2568FE" w:rsidR="00755023" w:rsidRDefault="00755023" w:rsidP="00755023">
            <w:pPr>
              <w:ind w:firstLine="0"/>
              <w:jc w:val="right"/>
              <w:rPr>
                <w:ins w:id="1449" w:author="blake grills" w:date="2020-04-02T18:32:00Z"/>
                <w:rFonts w:cs="Times New Roman"/>
                <w:szCs w:val="24"/>
              </w:rPr>
              <w:pPrChange w:id="1450" w:author="Unknown" w:date="2020-04-02T18:35:00Z">
                <w:pPr>
                  <w:ind w:firstLine="0"/>
                </w:pPr>
              </w:pPrChange>
            </w:pPr>
            <w:ins w:id="1451" w:author="blake grills" w:date="2020-04-02T18:33:00Z">
              <w:r>
                <w:rPr>
                  <w:color w:val="000000"/>
                  <w:sz w:val="20"/>
                  <w:szCs w:val="20"/>
                </w:rPr>
                <w:t>100.43</w:t>
              </w:r>
            </w:ins>
          </w:p>
        </w:tc>
        <w:tc>
          <w:tcPr>
            <w:tcW w:w="0" w:type="auto"/>
            <w:vAlign w:val="bottom"/>
            <w:tcPrChange w:id="1452" w:author="blake grills" w:date="2020-04-02T18:35:00Z">
              <w:tcPr>
                <w:tcW w:w="1439" w:type="dxa"/>
              </w:tcPr>
            </w:tcPrChange>
          </w:tcPr>
          <w:p w14:paraId="69D25538" w14:textId="5939D939" w:rsidR="00755023" w:rsidRDefault="00755023" w:rsidP="00755023">
            <w:pPr>
              <w:ind w:firstLine="0"/>
              <w:jc w:val="right"/>
              <w:rPr>
                <w:ins w:id="1453" w:author="blake grills" w:date="2020-04-02T18:32:00Z"/>
                <w:rFonts w:cs="Times New Roman"/>
                <w:szCs w:val="24"/>
              </w:rPr>
              <w:pPrChange w:id="1454" w:author="Unknown" w:date="2020-04-02T18:35:00Z">
                <w:pPr>
                  <w:ind w:firstLine="0"/>
                </w:pPr>
              </w:pPrChange>
            </w:pPr>
            <w:ins w:id="1455" w:author="blake grills" w:date="2020-04-02T18:33:00Z">
              <w:r>
                <w:rPr>
                  <w:color w:val="000000"/>
                  <w:sz w:val="20"/>
                  <w:szCs w:val="20"/>
                </w:rPr>
                <w:t>32.3247</w:t>
              </w:r>
            </w:ins>
          </w:p>
        </w:tc>
      </w:tr>
      <w:tr w:rsidR="00755023" w14:paraId="4E4EB9A0" w14:textId="77777777" w:rsidTr="00755023">
        <w:trPr>
          <w:ins w:id="1456" w:author="blake grills" w:date="2020-04-02T18:32:00Z"/>
        </w:trPr>
        <w:tc>
          <w:tcPr>
            <w:tcW w:w="0" w:type="auto"/>
            <w:vAlign w:val="bottom"/>
            <w:tcPrChange w:id="1457" w:author="blake grills" w:date="2020-04-02T18:35:00Z">
              <w:tcPr>
                <w:tcW w:w="1438" w:type="dxa"/>
              </w:tcPr>
            </w:tcPrChange>
          </w:tcPr>
          <w:p w14:paraId="675A4C67" w14:textId="1B4F50C7" w:rsidR="00755023" w:rsidRDefault="00755023" w:rsidP="00755023">
            <w:pPr>
              <w:ind w:firstLine="0"/>
              <w:rPr>
                <w:ins w:id="1458" w:author="blake grills" w:date="2020-04-02T18:32:00Z"/>
                <w:rFonts w:cs="Times New Roman"/>
                <w:szCs w:val="24"/>
              </w:rPr>
            </w:pPr>
            <w:ins w:id="1459" w:author="blake grills" w:date="2020-04-02T18:33:00Z">
              <w:r>
                <w:rPr>
                  <w:color w:val="000000"/>
                  <w:sz w:val="20"/>
                  <w:szCs w:val="20"/>
                </w:rPr>
                <w:t>cdt</w:t>
              </w:r>
            </w:ins>
          </w:p>
        </w:tc>
        <w:tc>
          <w:tcPr>
            <w:tcW w:w="0" w:type="auto"/>
            <w:vAlign w:val="bottom"/>
            <w:tcPrChange w:id="1460" w:author="blake grills" w:date="2020-04-02T18:35:00Z">
              <w:tcPr>
                <w:tcW w:w="1439" w:type="dxa"/>
              </w:tcPr>
            </w:tcPrChange>
          </w:tcPr>
          <w:p w14:paraId="0E31F25F" w14:textId="4CDA9971" w:rsidR="00755023" w:rsidRDefault="00755023" w:rsidP="00755023">
            <w:pPr>
              <w:ind w:firstLine="0"/>
              <w:rPr>
                <w:ins w:id="1461" w:author="blake grills" w:date="2020-04-02T18:32:00Z"/>
                <w:rFonts w:cs="Times New Roman"/>
                <w:szCs w:val="24"/>
              </w:rPr>
            </w:pPr>
            <w:ins w:id="1462" w:author="blake grills" w:date="2020-04-02T18:33:00Z">
              <w:r>
                <w:rPr>
                  <w:color w:val="000000"/>
                  <w:sz w:val="20"/>
                  <w:szCs w:val="20"/>
                </w:rPr>
                <w:t>Java/C++/C</w:t>
              </w:r>
            </w:ins>
          </w:p>
        </w:tc>
        <w:tc>
          <w:tcPr>
            <w:tcW w:w="0" w:type="auto"/>
            <w:vAlign w:val="bottom"/>
            <w:tcPrChange w:id="1463" w:author="blake grills" w:date="2020-04-02T18:35:00Z">
              <w:tcPr>
                <w:tcW w:w="1439" w:type="dxa"/>
              </w:tcPr>
            </w:tcPrChange>
          </w:tcPr>
          <w:p w14:paraId="2D2BF005" w14:textId="793D51E6" w:rsidR="00755023" w:rsidRDefault="00755023" w:rsidP="00755023">
            <w:pPr>
              <w:ind w:firstLine="0"/>
              <w:jc w:val="right"/>
              <w:rPr>
                <w:ins w:id="1464" w:author="blake grills" w:date="2020-04-02T18:32:00Z"/>
                <w:rFonts w:cs="Times New Roman"/>
                <w:szCs w:val="24"/>
              </w:rPr>
              <w:pPrChange w:id="1465" w:author="Unknown" w:date="2020-04-02T18:35:00Z">
                <w:pPr>
                  <w:ind w:firstLine="0"/>
                </w:pPr>
              </w:pPrChange>
            </w:pPr>
            <w:ins w:id="1466" w:author="blake grills" w:date="2020-04-02T18:33:00Z">
              <w:r>
                <w:rPr>
                  <w:color w:val="000000"/>
                  <w:sz w:val="20"/>
                  <w:szCs w:val="20"/>
                </w:rPr>
                <w:t>154</w:t>
              </w:r>
            </w:ins>
          </w:p>
        </w:tc>
        <w:tc>
          <w:tcPr>
            <w:tcW w:w="0" w:type="auto"/>
            <w:vAlign w:val="bottom"/>
            <w:tcPrChange w:id="1467" w:author="blake grills" w:date="2020-04-02T18:35:00Z">
              <w:tcPr>
                <w:tcW w:w="1439" w:type="dxa"/>
              </w:tcPr>
            </w:tcPrChange>
          </w:tcPr>
          <w:p w14:paraId="09A3AA90" w14:textId="407BDA31" w:rsidR="00755023" w:rsidRDefault="00755023" w:rsidP="00755023">
            <w:pPr>
              <w:ind w:firstLine="0"/>
              <w:jc w:val="right"/>
              <w:rPr>
                <w:ins w:id="1468" w:author="blake grills" w:date="2020-04-02T18:32:00Z"/>
                <w:rFonts w:cs="Times New Roman"/>
                <w:szCs w:val="24"/>
              </w:rPr>
              <w:pPrChange w:id="1469" w:author="Unknown" w:date="2020-04-02T18:35:00Z">
                <w:pPr>
                  <w:ind w:firstLine="0"/>
                </w:pPr>
              </w:pPrChange>
            </w:pPr>
            <w:ins w:id="1470" w:author="blake grills" w:date="2020-04-02T18:33:00Z">
              <w:r>
                <w:rPr>
                  <w:color w:val="000000"/>
                  <w:sz w:val="20"/>
                  <w:szCs w:val="20"/>
                </w:rPr>
                <w:t>1119730</w:t>
              </w:r>
            </w:ins>
          </w:p>
        </w:tc>
        <w:tc>
          <w:tcPr>
            <w:tcW w:w="0" w:type="auto"/>
            <w:vAlign w:val="bottom"/>
            <w:tcPrChange w:id="1471" w:author="blake grills" w:date="2020-04-02T18:35:00Z">
              <w:tcPr>
                <w:tcW w:w="1439" w:type="dxa"/>
              </w:tcPr>
            </w:tcPrChange>
          </w:tcPr>
          <w:p w14:paraId="66D3195F" w14:textId="6A6E6A88" w:rsidR="00755023" w:rsidRDefault="00755023" w:rsidP="00755023">
            <w:pPr>
              <w:ind w:firstLine="0"/>
              <w:jc w:val="right"/>
              <w:rPr>
                <w:ins w:id="1472" w:author="blake grills" w:date="2020-04-02T18:32:00Z"/>
                <w:rFonts w:cs="Times New Roman"/>
                <w:szCs w:val="24"/>
              </w:rPr>
              <w:pPrChange w:id="1473" w:author="Unknown" w:date="2020-04-02T18:35:00Z">
                <w:pPr>
                  <w:ind w:firstLine="0"/>
                </w:pPr>
              </w:pPrChange>
            </w:pPr>
            <w:ins w:id="1474" w:author="blake grills" w:date="2020-04-02T18:33:00Z">
              <w:r>
                <w:rPr>
                  <w:color w:val="000000"/>
                  <w:sz w:val="20"/>
                  <w:szCs w:val="20"/>
                </w:rPr>
                <w:t>450027</w:t>
              </w:r>
            </w:ins>
          </w:p>
        </w:tc>
        <w:tc>
          <w:tcPr>
            <w:tcW w:w="0" w:type="auto"/>
            <w:vAlign w:val="bottom"/>
            <w:tcPrChange w:id="1475" w:author="blake grills" w:date="2020-04-02T18:35:00Z">
              <w:tcPr>
                <w:tcW w:w="1439" w:type="dxa"/>
              </w:tcPr>
            </w:tcPrChange>
          </w:tcPr>
          <w:p w14:paraId="4B814128" w14:textId="28F9D05B" w:rsidR="00755023" w:rsidRDefault="00755023" w:rsidP="00755023">
            <w:pPr>
              <w:ind w:firstLine="0"/>
              <w:jc w:val="right"/>
              <w:rPr>
                <w:ins w:id="1476" w:author="blake grills" w:date="2020-04-02T18:32:00Z"/>
                <w:rFonts w:cs="Times New Roman"/>
                <w:szCs w:val="24"/>
              </w:rPr>
              <w:pPrChange w:id="1477" w:author="Unknown" w:date="2020-04-02T18:35:00Z">
                <w:pPr>
                  <w:ind w:firstLine="0"/>
                </w:pPr>
              </w:pPrChange>
            </w:pPr>
            <w:ins w:id="1478" w:author="blake grills" w:date="2020-04-02T18:33:00Z">
              <w:r>
                <w:rPr>
                  <w:color w:val="000000"/>
                  <w:sz w:val="20"/>
                  <w:szCs w:val="20"/>
                </w:rPr>
                <w:t>85</w:t>
              </w:r>
            </w:ins>
          </w:p>
        </w:tc>
        <w:tc>
          <w:tcPr>
            <w:tcW w:w="0" w:type="auto"/>
            <w:vAlign w:val="bottom"/>
            <w:tcPrChange w:id="1479" w:author="blake grills" w:date="2020-04-02T18:35:00Z">
              <w:tcPr>
                <w:tcW w:w="1439" w:type="dxa"/>
              </w:tcPr>
            </w:tcPrChange>
          </w:tcPr>
          <w:p w14:paraId="38AD67BC" w14:textId="12BAEA95" w:rsidR="00755023" w:rsidRDefault="00755023" w:rsidP="00755023">
            <w:pPr>
              <w:ind w:firstLine="0"/>
              <w:jc w:val="right"/>
              <w:rPr>
                <w:ins w:id="1480" w:author="blake grills" w:date="2020-04-02T18:32:00Z"/>
                <w:rFonts w:cs="Times New Roman"/>
                <w:szCs w:val="24"/>
              </w:rPr>
              <w:pPrChange w:id="1481" w:author="Unknown" w:date="2020-04-02T18:35:00Z">
                <w:pPr>
                  <w:ind w:firstLine="0"/>
                </w:pPr>
              </w:pPrChange>
            </w:pPr>
            <w:ins w:id="1482" w:author="blake grills" w:date="2020-04-02T18:33:00Z">
              <w:r>
                <w:rPr>
                  <w:color w:val="000000"/>
                  <w:sz w:val="20"/>
                  <w:szCs w:val="20"/>
                </w:rPr>
                <w:t>0</w:t>
              </w:r>
            </w:ins>
          </w:p>
        </w:tc>
        <w:tc>
          <w:tcPr>
            <w:tcW w:w="0" w:type="auto"/>
            <w:vAlign w:val="bottom"/>
            <w:tcPrChange w:id="1483" w:author="blake grills" w:date="2020-04-02T18:35:00Z">
              <w:tcPr>
                <w:tcW w:w="1439" w:type="dxa"/>
              </w:tcPr>
            </w:tcPrChange>
          </w:tcPr>
          <w:p w14:paraId="6F7166B8" w14:textId="27C62076" w:rsidR="00755023" w:rsidRDefault="00755023" w:rsidP="00755023">
            <w:pPr>
              <w:ind w:firstLine="0"/>
              <w:jc w:val="right"/>
              <w:rPr>
                <w:ins w:id="1484" w:author="blake grills" w:date="2020-04-02T18:32:00Z"/>
                <w:rFonts w:cs="Times New Roman"/>
                <w:szCs w:val="24"/>
              </w:rPr>
              <w:pPrChange w:id="1485" w:author="Unknown" w:date="2020-04-02T18:35:00Z">
                <w:pPr>
                  <w:ind w:firstLine="0"/>
                </w:pPr>
              </w:pPrChange>
            </w:pPr>
            <w:ins w:id="1486" w:author="blake grills" w:date="2020-04-02T18:33:00Z">
              <w:r>
                <w:rPr>
                  <w:color w:val="000000"/>
                  <w:sz w:val="20"/>
                  <w:szCs w:val="20"/>
                </w:rPr>
                <w:t>40.19</w:t>
              </w:r>
            </w:ins>
          </w:p>
        </w:tc>
        <w:tc>
          <w:tcPr>
            <w:tcW w:w="0" w:type="auto"/>
            <w:vAlign w:val="bottom"/>
            <w:tcPrChange w:id="1487" w:author="blake grills" w:date="2020-04-02T18:35:00Z">
              <w:tcPr>
                <w:tcW w:w="1439" w:type="dxa"/>
              </w:tcPr>
            </w:tcPrChange>
          </w:tcPr>
          <w:p w14:paraId="6C7E8F5C" w14:textId="76D80988" w:rsidR="00755023" w:rsidRDefault="00755023" w:rsidP="00755023">
            <w:pPr>
              <w:ind w:firstLine="0"/>
              <w:jc w:val="right"/>
              <w:rPr>
                <w:ins w:id="1488" w:author="blake grills" w:date="2020-04-02T18:32:00Z"/>
                <w:rFonts w:cs="Times New Roman"/>
                <w:szCs w:val="24"/>
              </w:rPr>
              <w:pPrChange w:id="1489" w:author="Unknown" w:date="2020-04-02T18:35:00Z">
                <w:pPr>
                  <w:ind w:firstLine="0"/>
                </w:pPr>
              </w:pPrChange>
            </w:pPr>
            <w:ins w:id="1490" w:author="blake grills" w:date="2020-04-02T18:33:00Z">
              <w:r>
                <w:rPr>
                  <w:color w:val="000000"/>
                  <w:sz w:val="20"/>
                  <w:szCs w:val="20"/>
                </w:rPr>
                <w:t>5.7977</w:t>
              </w:r>
            </w:ins>
          </w:p>
        </w:tc>
      </w:tr>
      <w:tr w:rsidR="00755023" w14:paraId="1AD06CB2" w14:textId="77777777" w:rsidTr="00755023">
        <w:trPr>
          <w:ins w:id="1491" w:author="blake grills" w:date="2020-04-02T18:32:00Z"/>
        </w:trPr>
        <w:tc>
          <w:tcPr>
            <w:tcW w:w="0" w:type="auto"/>
            <w:vAlign w:val="bottom"/>
            <w:tcPrChange w:id="1492" w:author="blake grills" w:date="2020-04-02T18:35:00Z">
              <w:tcPr>
                <w:tcW w:w="1438" w:type="dxa"/>
              </w:tcPr>
            </w:tcPrChange>
          </w:tcPr>
          <w:p w14:paraId="3D341D0C" w14:textId="58F2AF39" w:rsidR="00755023" w:rsidRDefault="00755023" w:rsidP="00755023">
            <w:pPr>
              <w:ind w:firstLine="0"/>
              <w:rPr>
                <w:ins w:id="1493" w:author="blake grills" w:date="2020-04-02T18:32:00Z"/>
                <w:rFonts w:cs="Times New Roman"/>
                <w:szCs w:val="24"/>
              </w:rPr>
            </w:pPr>
            <w:ins w:id="1494" w:author="blake grills" w:date="2020-04-02T18:33:00Z">
              <w:r>
                <w:rPr>
                  <w:color w:val="000000"/>
                  <w:sz w:val="20"/>
                  <w:szCs w:val="20"/>
                </w:rPr>
                <w:t>C Plus Plus</w:t>
              </w:r>
            </w:ins>
          </w:p>
        </w:tc>
        <w:tc>
          <w:tcPr>
            <w:tcW w:w="0" w:type="auto"/>
            <w:vAlign w:val="bottom"/>
            <w:tcPrChange w:id="1495" w:author="blake grills" w:date="2020-04-02T18:35:00Z">
              <w:tcPr>
                <w:tcW w:w="1439" w:type="dxa"/>
              </w:tcPr>
            </w:tcPrChange>
          </w:tcPr>
          <w:p w14:paraId="134B1ABF" w14:textId="7139119E" w:rsidR="00755023" w:rsidRDefault="00755023" w:rsidP="00755023">
            <w:pPr>
              <w:ind w:firstLine="0"/>
              <w:rPr>
                <w:ins w:id="1496" w:author="blake grills" w:date="2020-04-02T18:32:00Z"/>
                <w:rFonts w:cs="Times New Roman"/>
                <w:szCs w:val="24"/>
              </w:rPr>
            </w:pPr>
            <w:ins w:id="1497" w:author="blake grills" w:date="2020-04-02T18:33:00Z">
              <w:r>
                <w:rPr>
                  <w:color w:val="000000"/>
                  <w:sz w:val="20"/>
                  <w:szCs w:val="20"/>
                </w:rPr>
                <w:t>C++/C</w:t>
              </w:r>
            </w:ins>
          </w:p>
        </w:tc>
        <w:tc>
          <w:tcPr>
            <w:tcW w:w="0" w:type="auto"/>
            <w:vAlign w:val="bottom"/>
            <w:tcPrChange w:id="1498" w:author="blake grills" w:date="2020-04-02T18:35:00Z">
              <w:tcPr>
                <w:tcW w:w="1439" w:type="dxa"/>
              </w:tcPr>
            </w:tcPrChange>
          </w:tcPr>
          <w:p w14:paraId="434DCC81" w14:textId="3565DA87" w:rsidR="00755023" w:rsidRDefault="00755023" w:rsidP="00755023">
            <w:pPr>
              <w:ind w:firstLine="0"/>
              <w:jc w:val="right"/>
              <w:rPr>
                <w:ins w:id="1499" w:author="blake grills" w:date="2020-04-02T18:32:00Z"/>
                <w:rFonts w:cs="Times New Roman"/>
                <w:szCs w:val="24"/>
              </w:rPr>
              <w:pPrChange w:id="1500" w:author="Unknown" w:date="2020-04-02T18:35:00Z">
                <w:pPr>
                  <w:ind w:firstLine="0"/>
                </w:pPr>
              </w:pPrChange>
            </w:pPr>
            <w:ins w:id="1501" w:author="blake grills" w:date="2020-04-02T18:33:00Z">
              <w:r>
                <w:rPr>
                  <w:color w:val="000000"/>
                  <w:sz w:val="20"/>
                  <w:szCs w:val="20"/>
                </w:rPr>
                <w:t>100</w:t>
              </w:r>
            </w:ins>
          </w:p>
        </w:tc>
        <w:tc>
          <w:tcPr>
            <w:tcW w:w="0" w:type="auto"/>
            <w:vAlign w:val="bottom"/>
            <w:tcPrChange w:id="1502" w:author="blake grills" w:date="2020-04-02T18:35:00Z">
              <w:tcPr>
                <w:tcW w:w="1439" w:type="dxa"/>
              </w:tcPr>
            </w:tcPrChange>
          </w:tcPr>
          <w:p w14:paraId="1AAB56C5" w14:textId="1F7D37E6" w:rsidR="00755023" w:rsidRDefault="00755023" w:rsidP="00755023">
            <w:pPr>
              <w:ind w:firstLine="0"/>
              <w:jc w:val="right"/>
              <w:rPr>
                <w:ins w:id="1503" w:author="blake grills" w:date="2020-04-02T18:32:00Z"/>
                <w:rFonts w:cs="Times New Roman"/>
                <w:szCs w:val="24"/>
              </w:rPr>
              <w:pPrChange w:id="1504" w:author="Unknown" w:date="2020-04-02T18:35:00Z">
                <w:pPr>
                  <w:ind w:firstLine="0"/>
                </w:pPr>
              </w:pPrChange>
            </w:pPr>
            <w:ins w:id="1505" w:author="blake grills" w:date="2020-04-02T18:33:00Z">
              <w:r>
                <w:rPr>
                  <w:color w:val="000000"/>
                  <w:sz w:val="20"/>
                  <w:szCs w:val="20"/>
                </w:rPr>
                <w:t>5768</w:t>
              </w:r>
            </w:ins>
          </w:p>
        </w:tc>
        <w:tc>
          <w:tcPr>
            <w:tcW w:w="0" w:type="auto"/>
            <w:vAlign w:val="bottom"/>
            <w:tcPrChange w:id="1506" w:author="blake grills" w:date="2020-04-02T18:35:00Z">
              <w:tcPr>
                <w:tcW w:w="1439" w:type="dxa"/>
              </w:tcPr>
            </w:tcPrChange>
          </w:tcPr>
          <w:p w14:paraId="3A2C783E" w14:textId="21D637A4" w:rsidR="00755023" w:rsidRDefault="00755023" w:rsidP="00755023">
            <w:pPr>
              <w:ind w:firstLine="0"/>
              <w:jc w:val="right"/>
              <w:rPr>
                <w:ins w:id="1507" w:author="blake grills" w:date="2020-04-02T18:32:00Z"/>
                <w:rFonts w:cs="Times New Roman"/>
                <w:szCs w:val="24"/>
              </w:rPr>
              <w:pPrChange w:id="1508" w:author="Unknown" w:date="2020-04-02T18:35:00Z">
                <w:pPr>
                  <w:ind w:firstLine="0"/>
                </w:pPr>
              </w:pPrChange>
            </w:pPr>
            <w:ins w:id="1509" w:author="blake grills" w:date="2020-04-02T18:33:00Z">
              <w:r>
                <w:rPr>
                  <w:color w:val="000000"/>
                  <w:sz w:val="20"/>
                  <w:szCs w:val="20"/>
                </w:rPr>
                <w:t>576</w:t>
              </w:r>
            </w:ins>
          </w:p>
        </w:tc>
        <w:tc>
          <w:tcPr>
            <w:tcW w:w="0" w:type="auto"/>
            <w:vAlign w:val="bottom"/>
            <w:tcPrChange w:id="1510" w:author="blake grills" w:date="2020-04-02T18:35:00Z">
              <w:tcPr>
                <w:tcW w:w="1439" w:type="dxa"/>
              </w:tcPr>
            </w:tcPrChange>
          </w:tcPr>
          <w:p w14:paraId="570DB099" w14:textId="32215430" w:rsidR="00755023" w:rsidRDefault="00755023" w:rsidP="00755023">
            <w:pPr>
              <w:ind w:firstLine="0"/>
              <w:jc w:val="right"/>
              <w:rPr>
                <w:ins w:id="1511" w:author="blake grills" w:date="2020-04-02T18:32:00Z"/>
                <w:rFonts w:cs="Times New Roman"/>
                <w:szCs w:val="24"/>
              </w:rPr>
              <w:pPrChange w:id="1512" w:author="Unknown" w:date="2020-04-02T18:35:00Z">
                <w:pPr>
                  <w:ind w:firstLine="0"/>
                </w:pPr>
              </w:pPrChange>
            </w:pPr>
            <w:ins w:id="1513" w:author="blake grills" w:date="2020-04-02T18:33:00Z">
              <w:r>
                <w:rPr>
                  <w:color w:val="000000"/>
                  <w:sz w:val="20"/>
                  <w:szCs w:val="20"/>
                </w:rPr>
                <w:t>31</w:t>
              </w:r>
            </w:ins>
          </w:p>
        </w:tc>
        <w:tc>
          <w:tcPr>
            <w:tcW w:w="0" w:type="auto"/>
            <w:vAlign w:val="bottom"/>
            <w:tcPrChange w:id="1514" w:author="blake grills" w:date="2020-04-02T18:35:00Z">
              <w:tcPr>
                <w:tcW w:w="1439" w:type="dxa"/>
              </w:tcPr>
            </w:tcPrChange>
          </w:tcPr>
          <w:p w14:paraId="433CC1C3" w14:textId="43A78576" w:rsidR="00755023" w:rsidRDefault="00755023" w:rsidP="00755023">
            <w:pPr>
              <w:ind w:firstLine="0"/>
              <w:jc w:val="right"/>
              <w:rPr>
                <w:ins w:id="1515" w:author="blake grills" w:date="2020-04-02T18:32:00Z"/>
                <w:rFonts w:cs="Times New Roman"/>
                <w:szCs w:val="24"/>
              </w:rPr>
              <w:pPrChange w:id="1516" w:author="Unknown" w:date="2020-04-02T18:35:00Z">
                <w:pPr>
                  <w:ind w:firstLine="0"/>
                </w:pPr>
              </w:pPrChange>
            </w:pPr>
            <w:ins w:id="1517" w:author="blake grills" w:date="2020-04-02T18:33:00Z">
              <w:r>
                <w:rPr>
                  <w:color w:val="000000"/>
                  <w:sz w:val="20"/>
                  <w:szCs w:val="20"/>
                </w:rPr>
                <w:t>26</w:t>
              </w:r>
            </w:ins>
          </w:p>
        </w:tc>
        <w:tc>
          <w:tcPr>
            <w:tcW w:w="0" w:type="auto"/>
            <w:vAlign w:val="bottom"/>
            <w:tcPrChange w:id="1518" w:author="blake grills" w:date="2020-04-02T18:35:00Z">
              <w:tcPr>
                <w:tcW w:w="1439" w:type="dxa"/>
              </w:tcPr>
            </w:tcPrChange>
          </w:tcPr>
          <w:p w14:paraId="0CE22A10" w14:textId="0CB7D969" w:rsidR="00755023" w:rsidRDefault="00755023" w:rsidP="00755023">
            <w:pPr>
              <w:ind w:firstLine="0"/>
              <w:jc w:val="right"/>
              <w:rPr>
                <w:ins w:id="1519" w:author="blake grills" w:date="2020-04-02T18:32:00Z"/>
                <w:rFonts w:cs="Times New Roman"/>
                <w:szCs w:val="24"/>
              </w:rPr>
              <w:pPrChange w:id="1520" w:author="Unknown" w:date="2020-04-02T18:35:00Z">
                <w:pPr>
                  <w:ind w:firstLine="0"/>
                </w:pPr>
              </w:pPrChange>
            </w:pPr>
            <w:ins w:id="1521" w:author="blake grills" w:date="2020-04-02T18:33:00Z">
              <w:r>
                <w:rPr>
                  <w:color w:val="000000"/>
                  <w:sz w:val="20"/>
                  <w:szCs w:val="20"/>
                </w:rPr>
                <w:t>9.99</w:t>
              </w:r>
            </w:ins>
          </w:p>
        </w:tc>
        <w:tc>
          <w:tcPr>
            <w:tcW w:w="0" w:type="auto"/>
            <w:vAlign w:val="bottom"/>
            <w:tcPrChange w:id="1522" w:author="blake grills" w:date="2020-04-02T18:35:00Z">
              <w:tcPr>
                <w:tcW w:w="1439" w:type="dxa"/>
              </w:tcPr>
            </w:tcPrChange>
          </w:tcPr>
          <w:p w14:paraId="5B746195" w14:textId="041C46F2" w:rsidR="00755023" w:rsidRDefault="00755023" w:rsidP="00755023">
            <w:pPr>
              <w:ind w:firstLine="0"/>
              <w:jc w:val="right"/>
              <w:rPr>
                <w:ins w:id="1523" w:author="blake grills" w:date="2020-04-02T18:32:00Z"/>
                <w:rFonts w:cs="Times New Roman"/>
                <w:szCs w:val="24"/>
              </w:rPr>
              <w:pPrChange w:id="1524" w:author="Unknown" w:date="2020-04-02T18:35:00Z">
                <w:pPr>
                  <w:ind w:firstLine="0"/>
                </w:pPr>
              </w:pPrChange>
            </w:pPr>
            <w:ins w:id="1525" w:author="blake grills" w:date="2020-04-02T18:33:00Z">
              <w:r>
                <w:rPr>
                  <w:color w:val="000000"/>
                  <w:sz w:val="20"/>
                  <w:szCs w:val="20"/>
                </w:rPr>
                <w:t>0.0074</w:t>
              </w:r>
            </w:ins>
          </w:p>
        </w:tc>
      </w:tr>
      <w:tr w:rsidR="00755023" w14:paraId="028591B3" w14:textId="77777777" w:rsidTr="00755023">
        <w:trPr>
          <w:ins w:id="1526" w:author="blake grills" w:date="2020-04-02T18:32:00Z"/>
        </w:trPr>
        <w:tc>
          <w:tcPr>
            <w:tcW w:w="0" w:type="auto"/>
            <w:vAlign w:val="bottom"/>
            <w:tcPrChange w:id="1527" w:author="blake grills" w:date="2020-04-02T18:35:00Z">
              <w:tcPr>
                <w:tcW w:w="1438" w:type="dxa"/>
              </w:tcPr>
            </w:tcPrChange>
          </w:tcPr>
          <w:p w14:paraId="48E69ACA" w14:textId="4BDA756D" w:rsidR="00755023" w:rsidRDefault="00755023" w:rsidP="00755023">
            <w:pPr>
              <w:ind w:firstLine="0"/>
              <w:rPr>
                <w:ins w:id="1528" w:author="blake grills" w:date="2020-04-02T18:32:00Z"/>
                <w:rFonts w:cs="Times New Roman"/>
                <w:szCs w:val="24"/>
              </w:rPr>
            </w:pPr>
            <w:ins w:id="1529" w:author="blake grills" w:date="2020-04-02T18:33:00Z">
              <w:r>
                <w:rPr>
                  <w:color w:val="000000"/>
                  <w:sz w:val="20"/>
                  <w:szCs w:val="20"/>
                </w:rPr>
                <w:t>DynamicExpresso</w:t>
              </w:r>
            </w:ins>
          </w:p>
        </w:tc>
        <w:tc>
          <w:tcPr>
            <w:tcW w:w="0" w:type="auto"/>
            <w:vAlign w:val="bottom"/>
            <w:tcPrChange w:id="1530" w:author="blake grills" w:date="2020-04-02T18:35:00Z">
              <w:tcPr>
                <w:tcW w:w="1439" w:type="dxa"/>
              </w:tcPr>
            </w:tcPrChange>
          </w:tcPr>
          <w:p w14:paraId="51CD2514" w14:textId="16D7A354" w:rsidR="00755023" w:rsidRDefault="00755023" w:rsidP="00755023">
            <w:pPr>
              <w:ind w:firstLine="0"/>
              <w:rPr>
                <w:ins w:id="1531" w:author="blake grills" w:date="2020-04-02T18:32:00Z"/>
                <w:rFonts w:cs="Times New Roman"/>
                <w:szCs w:val="24"/>
              </w:rPr>
            </w:pPr>
            <w:ins w:id="1532" w:author="blake grills" w:date="2020-04-02T18:33:00Z">
              <w:r>
                <w:rPr>
                  <w:color w:val="000000"/>
                  <w:sz w:val="20"/>
                  <w:szCs w:val="20"/>
                </w:rPr>
                <w:t>Java/C#</w:t>
              </w:r>
            </w:ins>
          </w:p>
        </w:tc>
        <w:tc>
          <w:tcPr>
            <w:tcW w:w="0" w:type="auto"/>
            <w:vAlign w:val="bottom"/>
            <w:tcPrChange w:id="1533" w:author="blake grills" w:date="2020-04-02T18:35:00Z">
              <w:tcPr>
                <w:tcW w:w="1439" w:type="dxa"/>
              </w:tcPr>
            </w:tcPrChange>
          </w:tcPr>
          <w:p w14:paraId="4614471C" w14:textId="69A180FD" w:rsidR="00755023" w:rsidRDefault="00755023" w:rsidP="00755023">
            <w:pPr>
              <w:ind w:firstLine="0"/>
              <w:jc w:val="right"/>
              <w:rPr>
                <w:ins w:id="1534" w:author="blake grills" w:date="2020-04-02T18:32:00Z"/>
                <w:rFonts w:cs="Times New Roman"/>
                <w:szCs w:val="24"/>
              </w:rPr>
              <w:pPrChange w:id="1535" w:author="Unknown" w:date="2020-04-02T18:35:00Z">
                <w:pPr>
                  <w:ind w:firstLine="0"/>
                </w:pPr>
              </w:pPrChange>
            </w:pPr>
            <w:ins w:id="1536" w:author="blake grills" w:date="2020-04-02T18:33:00Z">
              <w:r>
                <w:rPr>
                  <w:color w:val="000000"/>
                  <w:sz w:val="20"/>
                  <w:szCs w:val="20"/>
                </w:rPr>
                <w:t>15</w:t>
              </w:r>
            </w:ins>
          </w:p>
        </w:tc>
        <w:tc>
          <w:tcPr>
            <w:tcW w:w="0" w:type="auto"/>
            <w:vAlign w:val="bottom"/>
            <w:tcPrChange w:id="1537" w:author="blake grills" w:date="2020-04-02T18:35:00Z">
              <w:tcPr>
                <w:tcW w:w="1439" w:type="dxa"/>
              </w:tcPr>
            </w:tcPrChange>
          </w:tcPr>
          <w:p w14:paraId="12F8C4A8" w14:textId="73DE61F1" w:rsidR="00755023" w:rsidRDefault="00755023" w:rsidP="00755023">
            <w:pPr>
              <w:ind w:firstLine="0"/>
              <w:jc w:val="right"/>
              <w:rPr>
                <w:ins w:id="1538" w:author="blake grills" w:date="2020-04-02T18:32:00Z"/>
                <w:rFonts w:cs="Times New Roman"/>
                <w:szCs w:val="24"/>
              </w:rPr>
              <w:pPrChange w:id="1539" w:author="Unknown" w:date="2020-04-02T18:35:00Z">
                <w:pPr>
                  <w:ind w:firstLine="0"/>
                </w:pPr>
              </w:pPrChange>
            </w:pPr>
            <w:ins w:id="1540" w:author="blake grills" w:date="2020-04-02T18:33:00Z">
              <w:r>
                <w:rPr>
                  <w:color w:val="000000"/>
                  <w:sz w:val="20"/>
                  <w:szCs w:val="20"/>
                </w:rPr>
                <w:t>15245</w:t>
              </w:r>
            </w:ins>
          </w:p>
        </w:tc>
        <w:tc>
          <w:tcPr>
            <w:tcW w:w="0" w:type="auto"/>
            <w:vAlign w:val="bottom"/>
            <w:tcPrChange w:id="1541" w:author="blake grills" w:date="2020-04-02T18:35:00Z">
              <w:tcPr>
                <w:tcW w:w="1439" w:type="dxa"/>
              </w:tcPr>
            </w:tcPrChange>
          </w:tcPr>
          <w:p w14:paraId="6C9D1F72" w14:textId="35605A4E" w:rsidR="00755023" w:rsidRDefault="00755023" w:rsidP="00755023">
            <w:pPr>
              <w:ind w:firstLine="0"/>
              <w:jc w:val="right"/>
              <w:rPr>
                <w:ins w:id="1542" w:author="blake grills" w:date="2020-04-02T18:32:00Z"/>
                <w:rFonts w:cs="Times New Roman"/>
                <w:szCs w:val="24"/>
              </w:rPr>
              <w:pPrChange w:id="1543" w:author="Unknown" w:date="2020-04-02T18:35:00Z">
                <w:pPr>
                  <w:ind w:firstLine="0"/>
                </w:pPr>
              </w:pPrChange>
            </w:pPr>
            <w:ins w:id="1544" w:author="blake grills" w:date="2020-04-02T18:33:00Z">
              <w:r>
                <w:rPr>
                  <w:color w:val="000000"/>
                  <w:sz w:val="20"/>
                  <w:szCs w:val="20"/>
                </w:rPr>
                <w:t>4521</w:t>
              </w:r>
            </w:ins>
          </w:p>
        </w:tc>
        <w:tc>
          <w:tcPr>
            <w:tcW w:w="0" w:type="auto"/>
            <w:vAlign w:val="bottom"/>
            <w:tcPrChange w:id="1545" w:author="blake grills" w:date="2020-04-02T18:35:00Z">
              <w:tcPr>
                <w:tcW w:w="1439" w:type="dxa"/>
              </w:tcPr>
            </w:tcPrChange>
          </w:tcPr>
          <w:p w14:paraId="62CC3E04" w14:textId="4C7530A3" w:rsidR="00755023" w:rsidRDefault="00755023" w:rsidP="00755023">
            <w:pPr>
              <w:ind w:firstLine="0"/>
              <w:jc w:val="right"/>
              <w:rPr>
                <w:ins w:id="1546" w:author="blake grills" w:date="2020-04-02T18:32:00Z"/>
                <w:rFonts w:cs="Times New Roman"/>
                <w:szCs w:val="24"/>
              </w:rPr>
              <w:pPrChange w:id="1547" w:author="Unknown" w:date="2020-04-02T18:35:00Z">
                <w:pPr>
                  <w:ind w:firstLine="0"/>
                </w:pPr>
              </w:pPrChange>
            </w:pPr>
            <w:ins w:id="1548" w:author="blake grills" w:date="2020-04-02T18:33:00Z">
              <w:r>
                <w:rPr>
                  <w:color w:val="000000"/>
                  <w:sz w:val="20"/>
                  <w:szCs w:val="20"/>
                </w:rPr>
                <w:t>9</w:t>
              </w:r>
            </w:ins>
          </w:p>
        </w:tc>
        <w:tc>
          <w:tcPr>
            <w:tcW w:w="0" w:type="auto"/>
            <w:vAlign w:val="bottom"/>
            <w:tcPrChange w:id="1549" w:author="blake grills" w:date="2020-04-02T18:35:00Z">
              <w:tcPr>
                <w:tcW w:w="1439" w:type="dxa"/>
              </w:tcPr>
            </w:tcPrChange>
          </w:tcPr>
          <w:p w14:paraId="507404FB" w14:textId="46D7AFF0" w:rsidR="00755023" w:rsidRDefault="00755023" w:rsidP="00755023">
            <w:pPr>
              <w:ind w:firstLine="0"/>
              <w:jc w:val="right"/>
              <w:rPr>
                <w:ins w:id="1550" w:author="blake grills" w:date="2020-04-02T18:32:00Z"/>
                <w:rFonts w:cs="Times New Roman"/>
                <w:szCs w:val="24"/>
              </w:rPr>
              <w:pPrChange w:id="1551" w:author="Unknown" w:date="2020-04-02T18:35:00Z">
                <w:pPr>
                  <w:ind w:firstLine="0"/>
                </w:pPr>
              </w:pPrChange>
            </w:pPr>
            <w:ins w:id="1552" w:author="blake grills" w:date="2020-04-02T18:33:00Z">
              <w:r>
                <w:rPr>
                  <w:color w:val="000000"/>
                  <w:sz w:val="20"/>
                  <w:szCs w:val="20"/>
                </w:rPr>
                <w:t>0</w:t>
              </w:r>
            </w:ins>
          </w:p>
        </w:tc>
        <w:tc>
          <w:tcPr>
            <w:tcW w:w="0" w:type="auto"/>
            <w:vAlign w:val="bottom"/>
            <w:tcPrChange w:id="1553" w:author="blake grills" w:date="2020-04-02T18:35:00Z">
              <w:tcPr>
                <w:tcW w:w="1439" w:type="dxa"/>
              </w:tcPr>
            </w:tcPrChange>
          </w:tcPr>
          <w:p w14:paraId="0DEFEFBF" w14:textId="5B85520B" w:rsidR="00755023" w:rsidRDefault="00755023" w:rsidP="00755023">
            <w:pPr>
              <w:ind w:firstLine="0"/>
              <w:jc w:val="right"/>
              <w:rPr>
                <w:ins w:id="1554" w:author="blake grills" w:date="2020-04-02T18:32:00Z"/>
                <w:rFonts w:cs="Times New Roman"/>
                <w:szCs w:val="24"/>
              </w:rPr>
              <w:pPrChange w:id="1555" w:author="Unknown" w:date="2020-04-02T18:35:00Z">
                <w:pPr>
                  <w:ind w:firstLine="0"/>
                </w:pPr>
              </w:pPrChange>
            </w:pPr>
            <w:ins w:id="1556" w:author="blake grills" w:date="2020-04-02T18:33:00Z">
              <w:r>
                <w:rPr>
                  <w:color w:val="000000"/>
                  <w:sz w:val="20"/>
                  <w:szCs w:val="20"/>
                </w:rPr>
                <w:t>29.66</w:t>
              </w:r>
            </w:ins>
          </w:p>
        </w:tc>
        <w:tc>
          <w:tcPr>
            <w:tcW w:w="0" w:type="auto"/>
            <w:vAlign w:val="bottom"/>
            <w:tcPrChange w:id="1557" w:author="blake grills" w:date="2020-04-02T18:35:00Z">
              <w:tcPr>
                <w:tcW w:w="1439" w:type="dxa"/>
              </w:tcPr>
            </w:tcPrChange>
          </w:tcPr>
          <w:p w14:paraId="48CD2EB4" w14:textId="24A95141" w:rsidR="00755023" w:rsidRDefault="00755023" w:rsidP="00755023">
            <w:pPr>
              <w:ind w:firstLine="0"/>
              <w:jc w:val="right"/>
              <w:rPr>
                <w:ins w:id="1558" w:author="blake grills" w:date="2020-04-02T18:32:00Z"/>
                <w:rFonts w:cs="Times New Roman"/>
                <w:szCs w:val="24"/>
              </w:rPr>
              <w:pPrChange w:id="1559" w:author="Unknown" w:date="2020-04-02T18:35:00Z">
                <w:pPr>
                  <w:ind w:firstLine="0"/>
                </w:pPr>
              </w:pPrChange>
            </w:pPr>
            <w:ins w:id="1560" w:author="blake grills" w:date="2020-04-02T18:33:00Z">
              <w:r>
                <w:rPr>
                  <w:color w:val="000000"/>
                  <w:sz w:val="20"/>
                  <w:szCs w:val="20"/>
                </w:rPr>
                <w:t>0.0582</w:t>
              </w:r>
            </w:ins>
          </w:p>
        </w:tc>
      </w:tr>
      <w:tr w:rsidR="00755023" w14:paraId="239CB66C" w14:textId="77777777" w:rsidTr="00755023">
        <w:trPr>
          <w:ins w:id="1561" w:author="blake grills" w:date="2020-04-02T18:32:00Z"/>
        </w:trPr>
        <w:tc>
          <w:tcPr>
            <w:tcW w:w="0" w:type="auto"/>
            <w:vAlign w:val="bottom"/>
            <w:tcPrChange w:id="1562" w:author="blake grills" w:date="2020-04-02T18:35:00Z">
              <w:tcPr>
                <w:tcW w:w="1438" w:type="dxa"/>
              </w:tcPr>
            </w:tcPrChange>
          </w:tcPr>
          <w:p w14:paraId="59333F7E" w14:textId="0E9EFB9D" w:rsidR="00755023" w:rsidRDefault="00755023" w:rsidP="00755023">
            <w:pPr>
              <w:ind w:firstLine="0"/>
              <w:rPr>
                <w:ins w:id="1563" w:author="blake grills" w:date="2020-04-02T18:32:00Z"/>
                <w:rFonts w:cs="Times New Roman"/>
                <w:szCs w:val="24"/>
              </w:rPr>
            </w:pPr>
            <w:ins w:id="1564" w:author="blake grills" w:date="2020-04-02T18:33:00Z">
              <w:r>
                <w:rPr>
                  <w:color w:val="000000"/>
                  <w:sz w:val="20"/>
                  <w:szCs w:val="20"/>
                </w:rPr>
                <w:t>EnsageSharp</w:t>
              </w:r>
            </w:ins>
          </w:p>
        </w:tc>
        <w:tc>
          <w:tcPr>
            <w:tcW w:w="0" w:type="auto"/>
            <w:vAlign w:val="bottom"/>
            <w:tcPrChange w:id="1565" w:author="blake grills" w:date="2020-04-02T18:35:00Z">
              <w:tcPr>
                <w:tcW w:w="1439" w:type="dxa"/>
              </w:tcPr>
            </w:tcPrChange>
          </w:tcPr>
          <w:p w14:paraId="1E1798D9" w14:textId="04277714" w:rsidR="00755023" w:rsidRDefault="00755023" w:rsidP="00755023">
            <w:pPr>
              <w:ind w:firstLine="0"/>
              <w:rPr>
                <w:ins w:id="1566" w:author="blake grills" w:date="2020-04-02T18:32:00Z"/>
                <w:rFonts w:cs="Times New Roman"/>
                <w:szCs w:val="24"/>
              </w:rPr>
            </w:pPr>
            <w:ins w:id="1567" w:author="blake grills" w:date="2020-04-02T18:33:00Z">
              <w:r>
                <w:rPr>
                  <w:color w:val="000000"/>
                  <w:sz w:val="20"/>
                  <w:szCs w:val="20"/>
                </w:rPr>
                <w:t>C#</w:t>
              </w:r>
            </w:ins>
          </w:p>
        </w:tc>
        <w:tc>
          <w:tcPr>
            <w:tcW w:w="0" w:type="auto"/>
            <w:vAlign w:val="bottom"/>
            <w:tcPrChange w:id="1568" w:author="blake grills" w:date="2020-04-02T18:35:00Z">
              <w:tcPr>
                <w:tcW w:w="1439" w:type="dxa"/>
              </w:tcPr>
            </w:tcPrChange>
          </w:tcPr>
          <w:p w14:paraId="0A4F7FAC" w14:textId="790FE0DA" w:rsidR="00755023" w:rsidRDefault="00755023" w:rsidP="00755023">
            <w:pPr>
              <w:ind w:firstLine="0"/>
              <w:jc w:val="right"/>
              <w:rPr>
                <w:ins w:id="1569" w:author="blake grills" w:date="2020-04-02T18:32:00Z"/>
                <w:rFonts w:cs="Times New Roman"/>
                <w:szCs w:val="24"/>
              </w:rPr>
              <w:pPrChange w:id="1570" w:author="Unknown" w:date="2020-04-02T18:35:00Z">
                <w:pPr>
                  <w:ind w:firstLine="0"/>
                </w:pPr>
              </w:pPrChange>
            </w:pPr>
            <w:ins w:id="1571" w:author="blake grills" w:date="2020-04-02T18:33:00Z">
              <w:r>
                <w:rPr>
                  <w:color w:val="000000"/>
                  <w:sz w:val="20"/>
                  <w:szCs w:val="20"/>
                </w:rPr>
                <w:t>8</w:t>
              </w:r>
            </w:ins>
          </w:p>
        </w:tc>
        <w:tc>
          <w:tcPr>
            <w:tcW w:w="0" w:type="auto"/>
            <w:vAlign w:val="bottom"/>
            <w:tcPrChange w:id="1572" w:author="blake grills" w:date="2020-04-02T18:35:00Z">
              <w:tcPr>
                <w:tcW w:w="1439" w:type="dxa"/>
              </w:tcPr>
            </w:tcPrChange>
          </w:tcPr>
          <w:p w14:paraId="26E19DDC" w14:textId="7131F9F0" w:rsidR="00755023" w:rsidRDefault="00755023" w:rsidP="00755023">
            <w:pPr>
              <w:ind w:firstLine="0"/>
              <w:jc w:val="right"/>
              <w:rPr>
                <w:ins w:id="1573" w:author="blake grills" w:date="2020-04-02T18:32:00Z"/>
                <w:rFonts w:cs="Times New Roman"/>
                <w:szCs w:val="24"/>
              </w:rPr>
              <w:pPrChange w:id="1574" w:author="Unknown" w:date="2020-04-02T18:35:00Z">
                <w:pPr>
                  <w:ind w:firstLine="0"/>
                </w:pPr>
              </w:pPrChange>
            </w:pPr>
            <w:ins w:id="1575" w:author="blake grills" w:date="2020-04-02T18:33:00Z">
              <w:r>
                <w:rPr>
                  <w:color w:val="000000"/>
                  <w:sz w:val="20"/>
                  <w:szCs w:val="20"/>
                </w:rPr>
                <w:t>36262</w:t>
              </w:r>
            </w:ins>
          </w:p>
        </w:tc>
        <w:tc>
          <w:tcPr>
            <w:tcW w:w="0" w:type="auto"/>
            <w:vAlign w:val="bottom"/>
            <w:tcPrChange w:id="1576" w:author="blake grills" w:date="2020-04-02T18:35:00Z">
              <w:tcPr>
                <w:tcW w:w="1439" w:type="dxa"/>
              </w:tcPr>
            </w:tcPrChange>
          </w:tcPr>
          <w:p w14:paraId="3871D97D" w14:textId="254E5803" w:rsidR="00755023" w:rsidRDefault="00755023" w:rsidP="00755023">
            <w:pPr>
              <w:ind w:firstLine="0"/>
              <w:jc w:val="right"/>
              <w:rPr>
                <w:ins w:id="1577" w:author="blake grills" w:date="2020-04-02T18:32:00Z"/>
                <w:rFonts w:cs="Times New Roman"/>
                <w:szCs w:val="24"/>
              </w:rPr>
              <w:pPrChange w:id="1578" w:author="Unknown" w:date="2020-04-02T18:35:00Z">
                <w:pPr>
                  <w:ind w:firstLine="0"/>
                </w:pPr>
              </w:pPrChange>
            </w:pPr>
            <w:ins w:id="1579" w:author="blake grills" w:date="2020-04-02T18:33:00Z">
              <w:r>
                <w:rPr>
                  <w:color w:val="000000"/>
                  <w:sz w:val="20"/>
                  <w:szCs w:val="20"/>
                </w:rPr>
                <w:t>3345</w:t>
              </w:r>
            </w:ins>
          </w:p>
        </w:tc>
        <w:tc>
          <w:tcPr>
            <w:tcW w:w="0" w:type="auto"/>
            <w:vAlign w:val="bottom"/>
            <w:tcPrChange w:id="1580" w:author="blake grills" w:date="2020-04-02T18:35:00Z">
              <w:tcPr>
                <w:tcW w:w="1439" w:type="dxa"/>
              </w:tcPr>
            </w:tcPrChange>
          </w:tcPr>
          <w:p w14:paraId="02B15EB7" w14:textId="49932D40" w:rsidR="00755023" w:rsidRDefault="00755023" w:rsidP="00755023">
            <w:pPr>
              <w:ind w:firstLine="0"/>
              <w:jc w:val="right"/>
              <w:rPr>
                <w:ins w:id="1581" w:author="blake grills" w:date="2020-04-02T18:32:00Z"/>
                <w:rFonts w:cs="Times New Roman"/>
                <w:szCs w:val="24"/>
              </w:rPr>
              <w:pPrChange w:id="1582" w:author="Unknown" w:date="2020-04-02T18:35:00Z">
                <w:pPr>
                  <w:ind w:firstLine="0"/>
                </w:pPr>
              </w:pPrChange>
            </w:pPr>
            <w:ins w:id="1583" w:author="blake grills" w:date="2020-04-02T18:33:00Z">
              <w:r>
                <w:rPr>
                  <w:color w:val="000000"/>
                  <w:sz w:val="20"/>
                  <w:szCs w:val="20"/>
                </w:rPr>
                <w:t>13</w:t>
              </w:r>
            </w:ins>
          </w:p>
        </w:tc>
        <w:tc>
          <w:tcPr>
            <w:tcW w:w="0" w:type="auto"/>
            <w:vAlign w:val="bottom"/>
            <w:tcPrChange w:id="1584" w:author="blake grills" w:date="2020-04-02T18:35:00Z">
              <w:tcPr>
                <w:tcW w:w="1439" w:type="dxa"/>
              </w:tcPr>
            </w:tcPrChange>
          </w:tcPr>
          <w:p w14:paraId="698B3ED6" w14:textId="2E3BD900" w:rsidR="00755023" w:rsidRDefault="00755023" w:rsidP="00755023">
            <w:pPr>
              <w:ind w:firstLine="0"/>
              <w:jc w:val="right"/>
              <w:rPr>
                <w:ins w:id="1585" w:author="blake grills" w:date="2020-04-02T18:32:00Z"/>
                <w:rFonts w:cs="Times New Roman"/>
                <w:szCs w:val="24"/>
              </w:rPr>
              <w:pPrChange w:id="1586" w:author="Unknown" w:date="2020-04-02T18:35:00Z">
                <w:pPr>
                  <w:ind w:firstLine="0"/>
                </w:pPr>
              </w:pPrChange>
            </w:pPr>
            <w:ins w:id="1587" w:author="blake grills" w:date="2020-04-02T18:33:00Z">
              <w:r>
                <w:rPr>
                  <w:color w:val="000000"/>
                  <w:sz w:val="20"/>
                  <w:szCs w:val="20"/>
                </w:rPr>
                <w:t>13</w:t>
              </w:r>
            </w:ins>
          </w:p>
        </w:tc>
        <w:tc>
          <w:tcPr>
            <w:tcW w:w="0" w:type="auto"/>
            <w:vAlign w:val="bottom"/>
            <w:tcPrChange w:id="1588" w:author="blake grills" w:date="2020-04-02T18:35:00Z">
              <w:tcPr>
                <w:tcW w:w="1439" w:type="dxa"/>
              </w:tcPr>
            </w:tcPrChange>
          </w:tcPr>
          <w:p w14:paraId="1DF685F7" w14:textId="4900AC4B" w:rsidR="00755023" w:rsidRDefault="00755023" w:rsidP="00755023">
            <w:pPr>
              <w:ind w:firstLine="0"/>
              <w:jc w:val="right"/>
              <w:rPr>
                <w:ins w:id="1589" w:author="blake grills" w:date="2020-04-02T18:32:00Z"/>
                <w:rFonts w:cs="Times New Roman"/>
                <w:szCs w:val="24"/>
              </w:rPr>
              <w:pPrChange w:id="1590" w:author="Unknown" w:date="2020-04-02T18:35:00Z">
                <w:pPr>
                  <w:ind w:firstLine="0"/>
                </w:pPr>
              </w:pPrChange>
            </w:pPr>
            <w:ins w:id="1591" w:author="blake grills" w:date="2020-04-02T18:33:00Z">
              <w:r>
                <w:rPr>
                  <w:color w:val="000000"/>
                  <w:sz w:val="20"/>
                  <w:szCs w:val="20"/>
                </w:rPr>
                <w:t>9.22</w:t>
              </w:r>
            </w:ins>
          </w:p>
        </w:tc>
        <w:tc>
          <w:tcPr>
            <w:tcW w:w="0" w:type="auto"/>
            <w:vAlign w:val="bottom"/>
            <w:tcPrChange w:id="1592" w:author="blake grills" w:date="2020-04-02T18:35:00Z">
              <w:tcPr>
                <w:tcW w:w="1439" w:type="dxa"/>
              </w:tcPr>
            </w:tcPrChange>
          </w:tcPr>
          <w:p w14:paraId="157E26A1" w14:textId="39DE842D" w:rsidR="00755023" w:rsidRDefault="00755023" w:rsidP="00755023">
            <w:pPr>
              <w:ind w:firstLine="0"/>
              <w:jc w:val="right"/>
              <w:rPr>
                <w:ins w:id="1593" w:author="blake grills" w:date="2020-04-02T18:32:00Z"/>
                <w:rFonts w:cs="Times New Roman"/>
                <w:szCs w:val="24"/>
              </w:rPr>
              <w:pPrChange w:id="1594" w:author="Unknown" w:date="2020-04-02T18:35:00Z">
                <w:pPr>
                  <w:ind w:firstLine="0"/>
                </w:pPr>
              </w:pPrChange>
            </w:pPr>
            <w:ins w:id="1595" w:author="blake grills" w:date="2020-04-02T18:33:00Z">
              <w:r>
                <w:rPr>
                  <w:color w:val="000000"/>
                  <w:sz w:val="20"/>
                  <w:szCs w:val="20"/>
                </w:rPr>
                <w:t>0.0431</w:t>
              </w:r>
            </w:ins>
          </w:p>
        </w:tc>
      </w:tr>
      <w:tr w:rsidR="00755023" w14:paraId="2F0918D3" w14:textId="77777777" w:rsidTr="00755023">
        <w:trPr>
          <w:ins w:id="1596" w:author="blake grills" w:date="2020-04-02T18:32:00Z"/>
        </w:trPr>
        <w:tc>
          <w:tcPr>
            <w:tcW w:w="0" w:type="auto"/>
            <w:vAlign w:val="bottom"/>
            <w:tcPrChange w:id="1597" w:author="blake grills" w:date="2020-04-02T18:35:00Z">
              <w:tcPr>
                <w:tcW w:w="1438" w:type="dxa"/>
              </w:tcPr>
            </w:tcPrChange>
          </w:tcPr>
          <w:p w14:paraId="4E0F0F19" w14:textId="28817E67" w:rsidR="00755023" w:rsidRDefault="00755023" w:rsidP="00755023">
            <w:pPr>
              <w:ind w:firstLine="0"/>
              <w:rPr>
                <w:ins w:id="1598" w:author="blake grills" w:date="2020-04-02T18:32:00Z"/>
                <w:rFonts w:cs="Times New Roman"/>
                <w:szCs w:val="24"/>
              </w:rPr>
            </w:pPr>
            <w:ins w:id="1599" w:author="blake grills" w:date="2020-04-02T18:33:00Z">
              <w:r>
                <w:rPr>
                  <w:color w:val="000000"/>
                  <w:sz w:val="20"/>
                  <w:szCs w:val="20"/>
                </w:rPr>
                <w:t>faster than c</w:t>
              </w:r>
            </w:ins>
          </w:p>
        </w:tc>
        <w:tc>
          <w:tcPr>
            <w:tcW w:w="0" w:type="auto"/>
            <w:vAlign w:val="bottom"/>
            <w:tcPrChange w:id="1600" w:author="blake grills" w:date="2020-04-02T18:35:00Z">
              <w:tcPr>
                <w:tcW w:w="1439" w:type="dxa"/>
              </w:tcPr>
            </w:tcPrChange>
          </w:tcPr>
          <w:p w14:paraId="32C2FEF6" w14:textId="0ADAF6E9" w:rsidR="00755023" w:rsidRDefault="00755023" w:rsidP="00755023">
            <w:pPr>
              <w:ind w:firstLine="0"/>
              <w:rPr>
                <w:ins w:id="1601" w:author="blake grills" w:date="2020-04-02T18:32:00Z"/>
                <w:rFonts w:cs="Times New Roman"/>
                <w:szCs w:val="24"/>
              </w:rPr>
            </w:pPr>
            <w:ins w:id="1602" w:author="blake grills" w:date="2020-04-02T18:33:00Z">
              <w:r>
                <w:rPr>
                  <w:color w:val="000000"/>
                  <w:sz w:val="20"/>
                  <w:szCs w:val="20"/>
                </w:rPr>
                <w:t>Java</w:t>
              </w:r>
            </w:ins>
          </w:p>
        </w:tc>
        <w:tc>
          <w:tcPr>
            <w:tcW w:w="0" w:type="auto"/>
            <w:vAlign w:val="bottom"/>
            <w:tcPrChange w:id="1603" w:author="blake grills" w:date="2020-04-02T18:35:00Z">
              <w:tcPr>
                <w:tcW w:w="1439" w:type="dxa"/>
              </w:tcPr>
            </w:tcPrChange>
          </w:tcPr>
          <w:p w14:paraId="7DBBE4C7" w14:textId="0D3EF2AF" w:rsidR="00755023" w:rsidRDefault="00755023" w:rsidP="00755023">
            <w:pPr>
              <w:ind w:firstLine="0"/>
              <w:jc w:val="right"/>
              <w:rPr>
                <w:ins w:id="1604" w:author="blake grills" w:date="2020-04-02T18:32:00Z"/>
                <w:rFonts w:cs="Times New Roman"/>
                <w:szCs w:val="24"/>
              </w:rPr>
              <w:pPrChange w:id="1605" w:author="Unknown" w:date="2020-04-02T18:35:00Z">
                <w:pPr>
                  <w:ind w:firstLine="0"/>
                </w:pPr>
              </w:pPrChange>
            </w:pPr>
            <w:ins w:id="1606" w:author="blake grills" w:date="2020-04-02T18:33:00Z">
              <w:r>
                <w:rPr>
                  <w:color w:val="000000"/>
                  <w:sz w:val="20"/>
                  <w:szCs w:val="20"/>
                </w:rPr>
                <w:t>3</w:t>
              </w:r>
            </w:ins>
          </w:p>
        </w:tc>
        <w:tc>
          <w:tcPr>
            <w:tcW w:w="0" w:type="auto"/>
            <w:vAlign w:val="bottom"/>
            <w:tcPrChange w:id="1607" w:author="blake grills" w:date="2020-04-02T18:35:00Z">
              <w:tcPr>
                <w:tcW w:w="1439" w:type="dxa"/>
              </w:tcPr>
            </w:tcPrChange>
          </w:tcPr>
          <w:p w14:paraId="2C449616" w14:textId="42F0D33B" w:rsidR="00755023" w:rsidRDefault="00755023" w:rsidP="00755023">
            <w:pPr>
              <w:ind w:firstLine="0"/>
              <w:jc w:val="right"/>
              <w:rPr>
                <w:ins w:id="1608" w:author="blake grills" w:date="2020-04-02T18:32:00Z"/>
                <w:rFonts w:cs="Times New Roman"/>
                <w:szCs w:val="24"/>
              </w:rPr>
              <w:pPrChange w:id="1609" w:author="Unknown" w:date="2020-04-02T18:35:00Z">
                <w:pPr>
                  <w:ind w:firstLine="0"/>
                </w:pPr>
              </w:pPrChange>
            </w:pPr>
            <w:ins w:id="1610" w:author="blake grills" w:date="2020-04-02T18:33:00Z">
              <w:r>
                <w:rPr>
                  <w:color w:val="000000"/>
                  <w:sz w:val="20"/>
                  <w:szCs w:val="20"/>
                </w:rPr>
                <w:t>446</w:t>
              </w:r>
            </w:ins>
          </w:p>
        </w:tc>
        <w:tc>
          <w:tcPr>
            <w:tcW w:w="0" w:type="auto"/>
            <w:vAlign w:val="bottom"/>
            <w:tcPrChange w:id="1611" w:author="blake grills" w:date="2020-04-02T18:35:00Z">
              <w:tcPr>
                <w:tcW w:w="1439" w:type="dxa"/>
              </w:tcPr>
            </w:tcPrChange>
          </w:tcPr>
          <w:p w14:paraId="5E3EA421" w14:textId="2BE445FE" w:rsidR="00755023" w:rsidRDefault="00755023" w:rsidP="00755023">
            <w:pPr>
              <w:ind w:firstLine="0"/>
              <w:jc w:val="right"/>
              <w:rPr>
                <w:ins w:id="1612" w:author="blake grills" w:date="2020-04-02T18:32:00Z"/>
                <w:rFonts w:cs="Times New Roman"/>
                <w:szCs w:val="24"/>
              </w:rPr>
              <w:pPrChange w:id="1613" w:author="Unknown" w:date="2020-04-02T18:35:00Z">
                <w:pPr>
                  <w:ind w:firstLine="0"/>
                </w:pPr>
              </w:pPrChange>
            </w:pPr>
            <w:ins w:id="1614" w:author="blake grills" w:date="2020-04-02T18:33:00Z">
              <w:r>
                <w:rPr>
                  <w:color w:val="000000"/>
                  <w:sz w:val="20"/>
                  <w:szCs w:val="20"/>
                </w:rPr>
                <w:t>18</w:t>
              </w:r>
            </w:ins>
          </w:p>
        </w:tc>
        <w:tc>
          <w:tcPr>
            <w:tcW w:w="0" w:type="auto"/>
            <w:vAlign w:val="bottom"/>
            <w:tcPrChange w:id="1615" w:author="blake grills" w:date="2020-04-02T18:35:00Z">
              <w:tcPr>
                <w:tcW w:w="1439" w:type="dxa"/>
              </w:tcPr>
            </w:tcPrChange>
          </w:tcPr>
          <w:p w14:paraId="242B7389" w14:textId="6F5DE6A8" w:rsidR="00755023" w:rsidRDefault="00755023" w:rsidP="00755023">
            <w:pPr>
              <w:ind w:firstLine="0"/>
              <w:jc w:val="right"/>
              <w:rPr>
                <w:ins w:id="1616" w:author="blake grills" w:date="2020-04-02T18:32:00Z"/>
                <w:rFonts w:cs="Times New Roman"/>
                <w:szCs w:val="24"/>
              </w:rPr>
              <w:pPrChange w:id="1617" w:author="Unknown" w:date="2020-04-02T18:35:00Z">
                <w:pPr>
                  <w:ind w:firstLine="0"/>
                </w:pPr>
              </w:pPrChange>
            </w:pPr>
            <w:ins w:id="1618" w:author="blake grills" w:date="2020-04-02T18:33:00Z">
              <w:r>
                <w:rPr>
                  <w:color w:val="000000"/>
                  <w:sz w:val="20"/>
                  <w:szCs w:val="20"/>
                </w:rPr>
                <w:t>1</w:t>
              </w:r>
            </w:ins>
          </w:p>
        </w:tc>
        <w:tc>
          <w:tcPr>
            <w:tcW w:w="0" w:type="auto"/>
            <w:vAlign w:val="bottom"/>
            <w:tcPrChange w:id="1619" w:author="blake grills" w:date="2020-04-02T18:35:00Z">
              <w:tcPr>
                <w:tcW w:w="1439" w:type="dxa"/>
              </w:tcPr>
            </w:tcPrChange>
          </w:tcPr>
          <w:p w14:paraId="31FC17AD" w14:textId="00669C84" w:rsidR="00755023" w:rsidRDefault="00755023" w:rsidP="00755023">
            <w:pPr>
              <w:ind w:firstLine="0"/>
              <w:jc w:val="right"/>
              <w:rPr>
                <w:ins w:id="1620" w:author="blake grills" w:date="2020-04-02T18:32:00Z"/>
                <w:rFonts w:cs="Times New Roman"/>
                <w:szCs w:val="24"/>
              </w:rPr>
              <w:pPrChange w:id="1621" w:author="Unknown" w:date="2020-04-02T18:35:00Z">
                <w:pPr>
                  <w:ind w:firstLine="0"/>
                </w:pPr>
              </w:pPrChange>
            </w:pPr>
            <w:ins w:id="1622" w:author="blake grills" w:date="2020-04-02T18:33:00Z">
              <w:r>
                <w:rPr>
                  <w:color w:val="000000"/>
                  <w:sz w:val="20"/>
                  <w:szCs w:val="20"/>
                </w:rPr>
                <w:t>0</w:t>
              </w:r>
            </w:ins>
          </w:p>
        </w:tc>
        <w:tc>
          <w:tcPr>
            <w:tcW w:w="0" w:type="auto"/>
            <w:vAlign w:val="bottom"/>
            <w:tcPrChange w:id="1623" w:author="blake grills" w:date="2020-04-02T18:35:00Z">
              <w:tcPr>
                <w:tcW w:w="1439" w:type="dxa"/>
              </w:tcPr>
            </w:tcPrChange>
          </w:tcPr>
          <w:p w14:paraId="2F251793" w14:textId="7B8F3390" w:rsidR="00755023" w:rsidRDefault="00755023" w:rsidP="00755023">
            <w:pPr>
              <w:ind w:firstLine="0"/>
              <w:jc w:val="right"/>
              <w:rPr>
                <w:ins w:id="1624" w:author="blake grills" w:date="2020-04-02T18:32:00Z"/>
                <w:rFonts w:cs="Times New Roman"/>
                <w:szCs w:val="24"/>
              </w:rPr>
              <w:pPrChange w:id="1625" w:author="Unknown" w:date="2020-04-02T18:35:00Z">
                <w:pPr>
                  <w:ind w:firstLine="0"/>
                </w:pPr>
              </w:pPrChange>
            </w:pPr>
            <w:ins w:id="1626" w:author="blake grills" w:date="2020-04-02T18:33:00Z">
              <w:r>
                <w:rPr>
                  <w:color w:val="000000"/>
                  <w:sz w:val="20"/>
                  <w:szCs w:val="20"/>
                </w:rPr>
                <w:t>4.04</w:t>
              </w:r>
            </w:ins>
          </w:p>
        </w:tc>
        <w:tc>
          <w:tcPr>
            <w:tcW w:w="0" w:type="auto"/>
            <w:vAlign w:val="bottom"/>
            <w:tcPrChange w:id="1627" w:author="blake grills" w:date="2020-04-02T18:35:00Z">
              <w:tcPr>
                <w:tcW w:w="1439" w:type="dxa"/>
              </w:tcPr>
            </w:tcPrChange>
          </w:tcPr>
          <w:p w14:paraId="3D062012" w14:textId="3FBA23AF" w:rsidR="00755023" w:rsidRDefault="00755023" w:rsidP="00755023">
            <w:pPr>
              <w:ind w:firstLine="0"/>
              <w:jc w:val="right"/>
              <w:rPr>
                <w:ins w:id="1628" w:author="blake grills" w:date="2020-04-02T18:32:00Z"/>
                <w:rFonts w:cs="Times New Roman"/>
                <w:szCs w:val="24"/>
              </w:rPr>
              <w:pPrChange w:id="1629" w:author="Unknown" w:date="2020-04-02T18:35:00Z">
                <w:pPr>
                  <w:ind w:firstLine="0"/>
                </w:pPr>
              </w:pPrChange>
            </w:pPr>
            <w:ins w:id="1630" w:author="blake grills" w:date="2020-04-02T18:33:00Z">
              <w:r>
                <w:rPr>
                  <w:color w:val="000000"/>
                  <w:sz w:val="20"/>
                  <w:szCs w:val="20"/>
                </w:rPr>
                <w:t>0.0002</w:t>
              </w:r>
            </w:ins>
          </w:p>
        </w:tc>
      </w:tr>
      <w:tr w:rsidR="00755023" w14:paraId="15C4D306" w14:textId="77777777" w:rsidTr="00755023">
        <w:trPr>
          <w:ins w:id="1631" w:author="blake grills" w:date="2020-04-02T18:32:00Z"/>
        </w:trPr>
        <w:tc>
          <w:tcPr>
            <w:tcW w:w="0" w:type="auto"/>
            <w:vAlign w:val="bottom"/>
            <w:tcPrChange w:id="1632" w:author="blake grills" w:date="2020-04-02T18:35:00Z">
              <w:tcPr>
                <w:tcW w:w="1438" w:type="dxa"/>
              </w:tcPr>
            </w:tcPrChange>
          </w:tcPr>
          <w:p w14:paraId="0B0A18AB" w14:textId="62F7C8EA" w:rsidR="00755023" w:rsidRDefault="00755023" w:rsidP="00755023">
            <w:pPr>
              <w:ind w:firstLine="0"/>
              <w:rPr>
                <w:ins w:id="1633" w:author="blake grills" w:date="2020-04-02T18:32:00Z"/>
                <w:rFonts w:cs="Times New Roman"/>
                <w:szCs w:val="24"/>
              </w:rPr>
            </w:pPr>
            <w:ins w:id="1634" w:author="blake grills" w:date="2020-04-02T18:33:00Z">
              <w:r>
                <w:rPr>
                  <w:color w:val="000000"/>
                  <w:sz w:val="20"/>
                  <w:szCs w:val="20"/>
                </w:rPr>
                <w:t>folly</w:t>
              </w:r>
            </w:ins>
          </w:p>
        </w:tc>
        <w:tc>
          <w:tcPr>
            <w:tcW w:w="0" w:type="auto"/>
            <w:vAlign w:val="bottom"/>
            <w:tcPrChange w:id="1635" w:author="blake grills" w:date="2020-04-02T18:35:00Z">
              <w:tcPr>
                <w:tcW w:w="1439" w:type="dxa"/>
              </w:tcPr>
            </w:tcPrChange>
          </w:tcPr>
          <w:p w14:paraId="1D610C93" w14:textId="56E398C4" w:rsidR="00755023" w:rsidRDefault="00755023" w:rsidP="00755023">
            <w:pPr>
              <w:ind w:firstLine="0"/>
              <w:rPr>
                <w:ins w:id="1636" w:author="blake grills" w:date="2020-04-02T18:32:00Z"/>
                <w:rFonts w:cs="Times New Roman"/>
                <w:szCs w:val="24"/>
              </w:rPr>
            </w:pPr>
            <w:ins w:id="1637" w:author="blake grills" w:date="2020-04-02T18:33:00Z">
              <w:r>
                <w:rPr>
                  <w:color w:val="000000"/>
                  <w:sz w:val="20"/>
                  <w:szCs w:val="20"/>
                </w:rPr>
                <w:t>C++/C</w:t>
              </w:r>
            </w:ins>
          </w:p>
        </w:tc>
        <w:tc>
          <w:tcPr>
            <w:tcW w:w="0" w:type="auto"/>
            <w:vAlign w:val="bottom"/>
            <w:tcPrChange w:id="1638" w:author="blake grills" w:date="2020-04-02T18:35:00Z">
              <w:tcPr>
                <w:tcW w:w="1439" w:type="dxa"/>
              </w:tcPr>
            </w:tcPrChange>
          </w:tcPr>
          <w:p w14:paraId="2F2C1C93" w14:textId="74687649" w:rsidR="00755023" w:rsidRDefault="00755023" w:rsidP="00755023">
            <w:pPr>
              <w:ind w:firstLine="0"/>
              <w:jc w:val="right"/>
              <w:rPr>
                <w:ins w:id="1639" w:author="blake grills" w:date="2020-04-02T18:32:00Z"/>
                <w:rFonts w:cs="Times New Roman"/>
                <w:szCs w:val="24"/>
              </w:rPr>
              <w:pPrChange w:id="1640" w:author="Unknown" w:date="2020-04-02T18:35:00Z">
                <w:pPr>
                  <w:ind w:firstLine="0"/>
                </w:pPr>
              </w:pPrChange>
            </w:pPr>
            <w:ins w:id="1641" w:author="blake grills" w:date="2020-04-02T18:33:00Z">
              <w:r>
                <w:rPr>
                  <w:color w:val="000000"/>
                  <w:sz w:val="20"/>
                  <w:szCs w:val="20"/>
                </w:rPr>
                <w:t>501</w:t>
              </w:r>
            </w:ins>
          </w:p>
        </w:tc>
        <w:tc>
          <w:tcPr>
            <w:tcW w:w="0" w:type="auto"/>
            <w:vAlign w:val="bottom"/>
            <w:tcPrChange w:id="1642" w:author="blake grills" w:date="2020-04-02T18:35:00Z">
              <w:tcPr>
                <w:tcW w:w="1439" w:type="dxa"/>
              </w:tcPr>
            </w:tcPrChange>
          </w:tcPr>
          <w:p w14:paraId="4A50FD95" w14:textId="668EBB9D" w:rsidR="00755023" w:rsidRDefault="00755023" w:rsidP="00755023">
            <w:pPr>
              <w:ind w:firstLine="0"/>
              <w:jc w:val="right"/>
              <w:rPr>
                <w:ins w:id="1643" w:author="blake grills" w:date="2020-04-02T18:32:00Z"/>
                <w:rFonts w:cs="Times New Roman"/>
                <w:szCs w:val="24"/>
              </w:rPr>
              <w:pPrChange w:id="1644" w:author="Unknown" w:date="2020-04-02T18:35:00Z">
                <w:pPr>
                  <w:ind w:firstLine="0"/>
                </w:pPr>
              </w:pPrChange>
            </w:pPr>
            <w:ins w:id="1645" w:author="blake grills" w:date="2020-04-02T18:33:00Z">
              <w:r>
                <w:rPr>
                  <w:color w:val="000000"/>
                  <w:sz w:val="20"/>
                  <w:szCs w:val="20"/>
                </w:rPr>
                <w:t>285918</w:t>
              </w:r>
            </w:ins>
          </w:p>
        </w:tc>
        <w:tc>
          <w:tcPr>
            <w:tcW w:w="0" w:type="auto"/>
            <w:vAlign w:val="bottom"/>
            <w:tcPrChange w:id="1646" w:author="blake grills" w:date="2020-04-02T18:35:00Z">
              <w:tcPr>
                <w:tcW w:w="1439" w:type="dxa"/>
              </w:tcPr>
            </w:tcPrChange>
          </w:tcPr>
          <w:p w14:paraId="201D103A" w14:textId="0CC061DC" w:rsidR="00755023" w:rsidRDefault="00755023" w:rsidP="00755023">
            <w:pPr>
              <w:ind w:firstLine="0"/>
              <w:jc w:val="right"/>
              <w:rPr>
                <w:ins w:id="1647" w:author="blake grills" w:date="2020-04-02T18:32:00Z"/>
                <w:rFonts w:cs="Times New Roman"/>
                <w:szCs w:val="24"/>
              </w:rPr>
              <w:pPrChange w:id="1648" w:author="Unknown" w:date="2020-04-02T18:35:00Z">
                <w:pPr>
                  <w:ind w:firstLine="0"/>
                </w:pPr>
              </w:pPrChange>
            </w:pPr>
            <w:ins w:id="1649" w:author="blake grills" w:date="2020-04-02T18:33:00Z">
              <w:r>
                <w:rPr>
                  <w:color w:val="000000"/>
                  <w:sz w:val="20"/>
                  <w:szCs w:val="20"/>
                </w:rPr>
                <w:t>84631</w:t>
              </w:r>
            </w:ins>
          </w:p>
        </w:tc>
        <w:tc>
          <w:tcPr>
            <w:tcW w:w="0" w:type="auto"/>
            <w:vAlign w:val="bottom"/>
            <w:tcPrChange w:id="1650" w:author="blake grills" w:date="2020-04-02T18:35:00Z">
              <w:tcPr>
                <w:tcW w:w="1439" w:type="dxa"/>
              </w:tcPr>
            </w:tcPrChange>
          </w:tcPr>
          <w:p w14:paraId="16044568" w14:textId="4B76F702" w:rsidR="00755023" w:rsidRDefault="00755023" w:rsidP="00755023">
            <w:pPr>
              <w:ind w:firstLine="0"/>
              <w:jc w:val="right"/>
              <w:rPr>
                <w:ins w:id="1651" w:author="blake grills" w:date="2020-04-02T18:32:00Z"/>
                <w:rFonts w:cs="Times New Roman"/>
                <w:szCs w:val="24"/>
              </w:rPr>
              <w:pPrChange w:id="1652" w:author="Unknown" w:date="2020-04-02T18:35:00Z">
                <w:pPr>
                  <w:ind w:firstLine="0"/>
                </w:pPr>
              </w:pPrChange>
            </w:pPr>
            <w:ins w:id="1653" w:author="blake grills" w:date="2020-04-02T18:33:00Z">
              <w:r>
                <w:rPr>
                  <w:color w:val="000000"/>
                  <w:sz w:val="20"/>
                  <w:szCs w:val="20"/>
                </w:rPr>
                <w:t>1249</w:t>
              </w:r>
            </w:ins>
          </w:p>
        </w:tc>
        <w:tc>
          <w:tcPr>
            <w:tcW w:w="0" w:type="auto"/>
            <w:vAlign w:val="bottom"/>
            <w:tcPrChange w:id="1654" w:author="blake grills" w:date="2020-04-02T18:35:00Z">
              <w:tcPr>
                <w:tcW w:w="1439" w:type="dxa"/>
              </w:tcPr>
            </w:tcPrChange>
          </w:tcPr>
          <w:p w14:paraId="3CE7736F" w14:textId="3A83780A" w:rsidR="00755023" w:rsidRDefault="001A1C33" w:rsidP="00755023">
            <w:pPr>
              <w:ind w:firstLine="0"/>
              <w:jc w:val="right"/>
              <w:rPr>
                <w:ins w:id="1655" w:author="blake grills" w:date="2020-04-02T18:32:00Z"/>
                <w:rFonts w:cs="Times New Roman"/>
                <w:szCs w:val="24"/>
              </w:rPr>
              <w:pPrChange w:id="1656" w:author="Unknown" w:date="2020-04-02T18:35:00Z">
                <w:pPr>
                  <w:ind w:firstLine="0"/>
                </w:pPr>
              </w:pPrChange>
            </w:pPr>
            <w:ins w:id="1657" w:author="blake grills" w:date="2020-04-03T00:26:00Z">
              <w:r>
                <w:rPr>
                  <w:color w:val="000000"/>
                  <w:sz w:val="20"/>
                  <w:szCs w:val="20"/>
                </w:rPr>
                <w:t>78</w:t>
              </w:r>
            </w:ins>
          </w:p>
        </w:tc>
        <w:tc>
          <w:tcPr>
            <w:tcW w:w="0" w:type="auto"/>
            <w:vAlign w:val="bottom"/>
            <w:tcPrChange w:id="1658" w:author="blake grills" w:date="2020-04-02T18:35:00Z">
              <w:tcPr>
                <w:tcW w:w="1439" w:type="dxa"/>
              </w:tcPr>
            </w:tcPrChange>
          </w:tcPr>
          <w:p w14:paraId="16443C33" w14:textId="4180FBA4" w:rsidR="00755023" w:rsidRDefault="00755023" w:rsidP="00755023">
            <w:pPr>
              <w:ind w:firstLine="0"/>
              <w:jc w:val="right"/>
              <w:rPr>
                <w:ins w:id="1659" w:author="blake grills" w:date="2020-04-02T18:32:00Z"/>
                <w:rFonts w:cs="Times New Roman"/>
                <w:szCs w:val="24"/>
              </w:rPr>
              <w:pPrChange w:id="1660" w:author="Unknown" w:date="2020-04-02T18:35:00Z">
                <w:pPr>
                  <w:ind w:firstLine="0"/>
                </w:pPr>
              </w:pPrChange>
            </w:pPr>
            <w:ins w:id="1661" w:author="blake grills" w:date="2020-04-02T18:33:00Z">
              <w:r>
                <w:rPr>
                  <w:color w:val="000000"/>
                  <w:sz w:val="20"/>
                  <w:szCs w:val="20"/>
                </w:rPr>
                <w:t>29.60</w:t>
              </w:r>
            </w:ins>
          </w:p>
        </w:tc>
        <w:tc>
          <w:tcPr>
            <w:tcW w:w="0" w:type="auto"/>
            <w:vAlign w:val="bottom"/>
            <w:tcPrChange w:id="1662" w:author="blake grills" w:date="2020-04-02T18:35:00Z">
              <w:tcPr>
                <w:tcW w:w="1439" w:type="dxa"/>
              </w:tcPr>
            </w:tcPrChange>
          </w:tcPr>
          <w:p w14:paraId="52C61FF5" w14:textId="0C428D23" w:rsidR="00755023" w:rsidRDefault="00755023" w:rsidP="00755023">
            <w:pPr>
              <w:ind w:firstLine="0"/>
              <w:jc w:val="right"/>
              <w:rPr>
                <w:ins w:id="1663" w:author="blake grills" w:date="2020-04-02T18:32:00Z"/>
                <w:rFonts w:cs="Times New Roman"/>
                <w:szCs w:val="24"/>
              </w:rPr>
              <w:pPrChange w:id="1664" w:author="Unknown" w:date="2020-04-02T18:35:00Z">
                <w:pPr>
                  <w:ind w:firstLine="0"/>
                </w:pPr>
              </w:pPrChange>
            </w:pPr>
            <w:ins w:id="1665" w:author="blake grills" w:date="2020-04-02T18:33:00Z">
              <w:r>
                <w:rPr>
                  <w:color w:val="000000"/>
                  <w:sz w:val="20"/>
                  <w:szCs w:val="20"/>
                </w:rPr>
                <w:t>1.0903</w:t>
              </w:r>
            </w:ins>
          </w:p>
        </w:tc>
      </w:tr>
      <w:tr w:rsidR="00755023" w14:paraId="27203ABC" w14:textId="77777777" w:rsidTr="00755023">
        <w:trPr>
          <w:ins w:id="1666" w:author="blake grills" w:date="2020-04-02T18:32:00Z"/>
        </w:trPr>
        <w:tc>
          <w:tcPr>
            <w:tcW w:w="0" w:type="auto"/>
            <w:vAlign w:val="bottom"/>
            <w:tcPrChange w:id="1667" w:author="blake grills" w:date="2020-04-02T18:35:00Z">
              <w:tcPr>
                <w:tcW w:w="1438" w:type="dxa"/>
              </w:tcPr>
            </w:tcPrChange>
          </w:tcPr>
          <w:p w14:paraId="3AE03890" w14:textId="702D20EC" w:rsidR="00755023" w:rsidRDefault="00755023" w:rsidP="00755023">
            <w:pPr>
              <w:ind w:firstLine="0"/>
              <w:rPr>
                <w:ins w:id="1668" w:author="blake grills" w:date="2020-04-02T18:32:00Z"/>
                <w:rFonts w:cs="Times New Roman"/>
                <w:szCs w:val="24"/>
              </w:rPr>
            </w:pPr>
            <w:ins w:id="1669" w:author="blake grills" w:date="2020-04-02T18:33:00Z">
              <w:r>
                <w:rPr>
                  <w:color w:val="000000"/>
                  <w:sz w:val="20"/>
                  <w:szCs w:val="20"/>
                </w:rPr>
                <w:t>j2c</w:t>
              </w:r>
            </w:ins>
          </w:p>
        </w:tc>
        <w:tc>
          <w:tcPr>
            <w:tcW w:w="0" w:type="auto"/>
            <w:vAlign w:val="bottom"/>
            <w:tcPrChange w:id="1670" w:author="blake grills" w:date="2020-04-02T18:35:00Z">
              <w:tcPr>
                <w:tcW w:w="1439" w:type="dxa"/>
              </w:tcPr>
            </w:tcPrChange>
          </w:tcPr>
          <w:p w14:paraId="46E6CCAC" w14:textId="0E54FA32" w:rsidR="00755023" w:rsidRDefault="00755023" w:rsidP="00755023">
            <w:pPr>
              <w:ind w:firstLine="0"/>
              <w:rPr>
                <w:ins w:id="1671" w:author="blake grills" w:date="2020-04-02T18:32:00Z"/>
                <w:rFonts w:cs="Times New Roman"/>
                <w:szCs w:val="24"/>
              </w:rPr>
            </w:pPr>
            <w:ins w:id="1672" w:author="blake grills" w:date="2020-04-02T18:33:00Z">
              <w:r>
                <w:rPr>
                  <w:color w:val="000000"/>
                  <w:sz w:val="20"/>
                  <w:szCs w:val="20"/>
                </w:rPr>
                <w:t>Java/C/C++</w:t>
              </w:r>
            </w:ins>
          </w:p>
        </w:tc>
        <w:tc>
          <w:tcPr>
            <w:tcW w:w="0" w:type="auto"/>
            <w:vAlign w:val="bottom"/>
            <w:tcPrChange w:id="1673" w:author="blake grills" w:date="2020-04-02T18:35:00Z">
              <w:tcPr>
                <w:tcW w:w="1439" w:type="dxa"/>
              </w:tcPr>
            </w:tcPrChange>
          </w:tcPr>
          <w:p w14:paraId="1F46AC97" w14:textId="6D0EF866" w:rsidR="00755023" w:rsidRDefault="00755023" w:rsidP="00755023">
            <w:pPr>
              <w:ind w:firstLine="0"/>
              <w:jc w:val="right"/>
              <w:rPr>
                <w:ins w:id="1674" w:author="blake grills" w:date="2020-04-02T18:32:00Z"/>
                <w:rFonts w:cs="Times New Roman"/>
                <w:szCs w:val="24"/>
              </w:rPr>
              <w:pPrChange w:id="1675" w:author="Unknown" w:date="2020-04-02T18:35:00Z">
                <w:pPr>
                  <w:ind w:firstLine="0"/>
                </w:pPr>
              </w:pPrChange>
            </w:pPr>
            <w:ins w:id="1676" w:author="blake grills" w:date="2020-04-02T18:33:00Z">
              <w:r>
                <w:rPr>
                  <w:color w:val="000000"/>
                  <w:sz w:val="20"/>
                  <w:szCs w:val="20"/>
                </w:rPr>
                <w:t>1</w:t>
              </w:r>
            </w:ins>
          </w:p>
        </w:tc>
        <w:tc>
          <w:tcPr>
            <w:tcW w:w="0" w:type="auto"/>
            <w:vAlign w:val="bottom"/>
            <w:tcPrChange w:id="1677" w:author="blake grills" w:date="2020-04-02T18:35:00Z">
              <w:tcPr>
                <w:tcW w:w="1439" w:type="dxa"/>
              </w:tcPr>
            </w:tcPrChange>
          </w:tcPr>
          <w:p w14:paraId="7557E8FB" w14:textId="725C4FA5" w:rsidR="00755023" w:rsidRDefault="00755023" w:rsidP="00755023">
            <w:pPr>
              <w:ind w:firstLine="0"/>
              <w:jc w:val="right"/>
              <w:rPr>
                <w:ins w:id="1678" w:author="blake grills" w:date="2020-04-02T18:32:00Z"/>
                <w:rFonts w:cs="Times New Roman"/>
                <w:szCs w:val="24"/>
              </w:rPr>
              <w:pPrChange w:id="1679" w:author="Unknown" w:date="2020-04-02T18:35:00Z">
                <w:pPr>
                  <w:ind w:firstLine="0"/>
                </w:pPr>
              </w:pPrChange>
            </w:pPr>
            <w:ins w:id="1680" w:author="blake grills" w:date="2020-04-02T18:33:00Z">
              <w:r>
                <w:rPr>
                  <w:color w:val="000000"/>
                  <w:sz w:val="20"/>
                  <w:szCs w:val="20"/>
                </w:rPr>
                <w:t>10948</w:t>
              </w:r>
            </w:ins>
          </w:p>
        </w:tc>
        <w:tc>
          <w:tcPr>
            <w:tcW w:w="0" w:type="auto"/>
            <w:vAlign w:val="bottom"/>
            <w:tcPrChange w:id="1681" w:author="blake grills" w:date="2020-04-02T18:35:00Z">
              <w:tcPr>
                <w:tcW w:w="1439" w:type="dxa"/>
              </w:tcPr>
            </w:tcPrChange>
          </w:tcPr>
          <w:p w14:paraId="4891D401" w14:textId="5A68710A" w:rsidR="00755023" w:rsidRDefault="00755023" w:rsidP="00755023">
            <w:pPr>
              <w:ind w:firstLine="0"/>
              <w:jc w:val="right"/>
              <w:rPr>
                <w:ins w:id="1682" w:author="blake grills" w:date="2020-04-02T18:32:00Z"/>
                <w:rFonts w:cs="Times New Roman"/>
                <w:szCs w:val="24"/>
              </w:rPr>
              <w:pPrChange w:id="1683" w:author="Unknown" w:date="2020-04-02T18:35:00Z">
                <w:pPr>
                  <w:ind w:firstLine="0"/>
                </w:pPr>
              </w:pPrChange>
            </w:pPr>
            <w:ins w:id="1684" w:author="blake grills" w:date="2020-04-02T18:33:00Z">
              <w:r>
                <w:rPr>
                  <w:color w:val="000000"/>
                  <w:sz w:val="20"/>
                  <w:szCs w:val="20"/>
                </w:rPr>
                <w:t>350</w:t>
              </w:r>
            </w:ins>
          </w:p>
        </w:tc>
        <w:tc>
          <w:tcPr>
            <w:tcW w:w="0" w:type="auto"/>
            <w:vAlign w:val="bottom"/>
            <w:tcPrChange w:id="1685" w:author="blake grills" w:date="2020-04-02T18:35:00Z">
              <w:tcPr>
                <w:tcW w:w="1439" w:type="dxa"/>
              </w:tcPr>
            </w:tcPrChange>
          </w:tcPr>
          <w:p w14:paraId="1D7EF6B8" w14:textId="73C56F76" w:rsidR="00755023" w:rsidRDefault="00755023" w:rsidP="00755023">
            <w:pPr>
              <w:ind w:firstLine="0"/>
              <w:jc w:val="right"/>
              <w:rPr>
                <w:ins w:id="1686" w:author="blake grills" w:date="2020-04-02T18:32:00Z"/>
                <w:rFonts w:cs="Times New Roman"/>
                <w:szCs w:val="24"/>
              </w:rPr>
              <w:pPrChange w:id="1687" w:author="Unknown" w:date="2020-04-02T18:35:00Z">
                <w:pPr>
                  <w:ind w:firstLine="0"/>
                </w:pPr>
              </w:pPrChange>
            </w:pPr>
            <w:ins w:id="1688" w:author="blake grills" w:date="2020-04-02T18:33:00Z">
              <w:r>
                <w:rPr>
                  <w:color w:val="000000"/>
                  <w:sz w:val="20"/>
                  <w:szCs w:val="20"/>
                </w:rPr>
                <w:t>27</w:t>
              </w:r>
            </w:ins>
          </w:p>
        </w:tc>
        <w:tc>
          <w:tcPr>
            <w:tcW w:w="0" w:type="auto"/>
            <w:vAlign w:val="bottom"/>
            <w:tcPrChange w:id="1689" w:author="blake grills" w:date="2020-04-02T18:35:00Z">
              <w:tcPr>
                <w:tcW w:w="1439" w:type="dxa"/>
              </w:tcPr>
            </w:tcPrChange>
          </w:tcPr>
          <w:p w14:paraId="2ACBA7D8" w14:textId="7851F21B" w:rsidR="00755023" w:rsidRDefault="00755023" w:rsidP="00755023">
            <w:pPr>
              <w:ind w:firstLine="0"/>
              <w:jc w:val="right"/>
              <w:rPr>
                <w:ins w:id="1690" w:author="blake grills" w:date="2020-04-02T18:32:00Z"/>
                <w:rFonts w:cs="Times New Roman"/>
                <w:szCs w:val="24"/>
              </w:rPr>
              <w:pPrChange w:id="1691" w:author="Unknown" w:date="2020-04-02T18:35:00Z">
                <w:pPr>
                  <w:ind w:firstLine="0"/>
                </w:pPr>
              </w:pPrChange>
            </w:pPr>
            <w:ins w:id="1692" w:author="blake grills" w:date="2020-04-02T18:33:00Z">
              <w:r>
                <w:rPr>
                  <w:color w:val="000000"/>
                  <w:sz w:val="20"/>
                  <w:szCs w:val="20"/>
                </w:rPr>
                <w:t>0</w:t>
              </w:r>
            </w:ins>
          </w:p>
        </w:tc>
        <w:tc>
          <w:tcPr>
            <w:tcW w:w="0" w:type="auto"/>
            <w:vAlign w:val="bottom"/>
            <w:tcPrChange w:id="1693" w:author="blake grills" w:date="2020-04-02T18:35:00Z">
              <w:tcPr>
                <w:tcW w:w="1439" w:type="dxa"/>
              </w:tcPr>
            </w:tcPrChange>
          </w:tcPr>
          <w:p w14:paraId="61F2C961" w14:textId="7AC1F9E7" w:rsidR="00755023" w:rsidRDefault="00755023" w:rsidP="00755023">
            <w:pPr>
              <w:ind w:firstLine="0"/>
              <w:jc w:val="right"/>
              <w:rPr>
                <w:ins w:id="1694" w:author="blake grills" w:date="2020-04-02T18:32:00Z"/>
                <w:rFonts w:cs="Times New Roman"/>
                <w:szCs w:val="24"/>
              </w:rPr>
              <w:pPrChange w:id="1695" w:author="Unknown" w:date="2020-04-02T18:35:00Z">
                <w:pPr>
                  <w:ind w:firstLine="0"/>
                </w:pPr>
              </w:pPrChange>
            </w:pPr>
            <w:ins w:id="1696" w:author="blake grills" w:date="2020-04-02T18:33:00Z">
              <w:r>
                <w:rPr>
                  <w:color w:val="000000"/>
                  <w:sz w:val="20"/>
                  <w:szCs w:val="20"/>
                </w:rPr>
                <w:t>3.20</w:t>
              </w:r>
            </w:ins>
          </w:p>
        </w:tc>
        <w:tc>
          <w:tcPr>
            <w:tcW w:w="0" w:type="auto"/>
            <w:vAlign w:val="bottom"/>
            <w:tcPrChange w:id="1697" w:author="blake grills" w:date="2020-04-02T18:35:00Z">
              <w:tcPr>
                <w:tcW w:w="1439" w:type="dxa"/>
              </w:tcPr>
            </w:tcPrChange>
          </w:tcPr>
          <w:p w14:paraId="3A248C1E" w14:textId="7E9D1C1C" w:rsidR="00755023" w:rsidRDefault="00755023" w:rsidP="00755023">
            <w:pPr>
              <w:ind w:firstLine="0"/>
              <w:jc w:val="right"/>
              <w:rPr>
                <w:ins w:id="1698" w:author="blake grills" w:date="2020-04-02T18:32:00Z"/>
                <w:rFonts w:cs="Times New Roman"/>
                <w:szCs w:val="24"/>
              </w:rPr>
              <w:pPrChange w:id="1699" w:author="Unknown" w:date="2020-04-02T18:35:00Z">
                <w:pPr>
                  <w:ind w:firstLine="0"/>
                </w:pPr>
              </w:pPrChange>
            </w:pPr>
            <w:ins w:id="1700" w:author="blake grills" w:date="2020-04-02T18:33:00Z">
              <w:r>
                <w:rPr>
                  <w:color w:val="000000"/>
                  <w:sz w:val="20"/>
                  <w:szCs w:val="20"/>
                </w:rPr>
                <w:t>0.0045</w:t>
              </w:r>
            </w:ins>
          </w:p>
        </w:tc>
      </w:tr>
      <w:tr w:rsidR="00755023" w14:paraId="262C23D9" w14:textId="77777777" w:rsidTr="00755023">
        <w:trPr>
          <w:ins w:id="1701" w:author="blake grills" w:date="2020-04-02T18:32:00Z"/>
        </w:trPr>
        <w:tc>
          <w:tcPr>
            <w:tcW w:w="0" w:type="auto"/>
            <w:vAlign w:val="bottom"/>
            <w:tcPrChange w:id="1702" w:author="blake grills" w:date="2020-04-02T18:35:00Z">
              <w:tcPr>
                <w:tcW w:w="1438" w:type="dxa"/>
              </w:tcPr>
            </w:tcPrChange>
          </w:tcPr>
          <w:p w14:paraId="1A79FDFD" w14:textId="6C4C4E7D" w:rsidR="00755023" w:rsidRDefault="00755023" w:rsidP="00755023">
            <w:pPr>
              <w:ind w:firstLine="0"/>
              <w:rPr>
                <w:ins w:id="1703" w:author="blake grills" w:date="2020-04-02T18:32:00Z"/>
                <w:rFonts w:cs="Times New Roman"/>
                <w:szCs w:val="24"/>
              </w:rPr>
            </w:pPr>
            <w:ins w:id="1704" w:author="blake grills" w:date="2020-04-02T18:33:00Z">
              <w:r>
                <w:rPr>
                  <w:color w:val="000000"/>
                  <w:sz w:val="20"/>
                  <w:szCs w:val="20"/>
                </w:rPr>
                <w:t>j2objc</w:t>
              </w:r>
            </w:ins>
          </w:p>
        </w:tc>
        <w:tc>
          <w:tcPr>
            <w:tcW w:w="0" w:type="auto"/>
            <w:vAlign w:val="bottom"/>
            <w:tcPrChange w:id="1705" w:author="blake grills" w:date="2020-04-02T18:35:00Z">
              <w:tcPr>
                <w:tcW w:w="1439" w:type="dxa"/>
              </w:tcPr>
            </w:tcPrChange>
          </w:tcPr>
          <w:p w14:paraId="55119585" w14:textId="466BF60A" w:rsidR="00755023" w:rsidRDefault="00755023" w:rsidP="00755023">
            <w:pPr>
              <w:ind w:firstLine="0"/>
              <w:rPr>
                <w:ins w:id="1706" w:author="blake grills" w:date="2020-04-02T18:32:00Z"/>
                <w:rFonts w:cs="Times New Roman"/>
                <w:szCs w:val="24"/>
              </w:rPr>
            </w:pPr>
            <w:ins w:id="1707" w:author="blake grills" w:date="2020-04-02T18:33:00Z">
              <w:r>
                <w:rPr>
                  <w:color w:val="000000"/>
                  <w:sz w:val="20"/>
                  <w:szCs w:val="20"/>
                </w:rPr>
                <w:t>Breaks CLOC</w:t>
              </w:r>
            </w:ins>
          </w:p>
        </w:tc>
        <w:tc>
          <w:tcPr>
            <w:tcW w:w="0" w:type="auto"/>
            <w:vAlign w:val="bottom"/>
            <w:tcPrChange w:id="1708" w:author="blake grills" w:date="2020-04-02T18:35:00Z">
              <w:tcPr>
                <w:tcW w:w="1439" w:type="dxa"/>
              </w:tcPr>
            </w:tcPrChange>
          </w:tcPr>
          <w:p w14:paraId="1EA1FB84" w14:textId="36CAB560" w:rsidR="00755023" w:rsidRDefault="00755023" w:rsidP="00755023">
            <w:pPr>
              <w:ind w:firstLine="0"/>
              <w:jc w:val="right"/>
              <w:rPr>
                <w:ins w:id="1709" w:author="blake grills" w:date="2020-04-02T18:32:00Z"/>
                <w:rFonts w:cs="Times New Roman"/>
                <w:szCs w:val="24"/>
              </w:rPr>
              <w:pPrChange w:id="1710" w:author="Unknown" w:date="2020-04-02T18:35:00Z">
                <w:pPr>
                  <w:ind w:firstLine="0"/>
                </w:pPr>
              </w:pPrChange>
            </w:pPr>
            <w:ins w:id="1711" w:author="blake grills" w:date="2020-04-02T18:33:00Z">
              <w:r>
                <w:rPr>
                  <w:color w:val="000000"/>
                  <w:sz w:val="20"/>
                  <w:szCs w:val="20"/>
                </w:rPr>
                <w:t>66</w:t>
              </w:r>
            </w:ins>
          </w:p>
        </w:tc>
        <w:tc>
          <w:tcPr>
            <w:tcW w:w="0" w:type="auto"/>
            <w:vAlign w:val="bottom"/>
            <w:tcPrChange w:id="1712" w:author="blake grills" w:date="2020-04-02T18:35:00Z">
              <w:tcPr>
                <w:tcW w:w="1439" w:type="dxa"/>
              </w:tcPr>
            </w:tcPrChange>
          </w:tcPr>
          <w:p w14:paraId="473AB585" w14:textId="199CF241" w:rsidR="00755023" w:rsidRDefault="00755023" w:rsidP="00755023">
            <w:pPr>
              <w:ind w:firstLine="0"/>
              <w:jc w:val="right"/>
              <w:rPr>
                <w:ins w:id="1713" w:author="blake grills" w:date="2020-04-02T18:32:00Z"/>
                <w:rFonts w:cs="Times New Roman"/>
                <w:szCs w:val="24"/>
              </w:rPr>
              <w:pPrChange w:id="1714" w:author="Unknown" w:date="2020-04-02T18:35:00Z">
                <w:pPr>
                  <w:ind w:firstLine="0"/>
                </w:pPr>
              </w:pPrChange>
            </w:pPr>
            <w:ins w:id="1715" w:author="blake grills" w:date="2020-04-02T18:33:00Z">
              <w:r>
                <w:rPr>
                  <w:color w:val="000000"/>
                  <w:sz w:val="20"/>
                  <w:szCs w:val="20"/>
                </w:rPr>
                <w:t>857752</w:t>
              </w:r>
            </w:ins>
          </w:p>
        </w:tc>
        <w:tc>
          <w:tcPr>
            <w:tcW w:w="0" w:type="auto"/>
            <w:vAlign w:val="bottom"/>
            <w:tcPrChange w:id="1716" w:author="blake grills" w:date="2020-04-02T18:35:00Z">
              <w:tcPr>
                <w:tcW w:w="1439" w:type="dxa"/>
              </w:tcPr>
            </w:tcPrChange>
          </w:tcPr>
          <w:p w14:paraId="32527C7E" w14:textId="188D89F1" w:rsidR="00755023" w:rsidRDefault="00755023" w:rsidP="00755023">
            <w:pPr>
              <w:ind w:firstLine="0"/>
              <w:jc w:val="right"/>
              <w:rPr>
                <w:ins w:id="1717" w:author="blake grills" w:date="2020-04-02T18:32:00Z"/>
                <w:rFonts w:cs="Times New Roman"/>
                <w:szCs w:val="24"/>
              </w:rPr>
              <w:pPrChange w:id="1718" w:author="Unknown" w:date="2020-04-02T18:35:00Z">
                <w:pPr>
                  <w:ind w:firstLine="0"/>
                </w:pPr>
              </w:pPrChange>
            </w:pPr>
            <w:ins w:id="1719" w:author="blake grills" w:date="2020-04-02T18:33:00Z">
              <w:r>
                <w:rPr>
                  <w:color w:val="000000"/>
                  <w:sz w:val="20"/>
                  <w:szCs w:val="20"/>
                </w:rPr>
                <w:t>6368</w:t>
              </w:r>
            </w:ins>
            <w:ins w:id="1720" w:author="blake grills" w:date="2020-04-03T00:26:00Z">
              <w:r w:rsidR="001A1C33">
                <w:rPr>
                  <w:color w:val="000000"/>
                  <w:sz w:val="20"/>
                  <w:szCs w:val="20"/>
                </w:rPr>
                <w:t>78</w:t>
              </w:r>
            </w:ins>
          </w:p>
        </w:tc>
        <w:tc>
          <w:tcPr>
            <w:tcW w:w="0" w:type="auto"/>
            <w:vAlign w:val="bottom"/>
            <w:tcPrChange w:id="1721" w:author="blake grills" w:date="2020-04-02T18:35:00Z">
              <w:tcPr>
                <w:tcW w:w="1439" w:type="dxa"/>
              </w:tcPr>
            </w:tcPrChange>
          </w:tcPr>
          <w:p w14:paraId="217ECB10" w14:textId="4FDB9349" w:rsidR="00755023" w:rsidRDefault="00755023" w:rsidP="00755023">
            <w:pPr>
              <w:ind w:firstLine="0"/>
              <w:jc w:val="right"/>
              <w:rPr>
                <w:ins w:id="1722" w:author="blake grills" w:date="2020-04-02T18:32:00Z"/>
                <w:rFonts w:cs="Times New Roman"/>
                <w:szCs w:val="24"/>
              </w:rPr>
              <w:pPrChange w:id="1723" w:author="Unknown" w:date="2020-04-02T18:35:00Z">
                <w:pPr>
                  <w:ind w:firstLine="0"/>
                </w:pPr>
              </w:pPrChange>
            </w:pPr>
            <w:ins w:id="1724" w:author="blake grills" w:date="2020-04-02T18:33:00Z">
              <w:r>
                <w:rPr>
                  <w:color w:val="000000"/>
                  <w:sz w:val="20"/>
                  <w:szCs w:val="20"/>
                </w:rPr>
                <w:t>63</w:t>
              </w:r>
            </w:ins>
          </w:p>
        </w:tc>
        <w:tc>
          <w:tcPr>
            <w:tcW w:w="0" w:type="auto"/>
            <w:vAlign w:val="bottom"/>
            <w:tcPrChange w:id="1725" w:author="blake grills" w:date="2020-04-02T18:35:00Z">
              <w:tcPr>
                <w:tcW w:w="1439" w:type="dxa"/>
              </w:tcPr>
            </w:tcPrChange>
          </w:tcPr>
          <w:p w14:paraId="1840DDC3" w14:textId="35AE3927" w:rsidR="00755023" w:rsidRDefault="00755023" w:rsidP="00755023">
            <w:pPr>
              <w:ind w:firstLine="0"/>
              <w:jc w:val="right"/>
              <w:rPr>
                <w:ins w:id="1726" w:author="blake grills" w:date="2020-04-02T18:32:00Z"/>
                <w:rFonts w:cs="Times New Roman"/>
                <w:szCs w:val="24"/>
              </w:rPr>
              <w:pPrChange w:id="1727" w:author="Unknown" w:date="2020-04-02T18:35:00Z">
                <w:pPr>
                  <w:ind w:firstLine="0"/>
                </w:pPr>
              </w:pPrChange>
            </w:pPr>
            <w:ins w:id="1728" w:author="blake grills" w:date="2020-04-02T18:33:00Z">
              <w:r>
                <w:rPr>
                  <w:color w:val="000000"/>
                  <w:sz w:val="20"/>
                  <w:szCs w:val="20"/>
                </w:rPr>
                <w:t>0</w:t>
              </w:r>
            </w:ins>
          </w:p>
        </w:tc>
        <w:tc>
          <w:tcPr>
            <w:tcW w:w="0" w:type="auto"/>
            <w:vAlign w:val="bottom"/>
            <w:tcPrChange w:id="1729" w:author="blake grills" w:date="2020-04-02T18:35:00Z">
              <w:tcPr>
                <w:tcW w:w="1439" w:type="dxa"/>
              </w:tcPr>
            </w:tcPrChange>
          </w:tcPr>
          <w:p w14:paraId="0B88371E" w14:textId="77D35AA4" w:rsidR="00755023" w:rsidRDefault="00755023" w:rsidP="00755023">
            <w:pPr>
              <w:ind w:firstLine="0"/>
              <w:jc w:val="right"/>
              <w:rPr>
                <w:ins w:id="1730" w:author="blake grills" w:date="2020-04-02T18:32:00Z"/>
                <w:rFonts w:cs="Times New Roman"/>
                <w:szCs w:val="24"/>
              </w:rPr>
              <w:pPrChange w:id="1731" w:author="Unknown" w:date="2020-04-02T18:35:00Z">
                <w:pPr>
                  <w:ind w:firstLine="0"/>
                </w:pPr>
              </w:pPrChange>
            </w:pPr>
            <w:ins w:id="1732" w:author="blake grills" w:date="2020-04-02T18:33:00Z">
              <w:r>
                <w:rPr>
                  <w:color w:val="000000"/>
                  <w:sz w:val="20"/>
                  <w:szCs w:val="20"/>
                </w:rPr>
                <w:t>74.25</w:t>
              </w:r>
            </w:ins>
          </w:p>
        </w:tc>
        <w:tc>
          <w:tcPr>
            <w:tcW w:w="0" w:type="auto"/>
            <w:vAlign w:val="bottom"/>
            <w:tcPrChange w:id="1733" w:author="blake grills" w:date="2020-04-02T18:35:00Z">
              <w:tcPr>
                <w:tcW w:w="1439" w:type="dxa"/>
              </w:tcPr>
            </w:tcPrChange>
          </w:tcPr>
          <w:p w14:paraId="03B732FF" w14:textId="02493EBE" w:rsidR="00755023" w:rsidRDefault="00755023" w:rsidP="00755023">
            <w:pPr>
              <w:ind w:firstLine="0"/>
              <w:jc w:val="right"/>
              <w:rPr>
                <w:ins w:id="1734" w:author="blake grills" w:date="2020-04-02T18:32:00Z"/>
                <w:rFonts w:cs="Times New Roman"/>
                <w:szCs w:val="24"/>
              </w:rPr>
              <w:pPrChange w:id="1735" w:author="Unknown" w:date="2020-04-02T18:35:00Z">
                <w:pPr>
                  <w:ind w:firstLine="0"/>
                </w:pPr>
              </w:pPrChange>
            </w:pPr>
            <w:ins w:id="1736" w:author="blake grills" w:date="2020-04-02T18:33:00Z">
              <w:r>
                <w:rPr>
                  <w:color w:val="000000"/>
                  <w:sz w:val="20"/>
                  <w:szCs w:val="20"/>
                </w:rPr>
                <w:t>639.9829</w:t>
              </w:r>
            </w:ins>
          </w:p>
        </w:tc>
      </w:tr>
      <w:tr w:rsidR="00755023" w14:paraId="3372653A" w14:textId="77777777" w:rsidTr="00755023">
        <w:trPr>
          <w:ins w:id="1737" w:author="blake grills" w:date="2020-04-02T18:32:00Z"/>
        </w:trPr>
        <w:tc>
          <w:tcPr>
            <w:tcW w:w="0" w:type="auto"/>
            <w:vAlign w:val="bottom"/>
            <w:tcPrChange w:id="1738" w:author="blake grills" w:date="2020-04-02T18:35:00Z">
              <w:tcPr>
                <w:tcW w:w="1438" w:type="dxa"/>
              </w:tcPr>
            </w:tcPrChange>
          </w:tcPr>
          <w:p w14:paraId="0668130D" w14:textId="4EF8A78F" w:rsidR="00755023" w:rsidRDefault="00755023" w:rsidP="00755023">
            <w:pPr>
              <w:ind w:firstLine="0"/>
              <w:rPr>
                <w:ins w:id="1739" w:author="blake grills" w:date="2020-04-02T18:32:00Z"/>
                <w:rFonts w:cs="Times New Roman"/>
                <w:szCs w:val="24"/>
              </w:rPr>
            </w:pPr>
            <w:ins w:id="1740" w:author="blake grills" w:date="2020-04-02T18:33:00Z">
              <w:r>
                <w:rPr>
                  <w:color w:val="000000"/>
                  <w:sz w:val="20"/>
                  <w:szCs w:val="20"/>
                </w:rPr>
                <w:t>libigl</w:t>
              </w:r>
            </w:ins>
          </w:p>
        </w:tc>
        <w:tc>
          <w:tcPr>
            <w:tcW w:w="0" w:type="auto"/>
            <w:vAlign w:val="bottom"/>
            <w:tcPrChange w:id="1741" w:author="blake grills" w:date="2020-04-02T18:35:00Z">
              <w:tcPr>
                <w:tcW w:w="1439" w:type="dxa"/>
              </w:tcPr>
            </w:tcPrChange>
          </w:tcPr>
          <w:p w14:paraId="61AF9DAE" w14:textId="3440FD0F" w:rsidR="00755023" w:rsidRDefault="00755023" w:rsidP="00755023">
            <w:pPr>
              <w:ind w:firstLine="0"/>
              <w:rPr>
                <w:ins w:id="1742" w:author="blake grills" w:date="2020-04-02T18:32:00Z"/>
                <w:rFonts w:cs="Times New Roman"/>
                <w:szCs w:val="24"/>
              </w:rPr>
            </w:pPr>
            <w:ins w:id="1743" w:author="blake grills" w:date="2020-04-02T18:33:00Z">
              <w:r>
                <w:rPr>
                  <w:color w:val="000000"/>
                  <w:sz w:val="20"/>
                  <w:szCs w:val="20"/>
                </w:rPr>
                <w:t>C++/C</w:t>
              </w:r>
            </w:ins>
          </w:p>
        </w:tc>
        <w:tc>
          <w:tcPr>
            <w:tcW w:w="0" w:type="auto"/>
            <w:vAlign w:val="bottom"/>
            <w:tcPrChange w:id="1744" w:author="blake grills" w:date="2020-04-02T18:35:00Z">
              <w:tcPr>
                <w:tcW w:w="1439" w:type="dxa"/>
              </w:tcPr>
            </w:tcPrChange>
          </w:tcPr>
          <w:p w14:paraId="294112C0" w14:textId="3C38E657" w:rsidR="00755023" w:rsidRDefault="00755023" w:rsidP="00755023">
            <w:pPr>
              <w:ind w:firstLine="0"/>
              <w:jc w:val="right"/>
              <w:rPr>
                <w:ins w:id="1745" w:author="blake grills" w:date="2020-04-02T18:32:00Z"/>
                <w:rFonts w:cs="Times New Roman"/>
                <w:szCs w:val="24"/>
              </w:rPr>
              <w:pPrChange w:id="1746" w:author="Unknown" w:date="2020-04-02T18:35:00Z">
                <w:pPr>
                  <w:ind w:firstLine="0"/>
                </w:pPr>
              </w:pPrChange>
            </w:pPr>
            <w:ins w:id="1747" w:author="blake grills" w:date="2020-04-02T18:33:00Z">
              <w:r>
                <w:rPr>
                  <w:color w:val="000000"/>
                  <w:sz w:val="20"/>
                  <w:szCs w:val="20"/>
                </w:rPr>
                <w:t>82</w:t>
              </w:r>
            </w:ins>
          </w:p>
        </w:tc>
        <w:tc>
          <w:tcPr>
            <w:tcW w:w="0" w:type="auto"/>
            <w:vAlign w:val="bottom"/>
            <w:tcPrChange w:id="1748" w:author="blake grills" w:date="2020-04-02T18:35:00Z">
              <w:tcPr>
                <w:tcW w:w="1439" w:type="dxa"/>
              </w:tcPr>
            </w:tcPrChange>
          </w:tcPr>
          <w:p w14:paraId="407910DD" w14:textId="6DE972CA" w:rsidR="00755023" w:rsidRDefault="00755023" w:rsidP="00755023">
            <w:pPr>
              <w:ind w:firstLine="0"/>
              <w:jc w:val="right"/>
              <w:rPr>
                <w:ins w:id="1749" w:author="blake grills" w:date="2020-04-02T18:32:00Z"/>
                <w:rFonts w:cs="Times New Roman"/>
                <w:szCs w:val="24"/>
              </w:rPr>
              <w:pPrChange w:id="1750" w:author="Unknown" w:date="2020-04-02T18:35:00Z">
                <w:pPr>
                  <w:ind w:firstLine="0"/>
                </w:pPr>
              </w:pPrChange>
            </w:pPr>
            <w:ins w:id="1751" w:author="blake grills" w:date="2020-04-02T18:33:00Z">
              <w:r>
                <w:rPr>
                  <w:color w:val="000000"/>
                  <w:sz w:val="20"/>
                  <w:szCs w:val="20"/>
                </w:rPr>
                <w:t>92036</w:t>
              </w:r>
            </w:ins>
          </w:p>
        </w:tc>
        <w:tc>
          <w:tcPr>
            <w:tcW w:w="0" w:type="auto"/>
            <w:vAlign w:val="bottom"/>
            <w:tcPrChange w:id="1752" w:author="blake grills" w:date="2020-04-02T18:35:00Z">
              <w:tcPr>
                <w:tcW w:w="1439" w:type="dxa"/>
              </w:tcPr>
            </w:tcPrChange>
          </w:tcPr>
          <w:p w14:paraId="7F88C234" w14:textId="2FE5B1C2" w:rsidR="00755023" w:rsidRDefault="00755023" w:rsidP="00755023">
            <w:pPr>
              <w:ind w:firstLine="0"/>
              <w:jc w:val="right"/>
              <w:rPr>
                <w:ins w:id="1753" w:author="blake grills" w:date="2020-04-02T18:32:00Z"/>
                <w:rFonts w:cs="Times New Roman"/>
                <w:szCs w:val="24"/>
              </w:rPr>
              <w:pPrChange w:id="1754" w:author="Unknown" w:date="2020-04-02T18:35:00Z">
                <w:pPr>
                  <w:ind w:firstLine="0"/>
                </w:pPr>
              </w:pPrChange>
            </w:pPr>
            <w:ins w:id="1755" w:author="blake grills" w:date="2020-04-02T18:33:00Z">
              <w:r>
                <w:rPr>
                  <w:color w:val="000000"/>
                  <w:sz w:val="20"/>
                  <w:szCs w:val="20"/>
                </w:rPr>
                <w:t>28712</w:t>
              </w:r>
            </w:ins>
          </w:p>
        </w:tc>
        <w:tc>
          <w:tcPr>
            <w:tcW w:w="0" w:type="auto"/>
            <w:vAlign w:val="bottom"/>
            <w:tcPrChange w:id="1756" w:author="blake grills" w:date="2020-04-02T18:35:00Z">
              <w:tcPr>
                <w:tcW w:w="1439" w:type="dxa"/>
              </w:tcPr>
            </w:tcPrChange>
          </w:tcPr>
          <w:p w14:paraId="3C8F2F84" w14:textId="19E13B6B" w:rsidR="00755023" w:rsidRDefault="00755023" w:rsidP="00755023">
            <w:pPr>
              <w:ind w:firstLine="0"/>
              <w:jc w:val="right"/>
              <w:rPr>
                <w:ins w:id="1757" w:author="blake grills" w:date="2020-04-02T18:32:00Z"/>
                <w:rFonts w:cs="Times New Roman"/>
                <w:szCs w:val="24"/>
              </w:rPr>
              <w:pPrChange w:id="1758" w:author="Unknown" w:date="2020-04-02T18:35:00Z">
                <w:pPr>
                  <w:ind w:firstLine="0"/>
                </w:pPr>
              </w:pPrChange>
            </w:pPr>
            <w:ins w:id="1759" w:author="blake grills" w:date="2020-04-02T18:33:00Z">
              <w:r>
                <w:rPr>
                  <w:color w:val="000000"/>
                  <w:sz w:val="20"/>
                  <w:szCs w:val="20"/>
                </w:rPr>
                <w:t>385</w:t>
              </w:r>
            </w:ins>
          </w:p>
        </w:tc>
        <w:tc>
          <w:tcPr>
            <w:tcW w:w="0" w:type="auto"/>
            <w:vAlign w:val="bottom"/>
            <w:tcPrChange w:id="1760" w:author="blake grills" w:date="2020-04-02T18:35:00Z">
              <w:tcPr>
                <w:tcW w:w="1439" w:type="dxa"/>
              </w:tcPr>
            </w:tcPrChange>
          </w:tcPr>
          <w:p w14:paraId="5C1EA0B6" w14:textId="70B12679" w:rsidR="00755023" w:rsidRDefault="00755023" w:rsidP="00755023">
            <w:pPr>
              <w:ind w:firstLine="0"/>
              <w:jc w:val="right"/>
              <w:rPr>
                <w:ins w:id="1761" w:author="blake grills" w:date="2020-04-02T18:32:00Z"/>
                <w:rFonts w:cs="Times New Roman"/>
                <w:szCs w:val="24"/>
              </w:rPr>
              <w:pPrChange w:id="1762" w:author="Unknown" w:date="2020-04-02T18:35:00Z">
                <w:pPr>
                  <w:ind w:firstLine="0"/>
                </w:pPr>
              </w:pPrChange>
            </w:pPr>
            <w:ins w:id="1763" w:author="blake grills" w:date="2020-04-02T18:33:00Z">
              <w:r>
                <w:rPr>
                  <w:color w:val="000000"/>
                  <w:sz w:val="20"/>
                  <w:szCs w:val="20"/>
                </w:rPr>
                <w:t>94</w:t>
              </w:r>
            </w:ins>
          </w:p>
        </w:tc>
        <w:tc>
          <w:tcPr>
            <w:tcW w:w="0" w:type="auto"/>
            <w:vAlign w:val="bottom"/>
            <w:tcPrChange w:id="1764" w:author="blake grills" w:date="2020-04-02T18:35:00Z">
              <w:tcPr>
                <w:tcW w:w="1439" w:type="dxa"/>
              </w:tcPr>
            </w:tcPrChange>
          </w:tcPr>
          <w:p w14:paraId="1E084414" w14:textId="571DEF69" w:rsidR="00755023" w:rsidRDefault="00755023" w:rsidP="00755023">
            <w:pPr>
              <w:ind w:firstLine="0"/>
              <w:jc w:val="right"/>
              <w:rPr>
                <w:ins w:id="1765" w:author="blake grills" w:date="2020-04-02T18:32:00Z"/>
                <w:rFonts w:cs="Times New Roman"/>
                <w:szCs w:val="24"/>
              </w:rPr>
              <w:pPrChange w:id="1766" w:author="Unknown" w:date="2020-04-02T18:35:00Z">
                <w:pPr>
                  <w:ind w:firstLine="0"/>
                </w:pPr>
              </w:pPrChange>
            </w:pPr>
            <w:ins w:id="1767" w:author="blake grills" w:date="2020-04-02T18:33:00Z">
              <w:r>
                <w:rPr>
                  <w:color w:val="000000"/>
                  <w:sz w:val="20"/>
                  <w:szCs w:val="20"/>
                </w:rPr>
                <w:t>31.20</w:t>
              </w:r>
            </w:ins>
          </w:p>
        </w:tc>
        <w:tc>
          <w:tcPr>
            <w:tcW w:w="0" w:type="auto"/>
            <w:vAlign w:val="bottom"/>
            <w:tcPrChange w:id="1768" w:author="blake grills" w:date="2020-04-02T18:35:00Z">
              <w:tcPr>
                <w:tcW w:w="1439" w:type="dxa"/>
              </w:tcPr>
            </w:tcPrChange>
          </w:tcPr>
          <w:p w14:paraId="3E288490" w14:textId="327667F0" w:rsidR="00755023" w:rsidRDefault="00755023" w:rsidP="00755023">
            <w:pPr>
              <w:ind w:firstLine="0"/>
              <w:jc w:val="right"/>
              <w:rPr>
                <w:ins w:id="1769" w:author="blake grills" w:date="2020-04-02T18:32:00Z"/>
                <w:rFonts w:cs="Times New Roman"/>
                <w:szCs w:val="24"/>
              </w:rPr>
              <w:pPrChange w:id="1770" w:author="Unknown" w:date="2020-04-02T18:35:00Z">
                <w:pPr>
                  <w:ind w:firstLine="0"/>
                </w:pPr>
              </w:pPrChange>
            </w:pPr>
            <w:ins w:id="1771" w:author="blake grills" w:date="2020-04-02T18:33:00Z">
              <w:r>
                <w:rPr>
                  <w:color w:val="000000"/>
                  <w:sz w:val="20"/>
                  <w:szCs w:val="20"/>
                </w:rPr>
                <w:t>0.3699</w:t>
              </w:r>
            </w:ins>
          </w:p>
        </w:tc>
      </w:tr>
      <w:tr w:rsidR="00755023" w14:paraId="7919D315" w14:textId="77777777" w:rsidTr="00755023">
        <w:trPr>
          <w:ins w:id="1772" w:author="blake grills" w:date="2020-04-02T18:32:00Z"/>
        </w:trPr>
        <w:tc>
          <w:tcPr>
            <w:tcW w:w="0" w:type="auto"/>
            <w:vAlign w:val="bottom"/>
            <w:tcPrChange w:id="1773" w:author="blake grills" w:date="2020-04-02T18:35:00Z">
              <w:tcPr>
                <w:tcW w:w="1438" w:type="dxa"/>
              </w:tcPr>
            </w:tcPrChange>
          </w:tcPr>
          <w:p w14:paraId="46A21E8A" w14:textId="037E1F09" w:rsidR="00755023" w:rsidRDefault="00755023" w:rsidP="00755023">
            <w:pPr>
              <w:ind w:firstLine="0"/>
              <w:rPr>
                <w:ins w:id="1774" w:author="blake grills" w:date="2020-04-02T18:32:00Z"/>
                <w:rFonts w:cs="Times New Roman"/>
                <w:szCs w:val="24"/>
              </w:rPr>
            </w:pPr>
            <w:ins w:id="1775" w:author="blake grills" w:date="2020-04-02T18:33:00Z">
              <w:r>
                <w:rPr>
                  <w:color w:val="000000"/>
                  <w:sz w:val="20"/>
                  <w:szCs w:val="20"/>
                </w:rPr>
                <w:lastRenderedPageBreak/>
                <w:t>markdowndeep</w:t>
              </w:r>
            </w:ins>
          </w:p>
        </w:tc>
        <w:tc>
          <w:tcPr>
            <w:tcW w:w="0" w:type="auto"/>
            <w:vAlign w:val="bottom"/>
            <w:tcPrChange w:id="1776" w:author="blake grills" w:date="2020-04-02T18:35:00Z">
              <w:tcPr>
                <w:tcW w:w="1439" w:type="dxa"/>
              </w:tcPr>
            </w:tcPrChange>
          </w:tcPr>
          <w:p w14:paraId="547A5E03" w14:textId="18793C44" w:rsidR="00755023" w:rsidRDefault="00755023" w:rsidP="00755023">
            <w:pPr>
              <w:ind w:firstLine="0"/>
              <w:rPr>
                <w:ins w:id="1777" w:author="blake grills" w:date="2020-04-02T18:32:00Z"/>
                <w:rFonts w:cs="Times New Roman"/>
                <w:szCs w:val="24"/>
              </w:rPr>
            </w:pPr>
            <w:ins w:id="1778" w:author="blake grills" w:date="2020-04-02T18:33:00Z">
              <w:r>
                <w:rPr>
                  <w:color w:val="000000"/>
                  <w:sz w:val="20"/>
                  <w:szCs w:val="20"/>
                </w:rPr>
                <w:t>Java/C#</w:t>
              </w:r>
            </w:ins>
          </w:p>
        </w:tc>
        <w:tc>
          <w:tcPr>
            <w:tcW w:w="0" w:type="auto"/>
            <w:vAlign w:val="bottom"/>
            <w:tcPrChange w:id="1779" w:author="blake grills" w:date="2020-04-02T18:35:00Z">
              <w:tcPr>
                <w:tcW w:w="1439" w:type="dxa"/>
              </w:tcPr>
            </w:tcPrChange>
          </w:tcPr>
          <w:p w14:paraId="757576AC" w14:textId="7E09C5AE" w:rsidR="00755023" w:rsidRDefault="00755023" w:rsidP="00755023">
            <w:pPr>
              <w:ind w:firstLine="0"/>
              <w:jc w:val="right"/>
              <w:rPr>
                <w:ins w:id="1780" w:author="blake grills" w:date="2020-04-02T18:32:00Z"/>
                <w:rFonts w:cs="Times New Roman"/>
                <w:szCs w:val="24"/>
              </w:rPr>
              <w:pPrChange w:id="1781" w:author="Unknown" w:date="2020-04-02T18:35:00Z">
                <w:pPr>
                  <w:ind w:firstLine="0"/>
                </w:pPr>
              </w:pPrChange>
            </w:pPr>
            <w:ins w:id="1782" w:author="blake grills" w:date="2020-04-02T18:33:00Z">
              <w:r>
                <w:rPr>
                  <w:color w:val="000000"/>
                  <w:sz w:val="20"/>
                  <w:szCs w:val="20"/>
                </w:rPr>
                <w:t>6</w:t>
              </w:r>
            </w:ins>
          </w:p>
        </w:tc>
        <w:tc>
          <w:tcPr>
            <w:tcW w:w="0" w:type="auto"/>
            <w:vAlign w:val="bottom"/>
            <w:tcPrChange w:id="1783" w:author="blake grills" w:date="2020-04-02T18:35:00Z">
              <w:tcPr>
                <w:tcW w:w="1439" w:type="dxa"/>
              </w:tcPr>
            </w:tcPrChange>
          </w:tcPr>
          <w:p w14:paraId="36569FAB" w14:textId="57F1A144" w:rsidR="00755023" w:rsidRDefault="00755023" w:rsidP="00755023">
            <w:pPr>
              <w:ind w:firstLine="0"/>
              <w:jc w:val="right"/>
              <w:rPr>
                <w:ins w:id="1784" w:author="blake grills" w:date="2020-04-02T18:32:00Z"/>
                <w:rFonts w:cs="Times New Roman"/>
                <w:szCs w:val="24"/>
              </w:rPr>
              <w:pPrChange w:id="1785" w:author="Unknown" w:date="2020-04-02T18:35:00Z">
                <w:pPr>
                  <w:ind w:firstLine="0"/>
                </w:pPr>
              </w:pPrChange>
            </w:pPr>
            <w:ins w:id="1786" w:author="blake grills" w:date="2020-04-02T18:33:00Z">
              <w:r>
                <w:rPr>
                  <w:color w:val="000000"/>
                  <w:sz w:val="20"/>
                  <w:szCs w:val="20"/>
                </w:rPr>
                <w:t>51833</w:t>
              </w:r>
            </w:ins>
          </w:p>
        </w:tc>
        <w:tc>
          <w:tcPr>
            <w:tcW w:w="0" w:type="auto"/>
            <w:vAlign w:val="bottom"/>
            <w:tcPrChange w:id="1787" w:author="blake grills" w:date="2020-04-02T18:35:00Z">
              <w:tcPr>
                <w:tcW w:w="1439" w:type="dxa"/>
              </w:tcPr>
            </w:tcPrChange>
          </w:tcPr>
          <w:p w14:paraId="34382E46" w14:textId="6BC48DAF" w:rsidR="00755023" w:rsidRDefault="00755023" w:rsidP="00755023">
            <w:pPr>
              <w:ind w:firstLine="0"/>
              <w:jc w:val="right"/>
              <w:rPr>
                <w:ins w:id="1788" w:author="blake grills" w:date="2020-04-02T18:32:00Z"/>
                <w:rFonts w:cs="Times New Roman"/>
                <w:szCs w:val="24"/>
              </w:rPr>
              <w:pPrChange w:id="1789" w:author="Unknown" w:date="2020-04-02T18:35:00Z">
                <w:pPr>
                  <w:ind w:firstLine="0"/>
                </w:pPr>
              </w:pPrChange>
            </w:pPr>
            <w:ins w:id="1790" w:author="blake grills" w:date="2020-04-02T18:33:00Z">
              <w:r>
                <w:rPr>
                  <w:color w:val="000000"/>
                  <w:sz w:val="20"/>
                  <w:szCs w:val="20"/>
                </w:rPr>
                <w:t>10893</w:t>
              </w:r>
            </w:ins>
          </w:p>
        </w:tc>
        <w:tc>
          <w:tcPr>
            <w:tcW w:w="0" w:type="auto"/>
            <w:vAlign w:val="bottom"/>
            <w:tcPrChange w:id="1791" w:author="blake grills" w:date="2020-04-02T18:35:00Z">
              <w:tcPr>
                <w:tcW w:w="1439" w:type="dxa"/>
              </w:tcPr>
            </w:tcPrChange>
          </w:tcPr>
          <w:p w14:paraId="6A541462" w14:textId="6E7C6690" w:rsidR="00755023" w:rsidRDefault="00755023" w:rsidP="00755023">
            <w:pPr>
              <w:ind w:firstLine="0"/>
              <w:jc w:val="right"/>
              <w:rPr>
                <w:ins w:id="1792" w:author="blake grills" w:date="2020-04-02T18:32:00Z"/>
                <w:rFonts w:cs="Times New Roman"/>
                <w:szCs w:val="24"/>
              </w:rPr>
              <w:pPrChange w:id="1793" w:author="Unknown" w:date="2020-04-02T18:35:00Z">
                <w:pPr>
                  <w:ind w:firstLine="0"/>
                </w:pPr>
              </w:pPrChange>
            </w:pPr>
            <w:ins w:id="1794" w:author="blake grills" w:date="2020-04-02T18:33:00Z">
              <w:r>
                <w:rPr>
                  <w:color w:val="000000"/>
                  <w:sz w:val="20"/>
                  <w:szCs w:val="20"/>
                </w:rPr>
                <w:t>24</w:t>
              </w:r>
            </w:ins>
          </w:p>
        </w:tc>
        <w:tc>
          <w:tcPr>
            <w:tcW w:w="0" w:type="auto"/>
            <w:vAlign w:val="bottom"/>
            <w:tcPrChange w:id="1795" w:author="blake grills" w:date="2020-04-02T18:35:00Z">
              <w:tcPr>
                <w:tcW w:w="1439" w:type="dxa"/>
              </w:tcPr>
            </w:tcPrChange>
          </w:tcPr>
          <w:p w14:paraId="369EF574" w14:textId="3577830C" w:rsidR="00755023" w:rsidRDefault="00755023" w:rsidP="00755023">
            <w:pPr>
              <w:ind w:firstLine="0"/>
              <w:jc w:val="right"/>
              <w:rPr>
                <w:ins w:id="1796" w:author="blake grills" w:date="2020-04-02T18:32:00Z"/>
                <w:rFonts w:cs="Times New Roman"/>
                <w:szCs w:val="24"/>
              </w:rPr>
              <w:pPrChange w:id="1797" w:author="Unknown" w:date="2020-04-02T18:35:00Z">
                <w:pPr>
                  <w:ind w:firstLine="0"/>
                </w:pPr>
              </w:pPrChange>
            </w:pPr>
            <w:ins w:id="1798" w:author="blake grills" w:date="2020-04-02T18:33:00Z">
              <w:r>
                <w:rPr>
                  <w:color w:val="000000"/>
                  <w:sz w:val="20"/>
                  <w:szCs w:val="20"/>
                </w:rPr>
                <w:t>0</w:t>
              </w:r>
            </w:ins>
          </w:p>
        </w:tc>
        <w:tc>
          <w:tcPr>
            <w:tcW w:w="0" w:type="auto"/>
            <w:vAlign w:val="bottom"/>
            <w:tcPrChange w:id="1799" w:author="blake grills" w:date="2020-04-02T18:35:00Z">
              <w:tcPr>
                <w:tcW w:w="1439" w:type="dxa"/>
              </w:tcPr>
            </w:tcPrChange>
          </w:tcPr>
          <w:p w14:paraId="0B3B34AB" w14:textId="44EB2A04" w:rsidR="00755023" w:rsidRDefault="00755023" w:rsidP="00755023">
            <w:pPr>
              <w:ind w:firstLine="0"/>
              <w:jc w:val="right"/>
              <w:rPr>
                <w:ins w:id="1800" w:author="blake grills" w:date="2020-04-02T18:32:00Z"/>
                <w:rFonts w:cs="Times New Roman"/>
                <w:szCs w:val="24"/>
              </w:rPr>
              <w:pPrChange w:id="1801" w:author="Unknown" w:date="2020-04-02T18:35:00Z">
                <w:pPr>
                  <w:ind w:firstLine="0"/>
                </w:pPr>
              </w:pPrChange>
            </w:pPr>
            <w:ins w:id="1802" w:author="blake grills" w:date="2020-04-02T18:33:00Z">
              <w:r>
                <w:rPr>
                  <w:color w:val="000000"/>
                  <w:sz w:val="20"/>
                  <w:szCs w:val="20"/>
                </w:rPr>
                <w:t>21.02</w:t>
              </w:r>
            </w:ins>
          </w:p>
        </w:tc>
        <w:tc>
          <w:tcPr>
            <w:tcW w:w="0" w:type="auto"/>
            <w:vAlign w:val="bottom"/>
            <w:tcPrChange w:id="1803" w:author="blake grills" w:date="2020-04-02T18:35:00Z">
              <w:tcPr>
                <w:tcW w:w="1439" w:type="dxa"/>
              </w:tcPr>
            </w:tcPrChange>
          </w:tcPr>
          <w:p w14:paraId="79602935" w14:textId="0CB7C04F" w:rsidR="00755023" w:rsidRDefault="00755023" w:rsidP="00755023">
            <w:pPr>
              <w:ind w:firstLine="0"/>
              <w:jc w:val="right"/>
              <w:rPr>
                <w:ins w:id="1804" w:author="blake grills" w:date="2020-04-02T18:32:00Z"/>
                <w:rFonts w:cs="Times New Roman"/>
                <w:szCs w:val="24"/>
              </w:rPr>
              <w:pPrChange w:id="1805" w:author="Unknown" w:date="2020-04-02T18:35:00Z">
                <w:pPr>
                  <w:ind w:firstLine="0"/>
                </w:pPr>
              </w:pPrChange>
            </w:pPr>
            <w:ins w:id="1806" w:author="blake grills" w:date="2020-04-02T18:33:00Z">
              <w:r>
                <w:rPr>
                  <w:color w:val="000000"/>
                  <w:sz w:val="20"/>
                  <w:szCs w:val="20"/>
                </w:rPr>
                <w:t>0.1403</w:t>
              </w:r>
            </w:ins>
          </w:p>
        </w:tc>
      </w:tr>
      <w:tr w:rsidR="00755023" w14:paraId="4E62D638" w14:textId="77777777" w:rsidTr="00755023">
        <w:trPr>
          <w:ins w:id="1807" w:author="blake grills" w:date="2020-04-02T18:32:00Z"/>
        </w:trPr>
        <w:tc>
          <w:tcPr>
            <w:tcW w:w="0" w:type="auto"/>
            <w:vAlign w:val="bottom"/>
            <w:tcPrChange w:id="1808" w:author="blake grills" w:date="2020-04-02T18:35:00Z">
              <w:tcPr>
                <w:tcW w:w="1438" w:type="dxa"/>
              </w:tcPr>
            </w:tcPrChange>
          </w:tcPr>
          <w:p w14:paraId="6EC3BE25" w14:textId="00595CE9" w:rsidR="00755023" w:rsidRDefault="00755023" w:rsidP="00755023">
            <w:pPr>
              <w:ind w:firstLine="0"/>
              <w:rPr>
                <w:ins w:id="1809" w:author="blake grills" w:date="2020-04-02T18:32:00Z"/>
                <w:rFonts w:cs="Times New Roman"/>
                <w:szCs w:val="24"/>
              </w:rPr>
            </w:pPr>
            <w:ins w:id="1810" w:author="blake grills" w:date="2020-04-02T18:33:00Z">
              <w:r>
                <w:rPr>
                  <w:color w:val="000000"/>
                  <w:sz w:val="20"/>
                  <w:szCs w:val="20"/>
                </w:rPr>
                <w:t>MessagePack Csharp</w:t>
              </w:r>
            </w:ins>
          </w:p>
        </w:tc>
        <w:tc>
          <w:tcPr>
            <w:tcW w:w="0" w:type="auto"/>
            <w:vAlign w:val="bottom"/>
            <w:tcPrChange w:id="1811" w:author="blake grills" w:date="2020-04-02T18:35:00Z">
              <w:tcPr>
                <w:tcW w:w="1439" w:type="dxa"/>
              </w:tcPr>
            </w:tcPrChange>
          </w:tcPr>
          <w:p w14:paraId="66627279" w14:textId="7F4E11AF" w:rsidR="00755023" w:rsidRDefault="00755023" w:rsidP="00755023">
            <w:pPr>
              <w:ind w:firstLine="0"/>
              <w:rPr>
                <w:ins w:id="1812" w:author="blake grills" w:date="2020-04-02T18:32:00Z"/>
                <w:rFonts w:cs="Times New Roman"/>
                <w:szCs w:val="24"/>
              </w:rPr>
            </w:pPr>
            <w:ins w:id="1813" w:author="blake grills" w:date="2020-04-02T18:33:00Z">
              <w:r>
                <w:rPr>
                  <w:color w:val="000000"/>
                  <w:sz w:val="20"/>
                  <w:szCs w:val="20"/>
                </w:rPr>
                <w:t>C#</w:t>
              </w:r>
            </w:ins>
          </w:p>
        </w:tc>
        <w:tc>
          <w:tcPr>
            <w:tcW w:w="0" w:type="auto"/>
            <w:vAlign w:val="bottom"/>
            <w:tcPrChange w:id="1814" w:author="blake grills" w:date="2020-04-02T18:35:00Z">
              <w:tcPr>
                <w:tcW w:w="1439" w:type="dxa"/>
              </w:tcPr>
            </w:tcPrChange>
          </w:tcPr>
          <w:p w14:paraId="69CE6E7C" w14:textId="71096BDF" w:rsidR="00755023" w:rsidRDefault="00755023" w:rsidP="00755023">
            <w:pPr>
              <w:ind w:firstLine="0"/>
              <w:jc w:val="right"/>
              <w:rPr>
                <w:ins w:id="1815" w:author="blake grills" w:date="2020-04-02T18:32:00Z"/>
                <w:rFonts w:cs="Times New Roman"/>
                <w:szCs w:val="24"/>
              </w:rPr>
              <w:pPrChange w:id="1816" w:author="Unknown" w:date="2020-04-02T18:35:00Z">
                <w:pPr>
                  <w:ind w:firstLine="0"/>
                </w:pPr>
              </w:pPrChange>
            </w:pPr>
            <w:ins w:id="1817" w:author="blake grills" w:date="2020-04-02T18:33:00Z">
              <w:r>
                <w:rPr>
                  <w:color w:val="000000"/>
                  <w:sz w:val="20"/>
                  <w:szCs w:val="20"/>
                </w:rPr>
                <w:t>45</w:t>
              </w:r>
            </w:ins>
          </w:p>
        </w:tc>
        <w:tc>
          <w:tcPr>
            <w:tcW w:w="0" w:type="auto"/>
            <w:vAlign w:val="bottom"/>
            <w:tcPrChange w:id="1818" w:author="blake grills" w:date="2020-04-02T18:35:00Z">
              <w:tcPr>
                <w:tcW w:w="1439" w:type="dxa"/>
              </w:tcPr>
            </w:tcPrChange>
          </w:tcPr>
          <w:p w14:paraId="2F7185C8" w14:textId="117C37A3" w:rsidR="00755023" w:rsidRDefault="00755023" w:rsidP="00755023">
            <w:pPr>
              <w:ind w:firstLine="0"/>
              <w:jc w:val="right"/>
              <w:rPr>
                <w:ins w:id="1819" w:author="blake grills" w:date="2020-04-02T18:32:00Z"/>
                <w:rFonts w:cs="Times New Roman"/>
                <w:szCs w:val="24"/>
              </w:rPr>
              <w:pPrChange w:id="1820" w:author="Unknown" w:date="2020-04-02T18:35:00Z">
                <w:pPr>
                  <w:ind w:firstLine="0"/>
                </w:pPr>
              </w:pPrChange>
            </w:pPr>
            <w:ins w:id="1821" w:author="blake grills" w:date="2020-04-02T18:33:00Z">
              <w:r>
                <w:rPr>
                  <w:color w:val="000000"/>
                  <w:sz w:val="20"/>
                  <w:szCs w:val="20"/>
                </w:rPr>
                <w:t>45564</w:t>
              </w:r>
            </w:ins>
          </w:p>
        </w:tc>
        <w:tc>
          <w:tcPr>
            <w:tcW w:w="0" w:type="auto"/>
            <w:vAlign w:val="bottom"/>
            <w:tcPrChange w:id="1822" w:author="blake grills" w:date="2020-04-02T18:35:00Z">
              <w:tcPr>
                <w:tcW w:w="1439" w:type="dxa"/>
              </w:tcPr>
            </w:tcPrChange>
          </w:tcPr>
          <w:p w14:paraId="3126115D" w14:textId="656F11CC" w:rsidR="00755023" w:rsidRDefault="00755023" w:rsidP="00755023">
            <w:pPr>
              <w:ind w:firstLine="0"/>
              <w:jc w:val="right"/>
              <w:rPr>
                <w:ins w:id="1823" w:author="blake grills" w:date="2020-04-02T18:32:00Z"/>
                <w:rFonts w:cs="Times New Roman"/>
                <w:szCs w:val="24"/>
              </w:rPr>
              <w:pPrChange w:id="1824" w:author="Unknown" w:date="2020-04-02T18:35:00Z">
                <w:pPr>
                  <w:ind w:firstLine="0"/>
                </w:pPr>
              </w:pPrChange>
            </w:pPr>
            <w:ins w:id="1825" w:author="blake grills" w:date="2020-04-02T18:33:00Z">
              <w:r>
                <w:rPr>
                  <w:color w:val="000000"/>
                  <w:sz w:val="20"/>
                  <w:szCs w:val="20"/>
                </w:rPr>
                <w:t>4585</w:t>
              </w:r>
            </w:ins>
          </w:p>
        </w:tc>
        <w:tc>
          <w:tcPr>
            <w:tcW w:w="0" w:type="auto"/>
            <w:vAlign w:val="bottom"/>
            <w:tcPrChange w:id="1826" w:author="blake grills" w:date="2020-04-02T18:35:00Z">
              <w:tcPr>
                <w:tcW w:w="1439" w:type="dxa"/>
              </w:tcPr>
            </w:tcPrChange>
          </w:tcPr>
          <w:p w14:paraId="1C74F01C" w14:textId="710AB80A" w:rsidR="00755023" w:rsidRDefault="00755023" w:rsidP="00755023">
            <w:pPr>
              <w:ind w:firstLine="0"/>
              <w:jc w:val="right"/>
              <w:rPr>
                <w:ins w:id="1827" w:author="blake grills" w:date="2020-04-02T18:32:00Z"/>
                <w:rFonts w:cs="Times New Roman"/>
                <w:szCs w:val="24"/>
              </w:rPr>
              <w:pPrChange w:id="1828" w:author="Unknown" w:date="2020-04-02T18:35:00Z">
                <w:pPr>
                  <w:ind w:firstLine="0"/>
                </w:pPr>
              </w:pPrChange>
            </w:pPr>
            <w:ins w:id="1829" w:author="blake grills" w:date="2020-04-02T18:33:00Z">
              <w:r>
                <w:rPr>
                  <w:color w:val="000000"/>
                  <w:sz w:val="20"/>
                  <w:szCs w:val="20"/>
                </w:rPr>
                <w:t>32</w:t>
              </w:r>
            </w:ins>
          </w:p>
        </w:tc>
        <w:tc>
          <w:tcPr>
            <w:tcW w:w="0" w:type="auto"/>
            <w:vAlign w:val="bottom"/>
            <w:tcPrChange w:id="1830" w:author="blake grills" w:date="2020-04-02T18:35:00Z">
              <w:tcPr>
                <w:tcW w:w="1439" w:type="dxa"/>
              </w:tcPr>
            </w:tcPrChange>
          </w:tcPr>
          <w:p w14:paraId="4D2C150C" w14:textId="43435E47" w:rsidR="00755023" w:rsidRDefault="00755023" w:rsidP="00755023">
            <w:pPr>
              <w:ind w:firstLine="0"/>
              <w:jc w:val="right"/>
              <w:rPr>
                <w:ins w:id="1831" w:author="blake grills" w:date="2020-04-02T18:32:00Z"/>
                <w:rFonts w:cs="Times New Roman"/>
                <w:szCs w:val="24"/>
              </w:rPr>
              <w:pPrChange w:id="1832" w:author="Unknown" w:date="2020-04-02T18:35:00Z">
                <w:pPr>
                  <w:ind w:firstLine="0"/>
                </w:pPr>
              </w:pPrChange>
            </w:pPr>
            <w:ins w:id="1833" w:author="blake grills" w:date="2020-04-02T18:33:00Z">
              <w:r>
                <w:rPr>
                  <w:color w:val="000000"/>
                  <w:sz w:val="20"/>
                  <w:szCs w:val="20"/>
                </w:rPr>
                <w:t>6</w:t>
              </w:r>
            </w:ins>
          </w:p>
        </w:tc>
        <w:tc>
          <w:tcPr>
            <w:tcW w:w="0" w:type="auto"/>
            <w:vAlign w:val="bottom"/>
            <w:tcPrChange w:id="1834" w:author="blake grills" w:date="2020-04-02T18:35:00Z">
              <w:tcPr>
                <w:tcW w:w="1439" w:type="dxa"/>
              </w:tcPr>
            </w:tcPrChange>
          </w:tcPr>
          <w:p w14:paraId="2F305403" w14:textId="0A84B35F" w:rsidR="00755023" w:rsidRDefault="00755023" w:rsidP="00755023">
            <w:pPr>
              <w:ind w:firstLine="0"/>
              <w:jc w:val="right"/>
              <w:rPr>
                <w:ins w:id="1835" w:author="blake grills" w:date="2020-04-02T18:32:00Z"/>
                <w:rFonts w:cs="Times New Roman"/>
                <w:szCs w:val="24"/>
              </w:rPr>
              <w:pPrChange w:id="1836" w:author="Unknown" w:date="2020-04-02T18:35:00Z">
                <w:pPr>
                  <w:ind w:firstLine="0"/>
                </w:pPr>
              </w:pPrChange>
            </w:pPr>
            <w:ins w:id="1837" w:author="blake grills" w:date="2020-04-02T18:33:00Z">
              <w:r>
                <w:rPr>
                  <w:color w:val="000000"/>
                  <w:sz w:val="20"/>
                  <w:szCs w:val="20"/>
                </w:rPr>
                <w:t>10.06</w:t>
              </w:r>
            </w:ins>
          </w:p>
        </w:tc>
        <w:tc>
          <w:tcPr>
            <w:tcW w:w="0" w:type="auto"/>
            <w:vAlign w:val="bottom"/>
            <w:tcPrChange w:id="1838" w:author="blake grills" w:date="2020-04-02T18:35:00Z">
              <w:tcPr>
                <w:tcW w:w="1439" w:type="dxa"/>
              </w:tcPr>
            </w:tcPrChange>
          </w:tcPr>
          <w:p w14:paraId="6C13CB15" w14:textId="1FE1F45E" w:rsidR="00755023" w:rsidRDefault="00755023" w:rsidP="00755023">
            <w:pPr>
              <w:ind w:firstLine="0"/>
              <w:jc w:val="right"/>
              <w:rPr>
                <w:ins w:id="1839" w:author="blake grills" w:date="2020-04-02T18:32:00Z"/>
                <w:rFonts w:cs="Times New Roman"/>
                <w:szCs w:val="24"/>
              </w:rPr>
              <w:pPrChange w:id="1840" w:author="Unknown" w:date="2020-04-02T18:35:00Z">
                <w:pPr>
                  <w:ind w:firstLine="0"/>
                </w:pPr>
              </w:pPrChange>
            </w:pPr>
            <w:ins w:id="1841" w:author="blake grills" w:date="2020-04-02T18:33:00Z">
              <w:r>
                <w:rPr>
                  <w:color w:val="000000"/>
                  <w:sz w:val="20"/>
                  <w:szCs w:val="20"/>
                </w:rPr>
                <w:t>0.0591</w:t>
              </w:r>
            </w:ins>
          </w:p>
        </w:tc>
      </w:tr>
      <w:tr w:rsidR="00755023" w14:paraId="27C48914" w14:textId="77777777" w:rsidTr="00755023">
        <w:trPr>
          <w:ins w:id="1842" w:author="blake grills" w:date="2020-04-02T18:32:00Z"/>
        </w:trPr>
        <w:tc>
          <w:tcPr>
            <w:tcW w:w="0" w:type="auto"/>
            <w:vAlign w:val="bottom"/>
            <w:tcPrChange w:id="1843" w:author="blake grills" w:date="2020-04-02T18:35:00Z">
              <w:tcPr>
                <w:tcW w:w="1438" w:type="dxa"/>
              </w:tcPr>
            </w:tcPrChange>
          </w:tcPr>
          <w:p w14:paraId="40C10A45" w14:textId="3A687E1C" w:rsidR="00755023" w:rsidRDefault="00755023" w:rsidP="00755023">
            <w:pPr>
              <w:ind w:firstLine="0"/>
              <w:rPr>
                <w:ins w:id="1844" w:author="blake grills" w:date="2020-04-02T18:32:00Z"/>
                <w:rFonts w:cs="Times New Roman"/>
                <w:szCs w:val="24"/>
              </w:rPr>
            </w:pPr>
            <w:ins w:id="1845" w:author="blake grills" w:date="2020-04-02T18:33:00Z">
              <w:r>
                <w:rPr>
                  <w:color w:val="000000"/>
                  <w:sz w:val="20"/>
                  <w:szCs w:val="20"/>
                </w:rPr>
                <w:t>mini c</w:t>
              </w:r>
            </w:ins>
          </w:p>
        </w:tc>
        <w:tc>
          <w:tcPr>
            <w:tcW w:w="0" w:type="auto"/>
            <w:vAlign w:val="bottom"/>
            <w:tcPrChange w:id="1846" w:author="blake grills" w:date="2020-04-02T18:35:00Z">
              <w:tcPr>
                <w:tcW w:w="1439" w:type="dxa"/>
              </w:tcPr>
            </w:tcPrChange>
          </w:tcPr>
          <w:p w14:paraId="48B3D06F" w14:textId="55BAC858" w:rsidR="00755023" w:rsidRDefault="00755023" w:rsidP="00755023">
            <w:pPr>
              <w:ind w:firstLine="0"/>
              <w:rPr>
                <w:ins w:id="1847" w:author="blake grills" w:date="2020-04-02T18:32:00Z"/>
                <w:rFonts w:cs="Times New Roman"/>
                <w:szCs w:val="24"/>
              </w:rPr>
            </w:pPr>
            <w:ins w:id="1848" w:author="blake grills" w:date="2020-04-02T18:33:00Z">
              <w:r>
                <w:rPr>
                  <w:color w:val="000000"/>
                  <w:sz w:val="20"/>
                  <w:szCs w:val="20"/>
                </w:rPr>
                <w:t>C</w:t>
              </w:r>
            </w:ins>
          </w:p>
        </w:tc>
        <w:tc>
          <w:tcPr>
            <w:tcW w:w="0" w:type="auto"/>
            <w:vAlign w:val="bottom"/>
            <w:tcPrChange w:id="1849" w:author="blake grills" w:date="2020-04-02T18:35:00Z">
              <w:tcPr>
                <w:tcW w:w="1439" w:type="dxa"/>
              </w:tcPr>
            </w:tcPrChange>
          </w:tcPr>
          <w:p w14:paraId="35500439" w14:textId="79A4BF71" w:rsidR="00755023" w:rsidRDefault="00755023" w:rsidP="00755023">
            <w:pPr>
              <w:ind w:firstLine="0"/>
              <w:jc w:val="right"/>
              <w:rPr>
                <w:ins w:id="1850" w:author="blake grills" w:date="2020-04-02T18:32:00Z"/>
                <w:rFonts w:cs="Times New Roman"/>
                <w:szCs w:val="24"/>
              </w:rPr>
              <w:pPrChange w:id="1851" w:author="Unknown" w:date="2020-04-02T18:35:00Z">
                <w:pPr>
                  <w:ind w:firstLine="0"/>
                </w:pPr>
              </w:pPrChange>
            </w:pPr>
            <w:ins w:id="1852" w:author="blake grills" w:date="2020-04-02T18:33:00Z">
              <w:r>
                <w:rPr>
                  <w:color w:val="000000"/>
                  <w:sz w:val="20"/>
                  <w:szCs w:val="20"/>
                </w:rPr>
                <w:t>1</w:t>
              </w:r>
            </w:ins>
          </w:p>
        </w:tc>
        <w:tc>
          <w:tcPr>
            <w:tcW w:w="0" w:type="auto"/>
            <w:vAlign w:val="bottom"/>
            <w:tcPrChange w:id="1853" w:author="blake grills" w:date="2020-04-02T18:35:00Z">
              <w:tcPr>
                <w:tcW w:w="1439" w:type="dxa"/>
              </w:tcPr>
            </w:tcPrChange>
          </w:tcPr>
          <w:p w14:paraId="59BEC6A3" w14:textId="40514C56" w:rsidR="00755023" w:rsidRDefault="00755023" w:rsidP="00755023">
            <w:pPr>
              <w:ind w:firstLine="0"/>
              <w:jc w:val="right"/>
              <w:rPr>
                <w:ins w:id="1854" w:author="blake grills" w:date="2020-04-02T18:32:00Z"/>
                <w:rFonts w:cs="Times New Roman"/>
                <w:szCs w:val="24"/>
              </w:rPr>
              <w:pPrChange w:id="1855" w:author="Unknown" w:date="2020-04-02T18:35:00Z">
                <w:pPr>
                  <w:ind w:firstLine="0"/>
                </w:pPr>
              </w:pPrChange>
            </w:pPr>
            <w:ins w:id="1856" w:author="blake grills" w:date="2020-04-02T18:33:00Z">
              <w:r>
                <w:rPr>
                  <w:color w:val="000000"/>
                  <w:sz w:val="20"/>
                  <w:szCs w:val="20"/>
                </w:rPr>
                <w:t>3453</w:t>
              </w:r>
            </w:ins>
          </w:p>
        </w:tc>
        <w:tc>
          <w:tcPr>
            <w:tcW w:w="0" w:type="auto"/>
            <w:vAlign w:val="bottom"/>
            <w:tcPrChange w:id="1857" w:author="blake grills" w:date="2020-04-02T18:35:00Z">
              <w:tcPr>
                <w:tcW w:w="1439" w:type="dxa"/>
              </w:tcPr>
            </w:tcPrChange>
          </w:tcPr>
          <w:p w14:paraId="06D74372" w14:textId="09EA4381" w:rsidR="00755023" w:rsidRDefault="00755023" w:rsidP="00755023">
            <w:pPr>
              <w:ind w:firstLine="0"/>
              <w:jc w:val="right"/>
              <w:rPr>
                <w:ins w:id="1858" w:author="blake grills" w:date="2020-04-02T18:32:00Z"/>
                <w:rFonts w:cs="Times New Roman"/>
                <w:szCs w:val="24"/>
              </w:rPr>
              <w:pPrChange w:id="1859" w:author="Unknown" w:date="2020-04-02T18:35:00Z">
                <w:pPr>
                  <w:ind w:firstLine="0"/>
                </w:pPr>
              </w:pPrChange>
            </w:pPr>
            <w:ins w:id="1860" w:author="blake grills" w:date="2020-04-02T18:33:00Z">
              <w:r>
                <w:rPr>
                  <w:color w:val="000000"/>
                  <w:sz w:val="20"/>
                  <w:szCs w:val="20"/>
                </w:rPr>
                <w:t>6</w:t>
              </w:r>
            </w:ins>
          </w:p>
        </w:tc>
        <w:tc>
          <w:tcPr>
            <w:tcW w:w="0" w:type="auto"/>
            <w:vAlign w:val="bottom"/>
            <w:tcPrChange w:id="1861" w:author="blake grills" w:date="2020-04-02T18:35:00Z">
              <w:tcPr>
                <w:tcW w:w="1439" w:type="dxa"/>
              </w:tcPr>
            </w:tcPrChange>
          </w:tcPr>
          <w:p w14:paraId="0B4312EE" w14:textId="7B2C718B" w:rsidR="00755023" w:rsidRDefault="00755023" w:rsidP="00755023">
            <w:pPr>
              <w:ind w:firstLine="0"/>
              <w:jc w:val="right"/>
              <w:rPr>
                <w:ins w:id="1862" w:author="blake grills" w:date="2020-04-02T18:32:00Z"/>
                <w:rFonts w:cs="Times New Roman"/>
                <w:szCs w:val="24"/>
              </w:rPr>
              <w:pPrChange w:id="1863" w:author="Unknown" w:date="2020-04-02T18:35:00Z">
                <w:pPr>
                  <w:ind w:firstLine="0"/>
                </w:pPr>
              </w:pPrChange>
            </w:pPr>
            <w:ins w:id="1864" w:author="blake grills" w:date="2020-04-02T18:33:00Z">
              <w:r>
                <w:rPr>
                  <w:color w:val="000000"/>
                  <w:sz w:val="20"/>
                  <w:szCs w:val="20"/>
                </w:rPr>
                <w:t>11</w:t>
              </w:r>
            </w:ins>
          </w:p>
        </w:tc>
        <w:tc>
          <w:tcPr>
            <w:tcW w:w="0" w:type="auto"/>
            <w:vAlign w:val="bottom"/>
            <w:tcPrChange w:id="1865" w:author="blake grills" w:date="2020-04-02T18:35:00Z">
              <w:tcPr>
                <w:tcW w:w="1439" w:type="dxa"/>
              </w:tcPr>
            </w:tcPrChange>
          </w:tcPr>
          <w:p w14:paraId="2739F5E0" w14:textId="730CDED9" w:rsidR="00755023" w:rsidRDefault="00755023" w:rsidP="00755023">
            <w:pPr>
              <w:ind w:firstLine="0"/>
              <w:jc w:val="right"/>
              <w:rPr>
                <w:ins w:id="1866" w:author="blake grills" w:date="2020-04-02T18:32:00Z"/>
                <w:rFonts w:cs="Times New Roman"/>
                <w:szCs w:val="24"/>
              </w:rPr>
              <w:pPrChange w:id="1867" w:author="Unknown" w:date="2020-04-02T18:35:00Z">
                <w:pPr>
                  <w:ind w:firstLine="0"/>
                </w:pPr>
              </w:pPrChange>
            </w:pPr>
            <w:ins w:id="1868" w:author="blake grills" w:date="2020-04-02T18:33:00Z">
              <w:r>
                <w:rPr>
                  <w:color w:val="000000"/>
                  <w:sz w:val="20"/>
                  <w:szCs w:val="20"/>
                </w:rPr>
                <w:t>0</w:t>
              </w:r>
            </w:ins>
          </w:p>
        </w:tc>
        <w:tc>
          <w:tcPr>
            <w:tcW w:w="0" w:type="auto"/>
            <w:vAlign w:val="bottom"/>
            <w:tcPrChange w:id="1869" w:author="blake grills" w:date="2020-04-02T18:35:00Z">
              <w:tcPr>
                <w:tcW w:w="1439" w:type="dxa"/>
              </w:tcPr>
            </w:tcPrChange>
          </w:tcPr>
          <w:p w14:paraId="759A5BCD" w14:textId="4FCE26B0" w:rsidR="00755023" w:rsidRDefault="00755023" w:rsidP="00755023">
            <w:pPr>
              <w:ind w:firstLine="0"/>
              <w:jc w:val="right"/>
              <w:rPr>
                <w:ins w:id="1870" w:author="blake grills" w:date="2020-04-02T18:32:00Z"/>
                <w:rFonts w:cs="Times New Roman"/>
                <w:szCs w:val="24"/>
              </w:rPr>
              <w:pPrChange w:id="1871" w:author="Unknown" w:date="2020-04-02T18:35:00Z">
                <w:pPr>
                  <w:ind w:firstLine="0"/>
                </w:pPr>
              </w:pPrChange>
            </w:pPr>
            <w:ins w:id="1872" w:author="blake grills" w:date="2020-04-02T18:33:00Z">
              <w:r>
                <w:rPr>
                  <w:color w:val="000000"/>
                  <w:sz w:val="20"/>
                  <w:szCs w:val="20"/>
                </w:rPr>
                <w:t>0.17</w:t>
              </w:r>
            </w:ins>
          </w:p>
        </w:tc>
        <w:tc>
          <w:tcPr>
            <w:tcW w:w="0" w:type="auto"/>
            <w:vAlign w:val="bottom"/>
            <w:tcPrChange w:id="1873" w:author="blake grills" w:date="2020-04-02T18:35:00Z">
              <w:tcPr>
                <w:tcW w:w="1439" w:type="dxa"/>
              </w:tcPr>
            </w:tcPrChange>
          </w:tcPr>
          <w:p w14:paraId="3DC0C7FA" w14:textId="32AF1185" w:rsidR="00755023" w:rsidRDefault="00755023" w:rsidP="00755023">
            <w:pPr>
              <w:ind w:firstLine="0"/>
              <w:jc w:val="right"/>
              <w:rPr>
                <w:ins w:id="1874" w:author="blake grills" w:date="2020-04-02T18:32:00Z"/>
                <w:rFonts w:cs="Times New Roman"/>
                <w:szCs w:val="24"/>
              </w:rPr>
              <w:pPrChange w:id="1875" w:author="Unknown" w:date="2020-04-02T18:35:00Z">
                <w:pPr>
                  <w:ind w:firstLine="0"/>
                </w:pPr>
              </w:pPrChange>
            </w:pPr>
            <w:ins w:id="1876" w:author="blake grills" w:date="2020-04-02T18:33:00Z">
              <w:r>
                <w:rPr>
                  <w:color w:val="000000"/>
                  <w:sz w:val="20"/>
                  <w:szCs w:val="20"/>
                </w:rPr>
                <w:t>0.0001</w:t>
              </w:r>
            </w:ins>
          </w:p>
        </w:tc>
      </w:tr>
      <w:tr w:rsidR="00755023" w14:paraId="0DA53481" w14:textId="77777777" w:rsidTr="00755023">
        <w:trPr>
          <w:ins w:id="1877" w:author="blake grills" w:date="2020-04-02T18:32:00Z"/>
        </w:trPr>
        <w:tc>
          <w:tcPr>
            <w:tcW w:w="0" w:type="auto"/>
            <w:vAlign w:val="bottom"/>
            <w:tcPrChange w:id="1878" w:author="blake grills" w:date="2020-04-02T18:35:00Z">
              <w:tcPr>
                <w:tcW w:w="1438" w:type="dxa"/>
              </w:tcPr>
            </w:tcPrChange>
          </w:tcPr>
          <w:p w14:paraId="39CB9424" w14:textId="013FDE28" w:rsidR="00755023" w:rsidRDefault="00755023" w:rsidP="00755023">
            <w:pPr>
              <w:ind w:firstLine="0"/>
              <w:rPr>
                <w:ins w:id="1879" w:author="blake grills" w:date="2020-04-02T18:32:00Z"/>
                <w:rFonts w:cs="Times New Roman"/>
                <w:szCs w:val="24"/>
              </w:rPr>
            </w:pPr>
            <w:ins w:id="1880" w:author="blake grills" w:date="2020-04-02T18:33:00Z">
              <w:r>
                <w:rPr>
                  <w:color w:val="000000"/>
                  <w:sz w:val="20"/>
                  <w:szCs w:val="20"/>
                </w:rPr>
                <w:t>MissionPlanner</w:t>
              </w:r>
            </w:ins>
          </w:p>
        </w:tc>
        <w:tc>
          <w:tcPr>
            <w:tcW w:w="0" w:type="auto"/>
            <w:vAlign w:val="bottom"/>
            <w:tcPrChange w:id="1881" w:author="blake grills" w:date="2020-04-02T18:35:00Z">
              <w:tcPr>
                <w:tcW w:w="1439" w:type="dxa"/>
              </w:tcPr>
            </w:tcPrChange>
          </w:tcPr>
          <w:p w14:paraId="51FEF4AE" w14:textId="0A3A58E9" w:rsidR="00755023" w:rsidRDefault="00755023" w:rsidP="00755023">
            <w:pPr>
              <w:ind w:firstLine="0"/>
              <w:rPr>
                <w:ins w:id="1882" w:author="blake grills" w:date="2020-04-02T18:32:00Z"/>
                <w:rFonts w:cs="Times New Roman"/>
                <w:szCs w:val="24"/>
              </w:rPr>
            </w:pPr>
            <w:ins w:id="1883" w:author="blake grills" w:date="2020-04-02T18:33:00Z">
              <w:r>
                <w:rPr>
                  <w:color w:val="000000"/>
                  <w:sz w:val="20"/>
                  <w:szCs w:val="20"/>
                </w:rPr>
                <w:t>C#</w:t>
              </w:r>
            </w:ins>
          </w:p>
        </w:tc>
        <w:tc>
          <w:tcPr>
            <w:tcW w:w="0" w:type="auto"/>
            <w:vAlign w:val="bottom"/>
            <w:tcPrChange w:id="1884" w:author="blake grills" w:date="2020-04-02T18:35:00Z">
              <w:tcPr>
                <w:tcW w:w="1439" w:type="dxa"/>
              </w:tcPr>
            </w:tcPrChange>
          </w:tcPr>
          <w:p w14:paraId="3CFD9B9E" w14:textId="7B7194D8" w:rsidR="00755023" w:rsidRDefault="00755023" w:rsidP="00755023">
            <w:pPr>
              <w:ind w:firstLine="0"/>
              <w:jc w:val="right"/>
              <w:rPr>
                <w:ins w:id="1885" w:author="blake grills" w:date="2020-04-02T18:32:00Z"/>
                <w:rFonts w:cs="Times New Roman"/>
                <w:szCs w:val="24"/>
              </w:rPr>
              <w:pPrChange w:id="1886" w:author="Unknown" w:date="2020-04-02T18:35:00Z">
                <w:pPr>
                  <w:ind w:firstLine="0"/>
                </w:pPr>
              </w:pPrChange>
            </w:pPr>
            <w:ins w:id="1887" w:author="blake grills" w:date="2020-04-02T18:33:00Z">
              <w:r>
                <w:rPr>
                  <w:color w:val="000000"/>
                  <w:sz w:val="20"/>
                  <w:szCs w:val="20"/>
                </w:rPr>
                <w:t>71</w:t>
              </w:r>
            </w:ins>
          </w:p>
        </w:tc>
        <w:tc>
          <w:tcPr>
            <w:tcW w:w="0" w:type="auto"/>
            <w:vAlign w:val="bottom"/>
            <w:tcPrChange w:id="1888" w:author="blake grills" w:date="2020-04-02T18:35:00Z">
              <w:tcPr>
                <w:tcW w:w="1439" w:type="dxa"/>
              </w:tcPr>
            </w:tcPrChange>
          </w:tcPr>
          <w:p w14:paraId="6847BF28" w14:textId="4F6822A2" w:rsidR="00755023" w:rsidRDefault="00755023" w:rsidP="00755023">
            <w:pPr>
              <w:ind w:firstLine="0"/>
              <w:jc w:val="right"/>
              <w:rPr>
                <w:ins w:id="1889" w:author="blake grills" w:date="2020-04-02T18:32:00Z"/>
                <w:rFonts w:cs="Times New Roman"/>
                <w:szCs w:val="24"/>
              </w:rPr>
              <w:pPrChange w:id="1890" w:author="Unknown" w:date="2020-04-02T18:35:00Z">
                <w:pPr>
                  <w:ind w:firstLine="0"/>
                </w:pPr>
              </w:pPrChange>
            </w:pPr>
            <w:ins w:id="1891" w:author="blake grills" w:date="2020-04-02T18:33:00Z">
              <w:r>
                <w:rPr>
                  <w:color w:val="000000"/>
                  <w:sz w:val="20"/>
                  <w:szCs w:val="20"/>
                </w:rPr>
                <w:t>798229</w:t>
              </w:r>
            </w:ins>
          </w:p>
        </w:tc>
        <w:tc>
          <w:tcPr>
            <w:tcW w:w="0" w:type="auto"/>
            <w:vAlign w:val="bottom"/>
            <w:tcPrChange w:id="1892" w:author="blake grills" w:date="2020-04-02T18:35:00Z">
              <w:tcPr>
                <w:tcW w:w="1439" w:type="dxa"/>
              </w:tcPr>
            </w:tcPrChange>
          </w:tcPr>
          <w:p w14:paraId="237D5BAB" w14:textId="69058255" w:rsidR="00755023" w:rsidRDefault="00755023" w:rsidP="00755023">
            <w:pPr>
              <w:ind w:firstLine="0"/>
              <w:jc w:val="right"/>
              <w:rPr>
                <w:ins w:id="1893" w:author="blake grills" w:date="2020-04-02T18:32:00Z"/>
                <w:rFonts w:cs="Times New Roman"/>
                <w:szCs w:val="24"/>
              </w:rPr>
              <w:pPrChange w:id="1894" w:author="Unknown" w:date="2020-04-02T18:35:00Z">
                <w:pPr>
                  <w:ind w:firstLine="0"/>
                </w:pPr>
              </w:pPrChange>
            </w:pPr>
            <w:ins w:id="1895" w:author="blake grills" w:date="2020-04-02T18:33:00Z">
              <w:r>
                <w:rPr>
                  <w:color w:val="000000"/>
                  <w:sz w:val="20"/>
                  <w:szCs w:val="20"/>
                </w:rPr>
                <w:t>240724</w:t>
              </w:r>
            </w:ins>
          </w:p>
        </w:tc>
        <w:tc>
          <w:tcPr>
            <w:tcW w:w="0" w:type="auto"/>
            <w:vAlign w:val="bottom"/>
            <w:tcPrChange w:id="1896" w:author="blake grills" w:date="2020-04-02T18:35:00Z">
              <w:tcPr>
                <w:tcW w:w="1439" w:type="dxa"/>
              </w:tcPr>
            </w:tcPrChange>
          </w:tcPr>
          <w:p w14:paraId="1B326572" w14:textId="1365DCC9" w:rsidR="00755023" w:rsidRDefault="00755023" w:rsidP="00755023">
            <w:pPr>
              <w:ind w:firstLine="0"/>
              <w:jc w:val="right"/>
              <w:rPr>
                <w:ins w:id="1897" w:author="blake grills" w:date="2020-04-02T18:32:00Z"/>
                <w:rFonts w:cs="Times New Roman"/>
                <w:szCs w:val="24"/>
              </w:rPr>
              <w:pPrChange w:id="1898" w:author="Unknown" w:date="2020-04-02T18:35:00Z">
                <w:pPr>
                  <w:ind w:firstLine="0"/>
                </w:pPr>
              </w:pPrChange>
            </w:pPr>
            <w:ins w:id="1899" w:author="blake grills" w:date="2020-04-02T18:33:00Z">
              <w:r>
                <w:rPr>
                  <w:color w:val="000000"/>
                  <w:sz w:val="20"/>
                  <w:szCs w:val="20"/>
                </w:rPr>
                <w:t>188</w:t>
              </w:r>
            </w:ins>
          </w:p>
        </w:tc>
        <w:tc>
          <w:tcPr>
            <w:tcW w:w="0" w:type="auto"/>
            <w:vAlign w:val="bottom"/>
            <w:tcPrChange w:id="1900" w:author="blake grills" w:date="2020-04-02T18:35:00Z">
              <w:tcPr>
                <w:tcW w:w="1439" w:type="dxa"/>
              </w:tcPr>
            </w:tcPrChange>
          </w:tcPr>
          <w:p w14:paraId="776A9456" w14:textId="45D3BFB2" w:rsidR="00755023" w:rsidRDefault="00755023" w:rsidP="00755023">
            <w:pPr>
              <w:ind w:firstLine="0"/>
              <w:jc w:val="right"/>
              <w:rPr>
                <w:ins w:id="1901" w:author="blake grills" w:date="2020-04-02T18:32:00Z"/>
                <w:rFonts w:cs="Times New Roman"/>
                <w:szCs w:val="24"/>
              </w:rPr>
              <w:pPrChange w:id="1902" w:author="Unknown" w:date="2020-04-02T18:35:00Z">
                <w:pPr>
                  <w:ind w:firstLine="0"/>
                </w:pPr>
              </w:pPrChange>
            </w:pPr>
            <w:ins w:id="1903" w:author="blake grills" w:date="2020-04-02T18:33:00Z">
              <w:r>
                <w:rPr>
                  <w:color w:val="000000"/>
                  <w:sz w:val="20"/>
                  <w:szCs w:val="20"/>
                </w:rPr>
                <w:t>42</w:t>
              </w:r>
            </w:ins>
          </w:p>
        </w:tc>
        <w:tc>
          <w:tcPr>
            <w:tcW w:w="0" w:type="auto"/>
            <w:vAlign w:val="bottom"/>
            <w:tcPrChange w:id="1904" w:author="blake grills" w:date="2020-04-02T18:35:00Z">
              <w:tcPr>
                <w:tcW w:w="1439" w:type="dxa"/>
              </w:tcPr>
            </w:tcPrChange>
          </w:tcPr>
          <w:p w14:paraId="4EC9A3D9" w14:textId="676DDDBD" w:rsidR="00755023" w:rsidRDefault="00755023" w:rsidP="00755023">
            <w:pPr>
              <w:ind w:firstLine="0"/>
              <w:jc w:val="right"/>
              <w:rPr>
                <w:ins w:id="1905" w:author="blake grills" w:date="2020-04-02T18:32:00Z"/>
                <w:rFonts w:cs="Times New Roman"/>
                <w:szCs w:val="24"/>
              </w:rPr>
              <w:pPrChange w:id="1906" w:author="Unknown" w:date="2020-04-02T18:35:00Z">
                <w:pPr>
                  <w:ind w:firstLine="0"/>
                </w:pPr>
              </w:pPrChange>
            </w:pPr>
            <w:ins w:id="1907" w:author="blake grills" w:date="2020-04-02T18:33:00Z">
              <w:r>
                <w:rPr>
                  <w:color w:val="000000"/>
                  <w:sz w:val="20"/>
                  <w:szCs w:val="20"/>
                </w:rPr>
                <w:t>30.16</w:t>
              </w:r>
            </w:ins>
          </w:p>
        </w:tc>
        <w:tc>
          <w:tcPr>
            <w:tcW w:w="0" w:type="auto"/>
            <w:vAlign w:val="bottom"/>
            <w:tcPrChange w:id="1908" w:author="blake grills" w:date="2020-04-02T18:35:00Z">
              <w:tcPr>
                <w:tcW w:w="1439" w:type="dxa"/>
              </w:tcPr>
            </w:tcPrChange>
          </w:tcPr>
          <w:p w14:paraId="289F985F" w14:textId="7CE07FD6" w:rsidR="00755023" w:rsidRDefault="00755023" w:rsidP="00755023">
            <w:pPr>
              <w:ind w:firstLine="0"/>
              <w:jc w:val="right"/>
              <w:rPr>
                <w:ins w:id="1909" w:author="blake grills" w:date="2020-04-02T18:32:00Z"/>
                <w:rFonts w:cs="Times New Roman"/>
                <w:szCs w:val="24"/>
              </w:rPr>
              <w:pPrChange w:id="1910" w:author="Unknown" w:date="2020-04-02T18:35:00Z">
                <w:pPr>
                  <w:ind w:firstLine="0"/>
                </w:pPr>
              </w:pPrChange>
            </w:pPr>
            <w:ins w:id="1911" w:author="blake grills" w:date="2020-04-02T18:33:00Z">
              <w:r>
                <w:rPr>
                  <w:color w:val="000000"/>
                  <w:sz w:val="20"/>
                  <w:szCs w:val="20"/>
                </w:rPr>
                <w:t>3.1012</w:t>
              </w:r>
            </w:ins>
          </w:p>
        </w:tc>
      </w:tr>
      <w:tr w:rsidR="00755023" w14:paraId="660CE8A1" w14:textId="77777777" w:rsidTr="00755023">
        <w:trPr>
          <w:ins w:id="1912" w:author="blake grills" w:date="2020-04-02T18:32:00Z"/>
        </w:trPr>
        <w:tc>
          <w:tcPr>
            <w:tcW w:w="0" w:type="auto"/>
            <w:vAlign w:val="bottom"/>
            <w:tcPrChange w:id="1913" w:author="blake grills" w:date="2020-04-02T18:35:00Z">
              <w:tcPr>
                <w:tcW w:w="1438" w:type="dxa"/>
              </w:tcPr>
            </w:tcPrChange>
          </w:tcPr>
          <w:p w14:paraId="15DBF0FD" w14:textId="4B952F53" w:rsidR="00755023" w:rsidRDefault="00755023" w:rsidP="00755023">
            <w:pPr>
              <w:ind w:firstLine="0"/>
              <w:rPr>
                <w:ins w:id="1914" w:author="blake grills" w:date="2020-04-02T18:32:00Z"/>
                <w:rFonts w:cs="Times New Roman"/>
                <w:szCs w:val="24"/>
              </w:rPr>
            </w:pPr>
            <w:ins w:id="1915" w:author="blake grills" w:date="2020-04-02T18:33:00Z">
              <w:r>
                <w:rPr>
                  <w:color w:val="000000"/>
                  <w:sz w:val="20"/>
                  <w:szCs w:val="20"/>
                </w:rPr>
                <w:t>mono</w:t>
              </w:r>
            </w:ins>
          </w:p>
        </w:tc>
        <w:tc>
          <w:tcPr>
            <w:tcW w:w="0" w:type="auto"/>
            <w:vAlign w:val="bottom"/>
            <w:tcPrChange w:id="1916" w:author="blake grills" w:date="2020-04-02T18:35:00Z">
              <w:tcPr>
                <w:tcW w:w="1439" w:type="dxa"/>
              </w:tcPr>
            </w:tcPrChange>
          </w:tcPr>
          <w:p w14:paraId="31B8CF43" w14:textId="35456349" w:rsidR="00755023" w:rsidRDefault="00755023" w:rsidP="00755023">
            <w:pPr>
              <w:ind w:firstLine="0"/>
              <w:rPr>
                <w:ins w:id="1917" w:author="blake grills" w:date="2020-04-02T18:32:00Z"/>
                <w:rFonts w:cs="Times New Roman"/>
                <w:szCs w:val="24"/>
              </w:rPr>
            </w:pPr>
            <w:ins w:id="1918" w:author="blake grills" w:date="2020-04-02T18:33:00Z">
              <w:r>
                <w:rPr>
                  <w:color w:val="000000"/>
                  <w:sz w:val="20"/>
                  <w:szCs w:val="20"/>
                </w:rPr>
                <w:t>C#/C/C++</w:t>
              </w:r>
            </w:ins>
          </w:p>
        </w:tc>
        <w:tc>
          <w:tcPr>
            <w:tcW w:w="0" w:type="auto"/>
            <w:vAlign w:val="bottom"/>
            <w:tcPrChange w:id="1919" w:author="blake grills" w:date="2020-04-02T18:35:00Z">
              <w:tcPr>
                <w:tcW w:w="1439" w:type="dxa"/>
              </w:tcPr>
            </w:tcPrChange>
          </w:tcPr>
          <w:p w14:paraId="19F3FD68" w14:textId="41FEC315" w:rsidR="00755023" w:rsidRDefault="00755023" w:rsidP="00755023">
            <w:pPr>
              <w:ind w:firstLine="0"/>
              <w:jc w:val="right"/>
              <w:rPr>
                <w:ins w:id="1920" w:author="blake grills" w:date="2020-04-02T18:32:00Z"/>
                <w:rFonts w:cs="Times New Roman"/>
                <w:szCs w:val="24"/>
              </w:rPr>
              <w:pPrChange w:id="1921" w:author="Unknown" w:date="2020-04-02T18:35:00Z">
                <w:pPr>
                  <w:ind w:firstLine="0"/>
                </w:pPr>
              </w:pPrChange>
            </w:pPr>
            <w:ins w:id="1922" w:author="blake grills" w:date="2020-04-02T18:33:00Z">
              <w:r>
                <w:rPr>
                  <w:color w:val="000000"/>
                  <w:sz w:val="20"/>
                  <w:szCs w:val="20"/>
                </w:rPr>
                <w:t>747</w:t>
              </w:r>
            </w:ins>
          </w:p>
        </w:tc>
        <w:tc>
          <w:tcPr>
            <w:tcW w:w="0" w:type="auto"/>
            <w:vAlign w:val="bottom"/>
            <w:tcPrChange w:id="1923" w:author="blake grills" w:date="2020-04-02T18:35:00Z">
              <w:tcPr>
                <w:tcW w:w="1439" w:type="dxa"/>
              </w:tcPr>
            </w:tcPrChange>
          </w:tcPr>
          <w:p w14:paraId="404D3DDF" w14:textId="658ED51E" w:rsidR="00755023" w:rsidRDefault="00755023" w:rsidP="00755023">
            <w:pPr>
              <w:ind w:firstLine="0"/>
              <w:jc w:val="right"/>
              <w:rPr>
                <w:ins w:id="1924" w:author="blake grills" w:date="2020-04-02T18:32:00Z"/>
                <w:rFonts w:cs="Times New Roman"/>
                <w:szCs w:val="24"/>
              </w:rPr>
              <w:pPrChange w:id="1925" w:author="Unknown" w:date="2020-04-02T18:35:00Z">
                <w:pPr>
                  <w:ind w:firstLine="0"/>
                </w:pPr>
              </w:pPrChange>
            </w:pPr>
            <w:ins w:id="1926" w:author="blake grills" w:date="2020-04-02T18:33:00Z">
              <w:r>
                <w:rPr>
                  <w:color w:val="000000"/>
                  <w:sz w:val="20"/>
                  <w:szCs w:val="20"/>
                </w:rPr>
                <w:t>6049345</w:t>
              </w:r>
            </w:ins>
          </w:p>
        </w:tc>
        <w:tc>
          <w:tcPr>
            <w:tcW w:w="0" w:type="auto"/>
            <w:vAlign w:val="bottom"/>
            <w:tcPrChange w:id="1927" w:author="blake grills" w:date="2020-04-02T18:35:00Z">
              <w:tcPr>
                <w:tcW w:w="1439" w:type="dxa"/>
              </w:tcPr>
            </w:tcPrChange>
          </w:tcPr>
          <w:p w14:paraId="6E4B6B9A" w14:textId="3392CD98" w:rsidR="00755023" w:rsidRDefault="00755023" w:rsidP="00755023">
            <w:pPr>
              <w:ind w:firstLine="0"/>
              <w:jc w:val="right"/>
              <w:rPr>
                <w:ins w:id="1928" w:author="blake grills" w:date="2020-04-02T18:32:00Z"/>
                <w:rFonts w:cs="Times New Roman"/>
                <w:szCs w:val="24"/>
              </w:rPr>
              <w:pPrChange w:id="1929" w:author="Unknown" w:date="2020-04-02T18:35:00Z">
                <w:pPr>
                  <w:ind w:firstLine="0"/>
                </w:pPr>
              </w:pPrChange>
            </w:pPr>
            <w:ins w:id="1930" w:author="blake grills" w:date="2020-04-02T18:33:00Z">
              <w:r>
                <w:rPr>
                  <w:color w:val="000000"/>
                  <w:sz w:val="20"/>
                  <w:szCs w:val="20"/>
                </w:rPr>
                <w:t>1295150</w:t>
              </w:r>
            </w:ins>
          </w:p>
        </w:tc>
        <w:tc>
          <w:tcPr>
            <w:tcW w:w="0" w:type="auto"/>
            <w:vAlign w:val="bottom"/>
            <w:tcPrChange w:id="1931" w:author="blake grills" w:date="2020-04-02T18:35:00Z">
              <w:tcPr>
                <w:tcW w:w="1439" w:type="dxa"/>
              </w:tcPr>
            </w:tcPrChange>
          </w:tcPr>
          <w:p w14:paraId="5E6BD9BF" w14:textId="21E61710" w:rsidR="00755023" w:rsidRDefault="00755023" w:rsidP="00755023">
            <w:pPr>
              <w:ind w:firstLine="0"/>
              <w:jc w:val="right"/>
              <w:rPr>
                <w:ins w:id="1932" w:author="blake grills" w:date="2020-04-02T18:32:00Z"/>
                <w:rFonts w:cs="Times New Roman"/>
                <w:szCs w:val="24"/>
              </w:rPr>
              <w:pPrChange w:id="1933" w:author="Unknown" w:date="2020-04-02T18:35:00Z">
                <w:pPr>
                  <w:ind w:firstLine="0"/>
                </w:pPr>
              </w:pPrChange>
            </w:pPr>
            <w:ins w:id="1934" w:author="blake grills" w:date="2020-04-02T18:33:00Z">
              <w:r>
                <w:rPr>
                  <w:color w:val="000000"/>
                  <w:sz w:val="20"/>
                  <w:szCs w:val="20"/>
                </w:rPr>
                <w:t>11</w:t>
              </w:r>
            </w:ins>
          </w:p>
        </w:tc>
        <w:tc>
          <w:tcPr>
            <w:tcW w:w="0" w:type="auto"/>
            <w:vAlign w:val="bottom"/>
            <w:tcPrChange w:id="1935" w:author="blake grills" w:date="2020-04-02T18:35:00Z">
              <w:tcPr>
                <w:tcW w:w="1439" w:type="dxa"/>
              </w:tcPr>
            </w:tcPrChange>
          </w:tcPr>
          <w:p w14:paraId="6A8D5651" w14:textId="130F884C" w:rsidR="00755023" w:rsidRDefault="00755023" w:rsidP="00755023">
            <w:pPr>
              <w:ind w:firstLine="0"/>
              <w:jc w:val="right"/>
              <w:rPr>
                <w:ins w:id="1936" w:author="blake grills" w:date="2020-04-02T18:32:00Z"/>
                <w:rFonts w:cs="Times New Roman"/>
                <w:szCs w:val="24"/>
              </w:rPr>
              <w:pPrChange w:id="1937" w:author="Unknown" w:date="2020-04-02T18:35:00Z">
                <w:pPr>
                  <w:ind w:firstLine="0"/>
                </w:pPr>
              </w:pPrChange>
            </w:pPr>
            <w:ins w:id="1938" w:author="blake grills" w:date="2020-04-02T18:33:00Z">
              <w:r>
                <w:rPr>
                  <w:color w:val="000000"/>
                  <w:sz w:val="20"/>
                  <w:szCs w:val="20"/>
                </w:rPr>
                <w:t>11</w:t>
              </w:r>
            </w:ins>
          </w:p>
        </w:tc>
        <w:tc>
          <w:tcPr>
            <w:tcW w:w="0" w:type="auto"/>
            <w:vAlign w:val="bottom"/>
            <w:tcPrChange w:id="1939" w:author="blake grills" w:date="2020-04-02T18:35:00Z">
              <w:tcPr>
                <w:tcW w:w="1439" w:type="dxa"/>
              </w:tcPr>
            </w:tcPrChange>
          </w:tcPr>
          <w:p w14:paraId="4B354AC6" w14:textId="55EC8A06" w:rsidR="00755023" w:rsidRDefault="00755023" w:rsidP="00755023">
            <w:pPr>
              <w:ind w:firstLine="0"/>
              <w:jc w:val="right"/>
              <w:rPr>
                <w:ins w:id="1940" w:author="blake grills" w:date="2020-04-02T18:32:00Z"/>
                <w:rFonts w:cs="Times New Roman"/>
                <w:szCs w:val="24"/>
              </w:rPr>
              <w:pPrChange w:id="1941" w:author="Unknown" w:date="2020-04-02T18:35:00Z">
                <w:pPr>
                  <w:ind w:firstLine="0"/>
                </w:pPr>
              </w:pPrChange>
            </w:pPr>
            <w:ins w:id="1942" w:author="blake grills" w:date="2020-04-02T18:33:00Z">
              <w:r>
                <w:rPr>
                  <w:color w:val="000000"/>
                  <w:sz w:val="20"/>
                  <w:szCs w:val="20"/>
                </w:rPr>
                <w:t>21.41</w:t>
              </w:r>
            </w:ins>
          </w:p>
        </w:tc>
        <w:tc>
          <w:tcPr>
            <w:tcW w:w="0" w:type="auto"/>
            <w:vAlign w:val="bottom"/>
            <w:tcPrChange w:id="1943" w:author="blake grills" w:date="2020-04-02T18:35:00Z">
              <w:tcPr>
                <w:tcW w:w="1439" w:type="dxa"/>
              </w:tcPr>
            </w:tcPrChange>
          </w:tcPr>
          <w:p w14:paraId="5682769A" w14:textId="6E77EDC8" w:rsidR="00755023" w:rsidRDefault="00755023" w:rsidP="00755023">
            <w:pPr>
              <w:ind w:firstLine="0"/>
              <w:jc w:val="right"/>
              <w:rPr>
                <w:ins w:id="1944" w:author="blake grills" w:date="2020-04-02T18:32:00Z"/>
                <w:rFonts w:cs="Times New Roman"/>
                <w:szCs w:val="24"/>
              </w:rPr>
              <w:pPrChange w:id="1945" w:author="Unknown" w:date="2020-04-02T18:35:00Z">
                <w:pPr>
                  <w:ind w:firstLine="0"/>
                </w:pPr>
              </w:pPrChange>
            </w:pPr>
            <w:ins w:id="1946" w:author="blake grills" w:date="2020-04-02T18:33:00Z">
              <w:r>
                <w:rPr>
                  <w:color w:val="000000"/>
                  <w:sz w:val="20"/>
                  <w:szCs w:val="20"/>
                </w:rPr>
                <w:t>16.6854</w:t>
              </w:r>
            </w:ins>
          </w:p>
        </w:tc>
      </w:tr>
      <w:tr w:rsidR="00755023" w14:paraId="7FE386A4" w14:textId="77777777" w:rsidTr="00755023">
        <w:trPr>
          <w:ins w:id="1947" w:author="blake grills" w:date="2020-04-02T18:32:00Z"/>
        </w:trPr>
        <w:tc>
          <w:tcPr>
            <w:tcW w:w="0" w:type="auto"/>
            <w:vAlign w:val="bottom"/>
            <w:tcPrChange w:id="1948" w:author="blake grills" w:date="2020-04-02T18:35:00Z">
              <w:tcPr>
                <w:tcW w:w="1438" w:type="dxa"/>
              </w:tcPr>
            </w:tcPrChange>
          </w:tcPr>
          <w:p w14:paraId="18455DE7" w14:textId="09E9F730" w:rsidR="00755023" w:rsidRDefault="00755023" w:rsidP="00755023">
            <w:pPr>
              <w:ind w:firstLine="0"/>
              <w:rPr>
                <w:ins w:id="1949" w:author="blake grills" w:date="2020-04-02T18:32:00Z"/>
                <w:rFonts w:cs="Times New Roman"/>
                <w:szCs w:val="24"/>
              </w:rPr>
            </w:pPr>
            <w:ins w:id="1950" w:author="blake grills" w:date="2020-04-02T18:33:00Z">
              <w:r>
                <w:rPr>
                  <w:color w:val="000000"/>
                  <w:sz w:val="20"/>
                  <w:szCs w:val="20"/>
                </w:rPr>
                <w:t>nativejson benchmark</w:t>
              </w:r>
            </w:ins>
          </w:p>
        </w:tc>
        <w:tc>
          <w:tcPr>
            <w:tcW w:w="0" w:type="auto"/>
            <w:vAlign w:val="bottom"/>
            <w:tcPrChange w:id="1951" w:author="blake grills" w:date="2020-04-02T18:35:00Z">
              <w:tcPr>
                <w:tcW w:w="1439" w:type="dxa"/>
              </w:tcPr>
            </w:tcPrChange>
          </w:tcPr>
          <w:p w14:paraId="38303299" w14:textId="6FBCA4B5" w:rsidR="00755023" w:rsidRDefault="00755023" w:rsidP="00755023">
            <w:pPr>
              <w:ind w:firstLine="0"/>
              <w:rPr>
                <w:ins w:id="1952" w:author="blake grills" w:date="2020-04-02T18:32:00Z"/>
                <w:rFonts w:cs="Times New Roman"/>
                <w:szCs w:val="24"/>
              </w:rPr>
            </w:pPr>
            <w:ins w:id="1953" w:author="blake grills" w:date="2020-04-02T18:33:00Z">
              <w:r>
                <w:rPr>
                  <w:color w:val="000000"/>
                  <w:sz w:val="20"/>
                  <w:szCs w:val="20"/>
                </w:rPr>
                <w:t>C++/C</w:t>
              </w:r>
            </w:ins>
          </w:p>
        </w:tc>
        <w:tc>
          <w:tcPr>
            <w:tcW w:w="0" w:type="auto"/>
            <w:vAlign w:val="bottom"/>
            <w:tcPrChange w:id="1954" w:author="blake grills" w:date="2020-04-02T18:35:00Z">
              <w:tcPr>
                <w:tcW w:w="1439" w:type="dxa"/>
              </w:tcPr>
            </w:tcPrChange>
          </w:tcPr>
          <w:p w14:paraId="2C11DC98" w14:textId="33079D67" w:rsidR="00755023" w:rsidRDefault="00755023" w:rsidP="00755023">
            <w:pPr>
              <w:ind w:firstLine="0"/>
              <w:jc w:val="right"/>
              <w:rPr>
                <w:ins w:id="1955" w:author="blake grills" w:date="2020-04-02T18:32:00Z"/>
                <w:rFonts w:cs="Times New Roman"/>
                <w:szCs w:val="24"/>
              </w:rPr>
              <w:pPrChange w:id="1956" w:author="Unknown" w:date="2020-04-02T18:35:00Z">
                <w:pPr>
                  <w:ind w:firstLine="0"/>
                </w:pPr>
              </w:pPrChange>
            </w:pPr>
            <w:ins w:id="1957" w:author="blake grills" w:date="2020-04-02T18:33:00Z">
              <w:r>
                <w:rPr>
                  <w:color w:val="000000"/>
                  <w:sz w:val="20"/>
                  <w:szCs w:val="20"/>
                </w:rPr>
                <w:t>32</w:t>
              </w:r>
            </w:ins>
          </w:p>
        </w:tc>
        <w:tc>
          <w:tcPr>
            <w:tcW w:w="0" w:type="auto"/>
            <w:vAlign w:val="bottom"/>
            <w:tcPrChange w:id="1958" w:author="blake grills" w:date="2020-04-02T18:35:00Z">
              <w:tcPr>
                <w:tcW w:w="1439" w:type="dxa"/>
              </w:tcPr>
            </w:tcPrChange>
          </w:tcPr>
          <w:p w14:paraId="444871DC" w14:textId="462E56C1" w:rsidR="00755023" w:rsidRDefault="00755023" w:rsidP="00755023">
            <w:pPr>
              <w:ind w:firstLine="0"/>
              <w:jc w:val="right"/>
              <w:rPr>
                <w:ins w:id="1959" w:author="blake grills" w:date="2020-04-02T18:32:00Z"/>
                <w:rFonts w:cs="Times New Roman"/>
                <w:szCs w:val="24"/>
              </w:rPr>
              <w:pPrChange w:id="1960" w:author="Unknown" w:date="2020-04-02T18:35:00Z">
                <w:pPr>
                  <w:ind w:firstLine="0"/>
                </w:pPr>
              </w:pPrChange>
            </w:pPr>
            <w:ins w:id="1961" w:author="blake grills" w:date="2020-04-02T18:33:00Z">
              <w:r>
                <w:rPr>
                  <w:color w:val="000000"/>
                  <w:sz w:val="20"/>
                  <w:szCs w:val="20"/>
                </w:rPr>
                <w:t>16006</w:t>
              </w:r>
            </w:ins>
          </w:p>
        </w:tc>
        <w:tc>
          <w:tcPr>
            <w:tcW w:w="0" w:type="auto"/>
            <w:vAlign w:val="bottom"/>
            <w:tcPrChange w:id="1962" w:author="blake grills" w:date="2020-04-02T18:35:00Z">
              <w:tcPr>
                <w:tcW w:w="1439" w:type="dxa"/>
              </w:tcPr>
            </w:tcPrChange>
          </w:tcPr>
          <w:p w14:paraId="2A44D911" w14:textId="7AC2F7E3" w:rsidR="00755023" w:rsidRDefault="00755023" w:rsidP="00755023">
            <w:pPr>
              <w:ind w:firstLine="0"/>
              <w:jc w:val="right"/>
              <w:rPr>
                <w:ins w:id="1963" w:author="blake grills" w:date="2020-04-02T18:32:00Z"/>
                <w:rFonts w:cs="Times New Roman"/>
                <w:szCs w:val="24"/>
              </w:rPr>
              <w:pPrChange w:id="1964" w:author="Unknown" w:date="2020-04-02T18:35:00Z">
                <w:pPr>
                  <w:ind w:firstLine="0"/>
                </w:pPr>
              </w:pPrChange>
            </w:pPr>
            <w:ins w:id="1965" w:author="blake grills" w:date="2020-04-02T18:33:00Z">
              <w:r>
                <w:rPr>
                  <w:color w:val="000000"/>
                  <w:sz w:val="20"/>
                  <w:szCs w:val="20"/>
                </w:rPr>
                <w:t>1337</w:t>
              </w:r>
            </w:ins>
          </w:p>
        </w:tc>
        <w:tc>
          <w:tcPr>
            <w:tcW w:w="0" w:type="auto"/>
            <w:vAlign w:val="bottom"/>
            <w:tcPrChange w:id="1966" w:author="blake grills" w:date="2020-04-02T18:35:00Z">
              <w:tcPr>
                <w:tcW w:w="1439" w:type="dxa"/>
              </w:tcPr>
            </w:tcPrChange>
          </w:tcPr>
          <w:p w14:paraId="2E483A58" w14:textId="24ACAE23" w:rsidR="00755023" w:rsidRDefault="00755023" w:rsidP="00755023">
            <w:pPr>
              <w:ind w:firstLine="0"/>
              <w:jc w:val="right"/>
              <w:rPr>
                <w:ins w:id="1967" w:author="blake grills" w:date="2020-04-02T18:32:00Z"/>
                <w:rFonts w:cs="Times New Roman"/>
                <w:szCs w:val="24"/>
              </w:rPr>
              <w:pPrChange w:id="1968" w:author="Unknown" w:date="2020-04-02T18:35:00Z">
                <w:pPr>
                  <w:ind w:firstLine="0"/>
                </w:pPr>
              </w:pPrChange>
            </w:pPr>
            <w:ins w:id="1969" w:author="blake grills" w:date="2020-04-02T18:33:00Z">
              <w:r>
                <w:rPr>
                  <w:color w:val="000000"/>
                  <w:sz w:val="20"/>
                  <w:szCs w:val="20"/>
                </w:rPr>
                <w:t>42</w:t>
              </w:r>
            </w:ins>
          </w:p>
        </w:tc>
        <w:tc>
          <w:tcPr>
            <w:tcW w:w="0" w:type="auto"/>
            <w:vAlign w:val="bottom"/>
            <w:tcPrChange w:id="1970" w:author="blake grills" w:date="2020-04-02T18:35:00Z">
              <w:tcPr>
                <w:tcW w:w="1439" w:type="dxa"/>
              </w:tcPr>
            </w:tcPrChange>
          </w:tcPr>
          <w:p w14:paraId="23F2FB4A" w14:textId="0FA13322" w:rsidR="00755023" w:rsidRDefault="00755023" w:rsidP="00755023">
            <w:pPr>
              <w:ind w:firstLine="0"/>
              <w:jc w:val="right"/>
              <w:rPr>
                <w:ins w:id="1971" w:author="blake grills" w:date="2020-04-02T18:32:00Z"/>
                <w:rFonts w:cs="Times New Roman"/>
                <w:szCs w:val="24"/>
              </w:rPr>
              <w:pPrChange w:id="1972" w:author="Unknown" w:date="2020-04-02T18:35:00Z">
                <w:pPr>
                  <w:ind w:firstLine="0"/>
                </w:pPr>
              </w:pPrChange>
            </w:pPr>
            <w:ins w:id="1973" w:author="blake grills" w:date="2020-04-02T18:33:00Z">
              <w:r>
                <w:rPr>
                  <w:color w:val="000000"/>
                  <w:sz w:val="20"/>
                  <w:szCs w:val="20"/>
                </w:rPr>
                <w:t>7</w:t>
              </w:r>
            </w:ins>
          </w:p>
        </w:tc>
        <w:tc>
          <w:tcPr>
            <w:tcW w:w="0" w:type="auto"/>
            <w:vAlign w:val="bottom"/>
            <w:tcPrChange w:id="1974" w:author="blake grills" w:date="2020-04-02T18:35:00Z">
              <w:tcPr>
                <w:tcW w:w="1439" w:type="dxa"/>
              </w:tcPr>
            </w:tcPrChange>
          </w:tcPr>
          <w:p w14:paraId="3B9F1E00" w14:textId="36335E98" w:rsidR="00755023" w:rsidRDefault="00755023" w:rsidP="00755023">
            <w:pPr>
              <w:ind w:firstLine="0"/>
              <w:jc w:val="right"/>
              <w:rPr>
                <w:ins w:id="1975" w:author="blake grills" w:date="2020-04-02T18:32:00Z"/>
                <w:rFonts w:cs="Times New Roman"/>
                <w:szCs w:val="24"/>
              </w:rPr>
              <w:pPrChange w:id="1976" w:author="Unknown" w:date="2020-04-02T18:35:00Z">
                <w:pPr>
                  <w:ind w:firstLine="0"/>
                </w:pPr>
              </w:pPrChange>
            </w:pPr>
            <w:ins w:id="1977" w:author="blake grills" w:date="2020-04-02T18:33:00Z">
              <w:r>
                <w:rPr>
                  <w:color w:val="000000"/>
                  <w:sz w:val="20"/>
                  <w:szCs w:val="20"/>
                </w:rPr>
                <w:t>8.35</w:t>
              </w:r>
            </w:ins>
          </w:p>
        </w:tc>
        <w:tc>
          <w:tcPr>
            <w:tcW w:w="0" w:type="auto"/>
            <w:vAlign w:val="bottom"/>
            <w:tcPrChange w:id="1978" w:author="blake grills" w:date="2020-04-02T18:35:00Z">
              <w:tcPr>
                <w:tcW w:w="1439" w:type="dxa"/>
              </w:tcPr>
            </w:tcPrChange>
          </w:tcPr>
          <w:p w14:paraId="624EB0DA" w14:textId="6BC0AC62" w:rsidR="00755023" w:rsidRDefault="00755023" w:rsidP="00755023">
            <w:pPr>
              <w:ind w:firstLine="0"/>
              <w:jc w:val="right"/>
              <w:rPr>
                <w:ins w:id="1979" w:author="blake grills" w:date="2020-04-02T18:32:00Z"/>
                <w:rFonts w:cs="Times New Roman"/>
                <w:szCs w:val="24"/>
              </w:rPr>
              <w:pPrChange w:id="1980" w:author="Unknown" w:date="2020-04-02T18:35:00Z">
                <w:pPr>
                  <w:ind w:firstLine="0"/>
                </w:pPr>
              </w:pPrChange>
            </w:pPr>
            <w:ins w:id="1981" w:author="blake grills" w:date="2020-04-02T18:33:00Z">
              <w:r>
                <w:rPr>
                  <w:color w:val="000000"/>
                  <w:sz w:val="20"/>
                  <w:szCs w:val="20"/>
                </w:rPr>
                <w:t>0.0172</w:t>
              </w:r>
            </w:ins>
          </w:p>
        </w:tc>
      </w:tr>
      <w:tr w:rsidR="00755023" w14:paraId="708A1D90" w14:textId="77777777" w:rsidTr="00755023">
        <w:trPr>
          <w:ins w:id="1982" w:author="blake grills" w:date="2020-04-02T18:32:00Z"/>
        </w:trPr>
        <w:tc>
          <w:tcPr>
            <w:tcW w:w="0" w:type="auto"/>
            <w:vAlign w:val="bottom"/>
            <w:tcPrChange w:id="1983" w:author="blake grills" w:date="2020-04-02T18:35:00Z">
              <w:tcPr>
                <w:tcW w:w="1438" w:type="dxa"/>
              </w:tcPr>
            </w:tcPrChange>
          </w:tcPr>
          <w:p w14:paraId="56B12D8C" w14:textId="59A20A29" w:rsidR="00755023" w:rsidRDefault="00755023" w:rsidP="00755023">
            <w:pPr>
              <w:ind w:firstLine="0"/>
              <w:rPr>
                <w:ins w:id="1984" w:author="blake grills" w:date="2020-04-02T18:32:00Z"/>
                <w:rFonts w:cs="Times New Roman"/>
                <w:szCs w:val="24"/>
              </w:rPr>
            </w:pPr>
            <w:ins w:id="1985" w:author="blake grills" w:date="2020-04-02T18:33:00Z">
              <w:r>
                <w:rPr>
                  <w:color w:val="000000"/>
                  <w:sz w:val="20"/>
                  <w:szCs w:val="20"/>
                </w:rPr>
                <w:t>oclint</w:t>
              </w:r>
            </w:ins>
          </w:p>
        </w:tc>
        <w:tc>
          <w:tcPr>
            <w:tcW w:w="0" w:type="auto"/>
            <w:vAlign w:val="bottom"/>
            <w:tcPrChange w:id="1986" w:author="blake grills" w:date="2020-04-02T18:35:00Z">
              <w:tcPr>
                <w:tcW w:w="1439" w:type="dxa"/>
              </w:tcPr>
            </w:tcPrChange>
          </w:tcPr>
          <w:p w14:paraId="662D4A52" w14:textId="386CA9BA" w:rsidR="00755023" w:rsidRDefault="00755023" w:rsidP="00755023">
            <w:pPr>
              <w:ind w:firstLine="0"/>
              <w:rPr>
                <w:ins w:id="1987" w:author="blake grills" w:date="2020-04-02T18:32:00Z"/>
                <w:rFonts w:cs="Times New Roman"/>
                <w:szCs w:val="24"/>
              </w:rPr>
            </w:pPr>
            <w:ins w:id="1988" w:author="blake grills" w:date="2020-04-02T18:33:00Z">
              <w:r>
                <w:rPr>
                  <w:color w:val="000000"/>
                  <w:sz w:val="20"/>
                  <w:szCs w:val="20"/>
                </w:rPr>
                <w:t>C++/C</w:t>
              </w:r>
            </w:ins>
          </w:p>
        </w:tc>
        <w:tc>
          <w:tcPr>
            <w:tcW w:w="0" w:type="auto"/>
            <w:vAlign w:val="bottom"/>
            <w:tcPrChange w:id="1989" w:author="blake grills" w:date="2020-04-02T18:35:00Z">
              <w:tcPr>
                <w:tcW w:w="1439" w:type="dxa"/>
              </w:tcPr>
            </w:tcPrChange>
          </w:tcPr>
          <w:p w14:paraId="72890C4B" w14:textId="3BB80E73" w:rsidR="00755023" w:rsidRDefault="00755023" w:rsidP="00755023">
            <w:pPr>
              <w:ind w:firstLine="0"/>
              <w:jc w:val="right"/>
              <w:rPr>
                <w:ins w:id="1990" w:author="blake grills" w:date="2020-04-02T18:32:00Z"/>
                <w:rFonts w:cs="Times New Roman"/>
                <w:szCs w:val="24"/>
              </w:rPr>
              <w:pPrChange w:id="1991" w:author="Unknown" w:date="2020-04-02T18:35:00Z">
                <w:pPr>
                  <w:ind w:firstLine="0"/>
                </w:pPr>
              </w:pPrChange>
            </w:pPr>
            <w:ins w:id="1992" w:author="blake grills" w:date="2020-04-02T18:33:00Z">
              <w:r>
                <w:rPr>
                  <w:color w:val="000000"/>
                  <w:sz w:val="20"/>
                  <w:szCs w:val="20"/>
                </w:rPr>
                <w:t>29</w:t>
              </w:r>
            </w:ins>
          </w:p>
        </w:tc>
        <w:tc>
          <w:tcPr>
            <w:tcW w:w="0" w:type="auto"/>
            <w:vAlign w:val="bottom"/>
            <w:tcPrChange w:id="1993" w:author="blake grills" w:date="2020-04-02T18:35:00Z">
              <w:tcPr>
                <w:tcW w:w="1439" w:type="dxa"/>
              </w:tcPr>
            </w:tcPrChange>
          </w:tcPr>
          <w:p w14:paraId="0EA997A7" w14:textId="1F0F2F5D" w:rsidR="00755023" w:rsidRDefault="00755023" w:rsidP="00755023">
            <w:pPr>
              <w:ind w:firstLine="0"/>
              <w:jc w:val="right"/>
              <w:rPr>
                <w:ins w:id="1994" w:author="blake grills" w:date="2020-04-02T18:32:00Z"/>
                <w:rFonts w:cs="Times New Roman"/>
                <w:szCs w:val="24"/>
              </w:rPr>
              <w:pPrChange w:id="1995" w:author="Unknown" w:date="2020-04-02T18:35:00Z">
                <w:pPr>
                  <w:ind w:firstLine="0"/>
                </w:pPr>
              </w:pPrChange>
            </w:pPr>
            <w:ins w:id="1996" w:author="blake grills" w:date="2020-04-02T18:33:00Z">
              <w:r>
                <w:rPr>
                  <w:color w:val="000000"/>
                  <w:sz w:val="20"/>
                  <w:szCs w:val="20"/>
                </w:rPr>
                <w:t>21478</w:t>
              </w:r>
            </w:ins>
          </w:p>
        </w:tc>
        <w:tc>
          <w:tcPr>
            <w:tcW w:w="0" w:type="auto"/>
            <w:vAlign w:val="bottom"/>
            <w:tcPrChange w:id="1997" w:author="blake grills" w:date="2020-04-02T18:35:00Z">
              <w:tcPr>
                <w:tcW w:w="1439" w:type="dxa"/>
              </w:tcPr>
            </w:tcPrChange>
          </w:tcPr>
          <w:p w14:paraId="1B2BA5A1" w14:textId="2498D79B" w:rsidR="00755023" w:rsidRDefault="00755023" w:rsidP="00755023">
            <w:pPr>
              <w:ind w:firstLine="0"/>
              <w:jc w:val="right"/>
              <w:rPr>
                <w:ins w:id="1998" w:author="blake grills" w:date="2020-04-02T18:32:00Z"/>
                <w:rFonts w:cs="Times New Roman"/>
                <w:szCs w:val="24"/>
              </w:rPr>
              <w:pPrChange w:id="1999" w:author="Unknown" w:date="2020-04-02T18:35:00Z">
                <w:pPr>
                  <w:ind w:firstLine="0"/>
                </w:pPr>
              </w:pPrChange>
            </w:pPr>
            <w:ins w:id="2000" w:author="blake grills" w:date="2020-04-02T18:33:00Z">
              <w:r>
                <w:rPr>
                  <w:color w:val="000000"/>
                  <w:sz w:val="20"/>
                  <w:szCs w:val="20"/>
                </w:rPr>
                <w:t>478</w:t>
              </w:r>
            </w:ins>
          </w:p>
        </w:tc>
        <w:tc>
          <w:tcPr>
            <w:tcW w:w="0" w:type="auto"/>
            <w:vAlign w:val="bottom"/>
            <w:tcPrChange w:id="2001" w:author="blake grills" w:date="2020-04-02T18:35:00Z">
              <w:tcPr>
                <w:tcW w:w="1439" w:type="dxa"/>
              </w:tcPr>
            </w:tcPrChange>
          </w:tcPr>
          <w:p w14:paraId="747DE1A9" w14:textId="16942077" w:rsidR="00755023" w:rsidRDefault="00755023" w:rsidP="00755023">
            <w:pPr>
              <w:ind w:firstLine="0"/>
              <w:jc w:val="right"/>
              <w:rPr>
                <w:ins w:id="2002" w:author="blake grills" w:date="2020-04-02T18:32:00Z"/>
                <w:rFonts w:cs="Times New Roman"/>
                <w:szCs w:val="24"/>
              </w:rPr>
              <w:pPrChange w:id="2003" w:author="Unknown" w:date="2020-04-02T18:35:00Z">
                <w:pPr>
                  <w:ind w:firstLine="0"/>
                </w:pPr>
              </w:pPrChange>
            </w:pPr>
            <w:ins w:id="2004" w:author="blake grills" w:date="2020-04-02T18:33:00Z">
              <w:r>
                <w:rPr>
                  <w:color w:val="000000"/>
                  <w:sz w:val="20"/>
                  <w:szCs w:val="20"/>
                </w:rPr>
                <w:t>59</w:t>
              </w:r>
            </w:ins>
          </w:p>
        </w:tc>
        <w:tc>
          <w:tcPr>
            <w:tcW w:w="0" w:type="auto"/>
            <w:vAlign w:val="bottom"/>
            <w:tcPrChange w:id="2005" w:author="blake grills" w:date="2020-04-02T18:35:00Z">
              <w:tcPr>
                <w:tcW w:w="1439" w:type="dxa"/>
              </w:tcPr>
            </w:tcPrChange>
          </w:tcPr>
          <w:p w14:paraId="1C46F7DF" w14:textId="4BAE2FD3" w:rsidR="00755023" w:rsidRDefault="00755023" w:rsidP="00755023">
            <w:pPr>
              <w:ind w:firstLine="0"/>
              <w:jc w:val="right"/>
              <w:rPr>
                <w:ins w:id="2006" w:author="blake grills" w:date="2020-04-02T18:32:00Z"/>
                <w:rFonts w:cs="Times New Roman"/>
                <w:szCs w:val="24"/>
              </w:rPr>
              <w:pPrChange w:id="2007" w:author="Unknown" w:date="2020-04-02T18:35:00Z">
                <w:pPr>
                  <w:ind w:firstLine="0"/>
                </w:pPr>
              </w:pPrChange>
            </w:pPr>
            <w:ins w:id="2008" w:author="blake grills" w:date="2020-04-02T18:33:00Z">
              <w:r>
                <w:rPr>
                  <w:color w:val="000000"/>
                  <w:sz w:val="20"/>
                  <w:szCs w:val="20"/>
                </w:rPr>
                <w:t>13</w:t>
              </w:r>
            </w:ins>
          </w:p>
        </w:tc>
        <w:tc>
          <w:tcPr>
            <w:tcW w:w="0" w:type="auto"/>
            <w:vAlign w:val="bottom"/>
            <w:tcPrChange w:id="2009" w:author="blake grills" w:date="2020-04-02T18:35:00Z">
              <w:tcPr>
                <w:tcW w:w="1439" w:type="dxa"/>
              </w:tcPr>
            </w:tcPrChange>
          </w:tcPr>
          <w:p w14:paraId="699FFA01" w14:textId="746D8D23" w:rsidR="00755023" w:rsidRDefault="00755023" w:rsidP="00755023">
            <w:pPr>
              <w:ind w:firstLine="0"/>
              <w:jc w:val="right"/>
              <w:rPr>
                <w:ins w:id="2010" w:author="blake grills" w:date="2020-04-02T18:32:00Z"/>
                <w:rFonts w:cs="Times New Roman"/>
                <w:szCs w:val="24"/>
              </w:rPr>
              <w:pPrChange w:id="2011" w:author="Unknown" w:date="2020-04-02T18:35:00Z">
                <w:pPr>
                  <w:ind w:firstLine="0"/>
                </w:pPr>
              </w:pPrChange>
            </w:pPr>
            <w:ins w:id="2012" w:author="blake grills" w:date="2020-04-02T18:33:00Z">
              <w:r>
                <w:rPr>
                  <w:color w:val="000000"/>
                  <w:sz w:val="20"/>
                  <w:szCs w:val="20"/>
                </w:rPr>
                <w:t>2.23</w:t>
              </w:r>
            </w:ins>
          </w:p>
        </w:tc>
        <w:tc>
          <w:tcPr>
            <w:tcW w:w="0" w:type="auto"/>
            <w:vAlign w:val="bottom"/>
            <w:tcPrChange w:id="2013" w:author="blake grills" w:date="2020-04-02T18:35:00Z">
              <w:tcPr>
                <w:tcW w:w="1439" w:type="dxa"/>
              </w:tcPr>
            </w:tcPrChange>
          </w:tcPr>
          <w:p w14:paraId="3946E9F5" w14:textId="29CC6F9A" w:rsidR="00755023" w:rsidRDefault="00755023" w:rsidP="00755023">
            <w:pPr>
              <w:ind w:firstLine="0"/>
              <w:jc w:val="right"/>
              <w:rPr>
                <w:ins w:id="2014" w:author="blake grills" w:date="2020-04-02T18:32:00Z"/>
                <w:rFonts w:cs="Times New Roman"/>
                <w:szCs w:val="24"/>
              </w:rPr>
              <w:pPrChange w:id="2015" w:author="Unknown" w:date="2020-04-02T18:35:00Z">
                <w:pPr>
                  <w:ind w:firstLine="0"/>
                </w:pPr>
              </w:pPrChange>
            </w:pPr>
            <w:ins w:id="2016" w:author="blake grills" w:date="2020-04-02T18:33:00Z">
              <w:r>
                <w:rPr>
                  <w:color w:val="000000"/>
                  <w:sz w:val="20"/>
                  <w:szCs w:val="20"/>
                </w:rPr>
                <w:t>0.0062</w:t>
              </w:r>
            </w:ins>
          </w:p>
        </w:tc>
      </w:tr>
      <w:tr w:rsidR="00755023" w14:paraId="7C1D1253" w14:textId="77777777" w:rsidTr="00755023">
        <w:trPr>
          <w:ins w:id="2017" w:author="blake grills" w:date="2020-04-02T18:32:00Z"/>
        </w:trPr>
        <w:tc>
          <w:tcPr>
            <w:tcW w:w="0" w:type="auto"/>
            <w:vAlign w:val="bottom"/>
            <w:tcPrChange w:id="2018" w:author="blake grills" w:date="2020-04-02T18:35:00Z">
              <w:tcPr>
                <w:tcW w:w="1438" w:type="dxa"/>
              </w:tcPr>
            </w:tcPrChange>
          </w:tcPr>
          <w:p w14:paraId="7D9D1B0A" w14:textId="22E23266" w:rsidR="00755023" w:rsidRDefault="00755023" w:rsidP="00755023">
            <w:pPr>
              <w:ind w:firstLine="0"/>
              <w:rPr>
                <w:ins w:id="2019" w:author="blake grills" w:date="2020-04-02T18:32:00Z"/>
                <w:rFonts w:cs="Times New Roman"/>
                <w:szCs w:val="24"/>
              </w:rPr>
            </w:pPr>
            <w:ins w:id="2020" w:author="blake grills" w:date="2020-04-02T18:33:00Z">
              <w:r>
                <w:rPr>
                  <w:color w:val="000000"/>
                  <w:sz w:val="20"/>
                  <w:szCs w:val="20"/>
                </w:rPr>
                <w:t>osrm backend</w:t>
              </w:r>
            </w:ins>
          </w:p>
        </w:tc>
        <w:tc>
          <w:tcPr>
            <w:tcW w:w="0" w:type="auto"/>
            <w:vAlign w:val="bottom"/>
            <w:tcPrChange w:id="2021" w:author="blake grills" w:date="2020-04-02T18:35:00Z">
              <w:tcPr>
                <w:tcW w:w="1439" w:type="dxa"/>
              </w:tcPr>
            </w:tcPrChange>
          </w:tcPr>
          <w:p w14:paraId="0F23470C" w14:textId="5AB44985" w:rsidR="00755023" w:rsidRDefault="00755023" w:rsidP="00755023">
            <w:pPr>
              <w:ind w:firstLine="0"/>
              <w:rPr>
                <w:ins w:id="2022" w:author="blake grills" w:date="2020-04-02T18:32:00Z"/>
                <w:rFonts w:cs="Times New Roman"/>
                <w:szCs w:val="24"/>
              </w:rPr>
            </w:pPr>
            <w:ins w:id="2023" w:author="blake grills" w:date="2020-04-02T18:33:00Z">
              <w:r>
                <w:rPr>
                  <w:color w:val="000000"/>
                  <w:sz w:val="20"/>
                  <w:szCs w:val="20"/>
                </w:rPr>
                <w:t>C/C++</w:t>
              </w:r>
            </w:ins>
          </w:p>
        </w:tc>
        <w:tc>
          <w:tcPr>
            <w:tcW w:w="0" w:type="auto"/>
            <w:vAlign w:val="bottom"/>
            <w:tcPrChange w:id="2024" w:author="blake grills" w:date="2020-04-02T18:35:00Z">
              <w:tcPr>
                <w:tcW w:w="1439" w:type="dxa"/>
              </w:tcPr>
            </w:tcPrChange>
          </w:tcPr>
          <w:p w14:paraId="576946F0" w14:textId="517564AF" w:rsidR="00755023" w:rsidRDefault="00755023" w:rsidP="00755023">
            <w:pPr>
              <w:ind w:firstLine="0"/>
              <w:jc w:val="right"/>
              <w:rPr>
                <w:ins w:id="2025" w:author="blake grills" w:date="2020-04-02T18:32:00Z"/>
                <w:rFonts w:cs="Times New Roman"/>
                <w:szCs w:val="24"/>
              </w:rPr>
              <w:pPrChange w:id="2026" w:author="Unknown" w:date="2020-04-02T18:35:00Z">
                <w:pPr>
                  <w:ind w:firstLine="0"/>
                </w:pPr>
              </w:pPrChange>
            </w:pPr>
            <w:ins w:id="2027" w:author="blake grills" w:date="2020-04-02T18:33:00Z">
              <w:r>
                <w:rPr>
                  <w:color w:val="000000"/>
                  <w:sz w:val="20"/>
                  <w:szCs w:val="20"/>
                </w:rPr>
                <w:t>109</w:t>
              </w:r>
            </w:ins>
          </w:p>
        </w:tc>
        <w:tc>
          <w:tcPr>
            <w:tcW w:w="0" w:type="auto"/>
            <w:vAlign w:val="bottom"/>
            <w:tcPrChange w:id="2028" w:author="blake grills" w:date="2020-04-02T18:35:00Z">
              <w:tcPr>
                <w:tcW w:w="1439" w:type="dxa"/>
              </w:tcPr>
            </w:tcPrChange>
          </w:tcPr>
          <w:p w14:paraId="7CD34C23" w14:textId="1FA46099" w:rsidR="00755023" w:rsidRDefault="00755023" w:rsidP="00755023">
            <w:pPr>
              <w:ind w:firstLine="0"/>
              <w:jc w:val="right"/>
              <w:rPr>
                <w:ins w:id="2029" w:author="blake grills" w:date="2020-04-02T18:32:00Z"/>
                <w:rFonts w:cs="Times New Roman"/>
                <w:szCs w:val="24"/>
              </w:rPr>
              <w:pPrChange w:id="2030" w:author="Unknown" w:date="2020-04-02T18:35:00Z">
                <w:pPr>
                  <w:ind w:firstLine="0"/>
                </w:pPr>
              </w:pPrChange>
            </w:pPr>
            <w:ins w:id="2031" w:author="blake grills" w:date="2020-04-02T18:33:00Z">
              <w:r>
                <w:rPr>
                  <w:color w:val="000000"/>
                  <w:sz w:val="20"/>
                  <w:szCs w:val="20"/>
                </w:rPr>
                <w:t>187682</w:t>
              </w:r>
            </w:ins>
          </w:p>
        </w:tc>
        <w:tc>
          <w:tcPr>
            <w:tcW w:w="0" w:type="auto"/>
            <w:vAlign w:val="bottom"/>
            <w:tcPrChange w:id="2032" w:author="blake grills" w:date="2020-04-02T18:35:00Z">
              <w:tcPr>
                <w:tcW w:w="1439" w:type="dxa"/>
              </w:tcPr>
            </w:tcPrChange>
          </w:tcPr>
          <w:p w14:paraId="511CCA95" w14:textId="001A8AF4" w:rsidR="00755023" w:rsidRDefault="00755023" w:rsidP="00755023">
            <w:pPr>
              <w:ind w:firstLine="0"/>
              <w:jc w:val="right"/>
              <w:rPr>
                <w:ins w:id="2033" w:author="blake grills" w:date="2020-04-02T18:32:00Z"/>
                <w:rFonts w:cs="Times New Roman"/>
                <w:szCs w:val="24"/>
              </w:rPr>
              <w:pPrChange w:id="2034" w:author="Unknown" w:date="2020-04-02T18:35:00Z">
                <w:pPr>
                  <w:ind w:firstLine="0"/>
                </w:pPr>
              </w:pPrChange>
            </w:pPr>
            <w:ins w:id="2035" w:author="blake grills" w:date="2020-04-02T18:33:00Z">
              <w:r>
                <w:rPr>
                  <w:color w:val="000000"/>
                  <w:sz w:val="20"/>
                  <w:szCs w:val="20"/>
                </w:rPr>
                <w:t>30768</w:t>
              </w:r>
            </w:ins>
          </w:p>
        </w:tc>
        <w:tc>
          <w:tcPr>
            <w:tcW w:w="0" w:type="auto"/>
            <w:vAlign w:val="bottom"/>
            <w:tcPrChange w:id="2036" w:author="blake grills" w:date="2020-04-02T18:35:00Z">
              <w:tcPr>
                <w:tcW w:w="1439" w:type="dxa"/>
              </w:tcPr>
            </w:tcPrChange>
          </w:tcPr>
          <w:p w14:paraId="5894974F" w14:textId="15515D0E" w:rsidR="00755023" w:rsidRDefault="00755023" w:rsidP="00755023">
            <w:pPr>
              <w:ind w:firstLine="0"/>
              <w:jc w:val="right"/>
              <w:rPr>
                <w:ins w:id="2037" w:author="blake grills" w:date="2020-04-02T18:32:00Z"/>
                <w:rFonts w:cs="Times New Roman"/>
                <w:szCs w:val="24"/>
              </w:rPr>
              <w:pPrChange w:id="2038" w:author="Unknown" w:date="2020-04-02T18:35:00Z">
                <w:pPr>
                  <w:ind w:firstLine="0"/>
                </w:pPr>
              </w:pPrChange>
            </w:pPr>
            <w:ins w:id="2039" w:author="blake grills" w:date="2020-04-02T18:33:00Z">
              <w:r>
                <w:rPr>
                  <w:color w:val="000000"/>
                  <w:sz w:val="20"/>
                  <w:szCs w:val="20"/>
                </w:rPr>
                <w:t>42</w:t>
              </w:r>
            </w:ins>
          </w:p>
        </w:tc>
        <w:tc>
          <w:tcPr>
            <w:tcW w:w="0" w:type="auto"/>
            <w:vAlign w:val="bottom"/>
            <w:tcPrChange w:id="2040" w:author="blake grills" w:date="2020-04-02T18:35:00Z">
              <w:tcPr>
                <w:tcW w:w="1439" w:type="dxa"/>
              </w:tcPr>
            </w:tcPrChange>
          </w:tcPr>
          <w:p w14:paraId="577DA217" w14:textId="6D6B8E38" w:rsidR="00755023" w:rsidRDefault="00755023" w:rsidP="00755023">
            <w:pPr>
              <w:ind w:firstLine="0"/>
              <w:jc w:val="right"/>
              <w:rPr>
                <w:ins w:id="2041" w:author="blake grills" w:date="2020-04-02T18:32:00Z"/>
                <w:rFonts w:cs="Times New Roman"/>
                <w:szCs w:val="24"/>
              </w:rPr>
              <w:pPrChange w:id="2042" w:author="Unknown" w:date="2020-04-02T18:35:00Z">
                <w:pPr>
                  <w:ind w:firstLine="0"/>
                </w:pPr>
              </w:pPrChange>
            </w:pPr>
            <w:ins w:id="2043" w:author="blake grills" w:date="2020-04-02T18:33:00Z">
              <w:r>
                <w:rPr>
                  <w:color w:val="000000"/>
                  <w:sz w:val="20"/>
                  <w:szCs w:val="20"/>
                </w:rPr>
                <w:t>0</w:t>
              </w:r>
            </w:ins>
          </w:p>
        </w:tc>
        <w:tc>
          <w:tcPr>
            <w:tcW w:w="0" w:type="auto"/>
            <w:vAlign w:val="bottom"/>
            <w:tcPrChange w:id="2044" w:author="blake grills" w:date="2020-04-02T18:35:00Z">
              <w:tcPr>
                <w:tcW w:w="1439" w:type="dxa"/>
              </w:tcPr>
            </w:tcPrChange>
          </w:tcPr>
          <w:p w14:paraId="09C037E2" w14:textId="523BE206" w:rsidR="00755023" w:rsidRDefault="00755023" w:rsidP="00755023">
            <w:pPr>
              <w:ind w:firstLine="0"/>
              <w:jc w:val="right"/>
              <w:rPr>
                <w:ins w:id="2045" w:author="blake grills" w:date="2020-04-02T18:32:00Z"/>
                <w:rFonts w:cs="Times New Roman"/>
                <w:szCs w:val="24"/>
              </w:rPr>
              <w:pPrChange w:id="2046" w:author="Unknown" w:date="2020-04-02T18:35:00Z">
                <w:pPr>
                  <w:ind w:firstLine="0"/>
                </w:pPr>
              </w:pPrChange>
            </w:pPr>
            <w:ins w:id="2047" w:author="blake grills" w:date="2020-04-02T18:33:00Z">
              <w:r>
                <w:rPr>
                  <w:color w:val="000000"/>
                  <w:sz w:val="20"/>
                  <w:szCs w:val="20"/>
                </w:rPr>
                <w:t>16.39</w:t>
              </w:r>
            </w:ins>
          </w:p>
        </w:tc>
        <w:tc>
          <w:tcPr>
            <w:tcW w:w="0" w:type="auto"/>
            <w:vAlign w:val="bottom"/>
            <w:tcPrChange w:id="2048" w:author="blake grills" w:date="2020-04-02T18:35:00Z">
              <w:tcPr>
                <w:tcW w:w="1439" w:type="dxa"/>
              </w:tcPr>
            </w:tcPrChange>
          </w:tcPr>
          <w:p w14:paraId="2E2C7F51" w14:textId="5E5AF0F2" w:rsidR="00755023" w:rsidRDefault="00755023" w:rsidP="00755023">
            <w:pPr>
              <w:ind w:firstLine="0"/>
              <w:jc w:val="right"/>
              <w:rPr>
                <w:ins w:id="2049" w:author="blake grills" w:date="2020-04-02T18:32:00Z"/>
                <w:rFonts w:cs="Times New Roman"/>
                <w:szCs w:val="24"/>
              </w:rPr>
              <w:pPrChange w:id="2050" w:author="Unknown" w:date="2020-04-02T18:35:00Z">
                <w:pPr>
                  <w:ind w:firstLine="0"/>
                </w:pPr>
              </w:pPrChange>
            </w:pPr>
            <w:ins w:id="2051" w:author="blake grills" w:date="2020-04-02T18:33:00Z">
              <w:r>
                <w:rPr>
                  <w:color w:val="000000"/>
                  <w:sz w:val="20"/>
                  <w:szCs w:val="20"/>
                </w:rPr>
                <w:t>0.3964</w:t>
              </w:r>
            </w:ins>
          </w:p>
        </w:tc>
      </w:tr>
      <w:tr w:rsidR="00755023" w14:paraId="4D29D701" w14:textId="77777777" w:rsidTr="00755023">
        <w:trPr>
          <w:ins w:id="2052" w:author="blake grills" w:date="2020-04-02T18:32:00Z"/>
        </w:trPr>
        <w:tc>
          <w:tcPr>
            <w:tcW w:w="0" w:type="auto"/>
            <w:vAlign w:val="bottom"/>
            <w:tcPrChange w:id="2053" w:author="blake grills" w:date="2020-04-02T18:35:00Z">
              <w:tcPr>
                <w:tcW w:w="1438" w:type="dxa"/>
              </w:tcPr>
            </w:tcPrChange>
          </w:tcPr>
          <w:p w14:paraId="0254FA6F" w14:textId="61DA5BEA" w:rsidR="00755023" w:rsidRDefault="00755023" w:rsidP="00755023">
            <w:pPr>
              <w:ind w:firstLine="0"/>
              <w:rPr>
                <w:ins w:id="2054" w:author="blake grills" w:date="2020-04-02T18:32:00Z"/>
                <w:rFonts w:cs="Times New Roman"/>
                <w:szCs w:val="24"/>
              </w:rPr>
            </w:pPr>
            <w:ins w:id="2055" w:author="blake grills" w:date="2020-04-02T18:33:00Z">
              <w:r>
                <w:rPr>
                  <w:color w:val="000000"/>
                  <w:sz w:val="20"/>
                  <w:szCs w:val="20"/>
                </w:rPr>
                <w:t>QR Code generator</w:t>
              </w:r>
            </w:ins>
          </w:p>
        </w:tc>
        <w:tc>
          <w:tcPr>
            <w:tcW w:w="0" w:type="auto"/>
            <w:vAlign w:val="bottom"/>
            <w:tcPrChange w:id="2056" w:author="blake grills" w:date="2020-04-02T18:35:00Z">
              <w:tcPr>
                <w:tcW w:w="1439" w:type="dxa"/>
              </w:tcPr>
            </w:tcPrChange>
          </w:tcPr>
          <w:p w14:paraId="1118269B" w14:textId="1104FE59" w:rsidR="00755023" w:rsidRDefault="00755023" w:rsidP="00755023">
            <w:pPr>
              <w:ind w:firstLine="0"/>
              <w:rPr>
                <w:ins w:id="2057" w:author="blake grills" w:date="2020-04-02T18:32:00Z"/>
                <w:rFonts w:cs="Times New Roman"/>
                <w:szCs w:val="24"/>
              </w:rPr>
            </w:pPr>
            <w:ins w:id="2058" w:author="blake grills" w:date="2020-04-02T18:33:00Z">
              <w:r>
                <w:rPr>
                  <w:color w:val="000000"/>
                  <w:sz w:val="20"/>
                  <w:szCs w:val="20"/>
                </w:rPr>
                <w:t>C/Java/C++</w:t>
              </w:r>
            </w:ins>
          </w:p>
        </w:tc>
        <w:tc>
          <w:tcPr>
            <w:tcW w:w="0" w:type="auto"/>
            <w:vAlign w:val="bottom"/>
            <w:tcPrChange w:id="2059" w:author="blake grills" w:date="2020-04-02T18:35:00Z">
              <w:tcPr>
                <w:tcW w:w="1439" w:type="dxa"/>
              </w:tcPr>
            </w:tcPrChange>
          </w:tcPr>
          <w:p w14:paraId="668DB737" w14:textId="079E43C0" w:rsidR="00755023" w:rsidRDefault="00755023" w:rsidP="00755023">
            <w:pPr>
              <w:ind w:firstLine="0"/>
              <w:jc w:val="right"/>
              <w:rPr>
                <w:ins w:id="2060" w:author="blake grills" w:date="2020-04-02T18:32:00Z"/>
                <w:rFonts w:cs="Times New Roman"/>
                <w:szCs w:val="24"/>
              </w:rPr>
              <w:pPrChange w:id="2061" w:author="Unknown" w:date="2020-04-02T18:35:00Z">
                <w:pPr>
                  <w:ind w:firstLine="0"/>
                </w:pPr>
              </w:pPrChange>
            </w:pPr>
            <w:ins w:id="2062" w:author="blake grills" w:date="2020-04-02T18:33:00Z">
              <w:r>
                <w:rPr>
                  <w:color w:val="000000"/>
                  <w:sz w:val="20"/>
                  <w:szCs w:val="20"/>
                </w:rPr>
                <w:t>2</w:t>
              </w:r>
            </w:ins>
          </w:p>
        </w:tc>
        <w:tc>
          <w:tcPr>
            <w:tcW w:w="0" w:type="auto"/>
            <w:vAlign w:val="bottom"/>
            <w:tcPrChange w:id="2063" w:author="blake grills" w:date="2020-04-02T18:35:00Z">
              <w:tcPr>
                <w:tcW w:w="1439" w:type="dxa"/>
              </w:tcPr>
            </w:tcPrChange>
          </w:tcPr>
          <w:p w14:paraId="65BA9E95" w14:textId="5D99BEB1" w:rsidR="00755023" w:rsidRDefault="00755023" w:rsidP="00755023">
            <w:pPr>
              <w:ind w:firstLine="0"/>
              <w:jc w:val="right"/>
              <w:rPr>
                <w:ins w:id="2064" w:author="blake grills" w:date="2020-04-02T18:32:00Z"/>
                <w:rFonts w:cs="Times New Roman"/>
                <w:szCs w:val="24"/>
              </w:rPr>
              <w:pPrChange w:id="2065" w:author="Unknown" w:date="2020-04-02T18:35:00Z">
                <w:pPr>
                  <w:ind w:firstLine="0"/>
                </w:pPr>
              </w:pPrChange>
            </w:pPr>
            <w:ins w:id="2066" w:author="blake grills" w:date="2020-04-02T18:33:00Z">
              <w:r>
                <w:rPr>
                  <w:color w:val="000000"/>
                  <w:sz w:val="20"/>
                  <w:szCs w:val="20"/>
                </w:rPr>
                <w:t>3910</w:t>
              </w:r>
            </w:ins>
          </w:p>
        </w:tc>
        <w:tc>
          <w:tcPr>
            <w:tcW w:w="0" w:type="auto"/>
            <w:vAlign w:val="bottom"/>
            <w:tcPrChange w:id="2067" w:author="blake grills" w:date="2020-04-02T18:35:00Z">
              <w:tcPr>
                <w:tcW w:w="1439" w:type="dxa"/>
              </w:tcPr>
            </w:tcPrChange>
          </w:tcPr>
          <w:p w14:paraId="43629FA8" w14:textId="6E357100" w:rsidR="00755023" w:rsidRDefault="00755023" w:rsidP="00755023">
            <w:pPr>
              <w:ind w:firstLine="0"/>
              <w:jc w:val="right"/>
              <w:rPr>
                <w:ins w:id="2068" w:author="blake grills" w:date="2020-04-02T18:32:00Z"/>
                <w:rFonts w:cs="Times New Roman"/>
                <w:szCs w:val="24"/>
              </w:rPr>
              <w:pPrChange w:id="2069" w:author="Unknown" w:date="2020-04-02T18:35:00Z">
                <w:pPr>
                  <w:ind w:firstLine="0"/>
                </w:pPr>
              </w:pPrChange>
            </w:pPr>
            <w:ins w:id="2070" w:author="blake grills" w:date="2020-04-02T18:33:00Z">
              <w:r>
                <w:rPr>
                  <w:color w:val="000000"/>
                  <w:sz w:val="20"/>
                  <w:szCs w:val="20"/>
                </w:rPr>
                <w:t>1206</w:t>
              </w:r>
            </w:ins>
          </w:p>
        </w:tc>
        <w:tc>
          <w:tcPr>
            <w:tcW w:w="0" w:type="auto"/>
            <w:vAlign w:val="bottom"/>
            <w:tcPrChange w:id="2071" w:author="blake grills" w:date="2020-04-02T18:35:00Z">
              <w:tcPr>
                <w:tcW w:w="1439" w:type="dxa"/>
              </w:tcPr>
            </w:tcPrChange>
          </w:tcPr>
          <w:p w14:paraId="3993CE97" w14:textId="133D1200" w:rsidR="00755023" w:rsidRDefault="00755023" w:rsidP="00755023">
            <w:pPr>
              <w:ind w:firstLine="0"/>
              <w:jc w:val="right"/>
              <w:rPr>
                <w:ins w:id="2072" w:author="blake grills" w:date="2020-04-02T18:32:00Z"/>
                <w:rFonts w:cs="Times New Roman"/>
                <w:szCs w:val="24"/>
              </w:rPr>
              <w:pPrChange w:id="2073" w:author="Unknown" w:date="2020-04-02T18:35:00Z">
                <w:pPr>
                  <w:ind w:firstLine="0"/>
                </w:pPr>
              </w:pPrChange>
            </w:pPr>
            <w:ins w:id="2074" w:author="blake grills" w:date="2020-04-02T18:33:00Z">
              <w:r>
                <w:rPr>
                  <w:color w:val="000000"/>
                  <w:sz w:val="20"/>
                  <w:szCs w:val="20"/>
                </w:rPr>
                <w:t>53</w:t>
              </w:r>
            </w:ins>
          </w:p>
        </w:tc>
        <w:tc>
          <w:tcPr>
            <w:tcW w:w="0" w:type="auto"/>
            <w:vAlign w:val="bottom"/>
            <w:tcPrChange w:id="2075" w:author="blake grills" w:date="2020-04-02T18:35:00Z">
              <w:tcPr>
                <w:tcW w:w="1439" w:type="dxa"/>
              </w:tcPr>
            </w:tcPrChange>
          </w:tcPr>
          <w:p w14:paraId="76695988" w14:textId="28E84D5D" w:rsidR="00755023" w:rsidRDefault="00755023" w:rsidP="00755023">
            <w:pPr>
              <w:ind w:firstLine="0"/>
              <w:jc w:val="right"/>
              <w:rPr>
                <w:ins w:id="2076" w:author="blake grills" w:date="2020-04-02T18:32:00Z"/>
                <w:rFonts w:cs="Times New Roman"/>
                <w:szCs w:val="24"/>
              </w:rPr>
              <w:pPrChange w:id="2077" w:author="Unknown" w:date="2020-04-02T18:35:00Z">
                <w:pPr>
                  <w:ind w:firstLine="0"/>
                </w:pPr>
              </w:pPrChange>
            </w:pPr>
            <w:ins w:id="2078" w:author="blake grills" w:date="2020-04-02T18:33:00Z">
              <w:r>
                <w:rPr>
                  <w:color w:val="000000"/>
                  <w:sz w:val="20"/>
                  <w:szCs w:val="20"/>
                </w:rPr>
                <w:t>0</w:t>
              </w:r>
            </w:ins>
          </w:p>
        </w:tc>
        <w:tc>
          <w:tcPr>
            <w:tcW w:w="0" w:type="auto"/>
            <w:vAlign w:val="bottom"/>
            <w:tcPrChange w:id="2079" w:author="blake grills" w:date="2020-04-02T18:35:00Z">
              <w:tcPr>
                <w:tcW w:w="1439" w:type="dxa"/>
              </w:tcPr>
            </w:tcPrChange>
          </w:tcPr>
          <w:p w14:paraId="429CBF13" w14:textId="72ECA793" w:rsidR="00755023" w:rsidRDefault="00755023" w:rsidP="00755023">
            <w:pPr>
              <w:ind w:firstLine="0"/>
              <w:jc w:val="right"/>
              <w:rPr>
                <w:ins w:id="2080" w:author="blake grills" w:date="2020-04-02T18:32:00Z"/>
                <w:rFonts w:cs="Times New Roman"/>
                <w:szCs w:val="24"/>
              </w:rPr>
              <w:pPrChange w:id="2081" w:author="Unknown" w:date="2020-04-02T18:35:00Z">
                <w:pPr>
                  <w:ind w:firstLine="0"/>
                </w:pPr>
              </w:pPrChange>
            </w:pPr>
            <w:ins w:id="2082" w:author="blake grills" w:date="2020-04-02T18:33:00Z">
              <w:r>
                <w:rPr>
                  <w:color w:val="000000"/>
                  <w:sz w:val="20"/>
                  <w:szCs w:val="20"/>
                </w:rPr>
                <w:t>30.84</w:t>
              </w:r>
            </w:ins>
          </w:p>
        </w:tc>
        <w:tc>
          <w:tcPr>
            <w:tcW w:w="0" w:type="auto"/>
            <w:vAlign w:val="bottom"/>
            <w:tcPrChange w:id="2083" w:author="blake grills" w:date="2020-04-02T18:35:00Z">
              <w:tcPr>
                <w:tcW w:w="1439" w:type="dxa"/>
              </w:tcPr>
            </w:tcPrChange>
          </w:tcPr>
          <w:p w14:paraId="125B21BC" w14:textId="7BE5947B" w:rsidR="00755023" w:rsidRDefault="00755023" w:rsidP="00755023">
            <w:pPr>
              <w:ind w:firstLine="0"/>
              <w:jc w:val="right"/>
              <w:rPr>
                <w:ins w:id="2084" w:author="blake grills" w:date="2020-04-02T18:32:00Z"/>
                <w:rFonts w:cs="Times New Roman"/>
                <w:szCs w:val="24"/>
              </w:rPr>
              <w:pPrChange w:id="2085" w:author="Unknown" w:date="2020-04-02T18:35:00Z">
                <w:pPr>
                  <w:ind w:firstLine="0"/>
                </w:pPr>
              </w:pPrChange>
            </w:pPr>
            <w:ins w:id="2086" w:author="blake grills" w:date="2020-04-02T18:33:00Z">
              <w:r>
                <w:rPr>
                  <w:color w:val="000000"/>
                  <w:sz w:val="20"/>
                  <w:szCs w:val="20"/>
                </w:rPr>
                <w:t>0.0155</w:t>
              </w:r>
            </w:ins>
          </w:p>
        </w:tc>
      </w:tr>
      <w:tr w:rsidR="00755023" w14:paraId="147D0494" w14:textId="77777777" w:rsidTr="00755023">
        <w:trPr>
          <w:ins w:id="2087" w:author="blake grills" w:date="2020-04-02T18:32:00Z"/>
        </w:trPr>
        <w:tc>
          <w:tcPr>
            <w:tcW w:w="0" w:type="auto"/>
            <w:vAlign w:val="bottom"/>
            <w:tcPrChange w:id="2088" w:author="blake grills" w:date="2020-04-02T18:35:00Z">
              <w:tcPr>
                <w:tcW w:w="1438" w:type="dxa"/>
              </w:tcPr>
            </w:tcPrChange>
          </w:tcPr>
          <w:p w14:paraId="592A138F" w14:textId="317E2A0C" w:rsidR="00755023" w:rsidRDefault="00755023" w:rsidP="00755023">
            <w:pPr>
              <w:ind w:firstLine="0"/>
              <w:rPr>
                <w:ins w:id="2089" w:author="blake grills" w:date="2020-04-02T18:32:00Z"/>
                <w:rFonts w:cs="Times New Roman"/>
                <w:szCs w:val="24"/>
              </w:rPr>
            </w:pPr>
            <w:ins w:id="2090" w:author="blake grills" w:date="2020-04-02T18:33:00Z">
              <w:r>
                <w:rPr>
                  <w:color w:val="000000"/>
                  <w:sz w:val="20"/>
                  <w:szCs w:val="20"/>
                </w:rPr>
                <w:t>QuantLib</w:t>
              </w:r>
            </w:ins>
          </w:p>
        </w:tc>
        <w:tc>
          <w:tcPr>
            <w:tcW w:w="0" w:type="auto"/>
            <w:vAlign w:val="bottom"/>
            <w:tcPrChange w:id="2091" w:author="blake grills" w:date="2020-04-02T18:35:00Z">
              <w:tcPr>
                <w:tcW w:w="1439" w:type="dxa"/>
              </w:tcPr>
            </w:tcPrChange>
          </w:tcPr>
          <w:p w14:paraId="3E3D38C1" w14:textId="501FCF79" w:rsidR="00755023" w:rsidRDefault="00755023" w:rsidP="00755023">
            <w:pPr>
              <w:ind w:firstLine="0"/>
              <w:rPr>
                <w:ins w:id="2092" w:author="blake grills" w:date="2020-04-02T18:32:00Z"/>
                <w:rFonts w:cs="Times New Roman"/>
                <w:szCs w:val="24"/>
              </w:rPr>
            </w:pPr>
            <w:ins w:id="2093" w:author="blake grills" w:date="2020-04-02T18:33:00Z">
              <w:r>
                <w:rPr>
                  <w:color w:val="000000"/>
                  <w:sz w:val="20"/>
                  <w:szCs w:val="20"/>
                </w:rPr>
                <w:t>C++/C</w:t>
              </w:r>
            </w:ins>
          </w:p>
        </w:tc>
        <w:tc>
          <w:tcPr>
            <w:tcW w:w="0" w:type="auto"/>
            <w:vAlign w:val="bottom"/>
            <w:tcPrChange w:id="2094" w:author="blake grills" w:date="2020-04-02T18:35:00Z">
              <w:tcPr>
                <w:tcW w:w="1439" w:type="dxa"/>
              </w:tcPr>
            </w:tcPrChange>
          </w:tcPr>
          <w:p w14:paraId="4DB71BDB" w14:textId="6F6728E0" w:rsidR="00755023" w:rsidRDefault="00755023" w:rsidP="00755023">
            <w:pPr>
              <w:ind w:firstLine="0"/>
              <w:jc w:val="right"/>
              <w:rPr>
                <w:ins w:id="2095" w:author="blake grills" w:date="2020-04-02T18:32:00Z"/>
                <w:rFonts w:cs="Times New Roman"/>
                <w:szCs w:val="24"/>
              </w:rPr>
              <w:pPrChange w:id="2096" w:author="Unknown" w:date="2020-04-02T18:35:00Z">
                <w:pPr>
                  <w:ind w:firstLine="0"/>
                </w:pPr>
              </w:pPrChange>
            </w:pPr>
            <w:ins w:id="2097" w:author="blake grills" w:date="2020-04-02T18:33:00Z">
              <w:r>
                <w:rPr>
                  <w:color w:val="000000"/>
                  <w:sz w:val="20"/>
                  <w:szCs w:val="20"/>
                </w:rPr>
                <w:t>99</w:t>
              </w:r>
            </w:ins>
          </w:p>
        </w:tc>
        <w:tc>
          <w:tcPr>
            <w:tcW w:w="0" w:type="auto"/>
            <w:vAlign w:val="bottom"/>
            <w:tcPrChange w:id="2098" w:author="blake grills" w:date="2020-04-02T18:35:00Z">
              <w:tcPr>
                <w:tcW w:w="1439" w:type="dxa"/>
              </w:tcPr>
            </w:tcPrChange>
          </w:tcPr>
          <w:p w14:paraId="04B46EF0" w14:textId="639803FF" w:rsidR="00755023" w:rsidRDefault="00755023" w:rsidP="00755023">
            <w:pPr>
              <w:ind w:firstLine="0"/>
              <w:jc w:val="right"/>
              <w:rPr>
                <w:ins w:id="2099" w:author="blake grills" w:date="2020-04-02T18:32:00Z"/>
                <w:rFonts w:cs="Times New Roman"/>
                <w:szCs w:val="24"/>
              </w:rPr>
              <w:pPrChange w:id="2100" w:author="Unknown" w:date="2020-04-02T18:35:00Z">
                <w:pPr>
                  <w:ind w:firstLine="0"/>
                </w:pPr>
              </w:pPrChange>
            </w:pPr>
            <w:ins w:id="2101" w:author="blake grills" w:date="2020-04-02T18:33:00Z">
              <w:r>
                <w:rPr>
                  <w:color w:val="000000"/>
                  <w:sz w:val="20"/>
                  <w:szCs w:val="20"/>
                </w:rPr>
                <w:t>376343</w:t>
              </w:r>
            </w:ins>
          </w:p>
        </w:tc>
        <w:tc>
          <w:tcPr>
            <w:tcW w:w="0" w:type="auto"/>
            <w:vAlign w:val="bottom"/>
            <w:tcPrChange w:id="2102" w:author="blake grills" w:date="2020-04-02T18:35:00Z">
              <w:tcPr>
                <w:tcW w:w="1439" w:type="dxa"/>
              </w:tcPr>
            </w:tcPrChange>
          </w:tcPr>
          <w:p w14:paraId="1910A084" w14:textId="59DE39C2" w:rsidR="00755023" w:rsidRDefault="00755023" w:rsidP="00755023">
            <w:pPr>
              <w:ind w:firstLine="0"/>
              <w:jc w:val="right"/>
              <w:rPr>
                <w:ins w:id="2103" w:author="blake grills" w:date="2020-04-02T18:32:00Z"/>
                <w:rFonts w:cs="Times New Roman"/>
                <w:szCs w:val="24"/>
              </w:rPr>
              <w:pPrChange w:id="2104" w:author="Unknown" w:date="2020-04-02T18:35:00Z">
                <w:pPr>
                  <w:ind w:firstLine="0"/>
                </w:pPr>
              </w:pPrChange>
            </w:pPr>
            <w:ins w:id="2105" w:author="blake grills" w:date="2020-04-02T18:33:00Z">
              <w:r>
                <w:rPr>
                  <w:color w:val="000000"/>
                  <w:sz w:val="20"/>
                  <w:szCs w:val="20"/>
                </w:rPr>
                <w:t>72562</w:t>
              </w:r>
            </w:ins>
          </w:p>
        </w:tc>
        <w:tc>
          <w:tcPr>
            <w:tcW w:w="0" w:type="auto"/>
            <w:vAlign w:val="bottom"/>
            <w:tcPrChange w:id="2106" w:author="blake grills" w:date="2020-04-02T18:35:00Z">
              <w:tcPr>
                <w:tcW w:w="1439" w:type="dxa"/>
              </w:tcPr>
            </w:tcPrChange>
          </w:tcPr>
          <w:p w14:paraId="2DEAABB1" w14:textId="3D5AA570" w:rsidR="00755023" w:rsidRDefault="00755023" w:rsidP="00755023">
            <w:pPr>
              <w:ind w:firstLine="0"/>
              <w:jc w:val="right"/>
              <w:rPr>
                <w:ins w:id="2107" w:author="blake grills" w:date="2020-04-02T18:32:00Z"/>
                <w:rFonts w:cs="Times New Roman"/>
                <w:szCs w:val="24"/>
              </w:rPr>
              <w:pPrChange w:id="2108" w:author="Unknown" w:date="2020-04-02T18:35:00Z">
                <w:pPr>
                  <w:ind w:firstLine="0"/>
                </w:pPr>
              </w:pPrChange>
            </w:pPr>
            <w:ins w:id="2109" w:author="blake grills" w:date="2020-04-02T18:33:00Z">
              <w:r>
                <w:rPr>
                  <w:color w:val="000000"/>
                  <w:sz w:val="20"/>
                  <w:szCs w:val="20"/>
                </w:rPr>
                <w:t>162</w:t>
              </w:r>
            </w:ins>
          </w:p>
        </w:tc>
        <w:tc>
          <w:tcPr>
            <w:tcW w:w="0" w:type="auto"/>
            <w:vAlign w:val="bottom"/>
            <w:tcPrChange w:id="2110" w:author="blake grills" w:date="2020-04-02T18:35:00Z">
              <w:tcPr>
                <w:tcW w:w="1439" w:type="dxa"/>
              </w:tcPr>
            </w:tcPrChange>
          </w:tcPr>
          <w:p w14:paraId="1EC96092" w14:textId="59898AFC" w:rsidR="00755023" w:rsidRDefault="00755023" w:rsidP="00755023">
            <w:pPr>
              <w:ind w:firstLine="0"/>
              <w:jc w:val="right"/>
              <w:rPr>
                <w:ins w:id="2111" w:author="blake grills" w:date="2020-04-02T18:32:00Z"/>
                <w:rFonts w:cs="Times New Roman"/>
                <w:szCs w:val="24"/>
              </w:rPr>
              <w:pPrChange w:id="2112" w:author="Unknown" w:date="2020-04-02T18:35:00Z">
                <w:pPr>
                  <w:ind w:firstLine="0"/>
                </w:pPr>
              </w:pPrChange>
            </w:pPr>
            <w:ins w:id="2113" w:author="blake grills" w:date="2020-04-02T18:33:00Z">
              <w:r>
                <w:rPr>
                  <w:color w:val="000000"/>
                  <w:sz w:val="20"/>
                  <w:szCs w:val="20"/>
                </w:rPr>
                <w:t>11</w:t>
              </w:r>
            </w:ins>
          </w:p>
        </w:tc>
        <w:tc>
          <w:tcPr>
            <w:tcW w:w="0" w:type="auto"/>
            <w:vAlign w:val="bottom"/>
            <w:tcPrChange w:id="2114" w:author="blake grills" w:date="2020-04-02T18:35:00Z">
              <w:tcPr>
                <w:tcW w:w="1439" w:type="dxa"/>
              </w:tcPr>
            </w:tcPrChange>
          </w:tcPr>
          <w:p w14:paraId="2E8A8E84" w14:textId="0CA5C276" w:rsidR="00755023" w:rsidRDefault="00755023" w:rsidP="00755023">
            <w:pPr>
              <w:ind w:firstLine="0"/>
              <w:jc w:val="right"/>
              <w:rPr>
                <w:ins w:id="2115" w:author="blake grills" w:date="2020-04-02T18:32:00Z"/>
                <w:rFonts w:cs="Times New Roman"/>
                <w:szCs w:val="24"/>
              </w:rPr>
              <w:pPrChange w:id="2116" w:author="Unknown" w:date="2020-04-02T18:35:00Z">
                <w:pPr>
                  <w:ind w:firstLine="0"/>
                </w:pPr>
              </w:pPrChange>
            </w:pPr>
            <w:ins w:id="2117" w:author="blake grills" w:date="2020-04-02T18:33:00Z">
              <w:r>
                <w:rPr>
                  <w:color w:val="000000"/>
                  <w:sz w:val="20"/>
                  <w:szCs w:val="20"/>
                </w:rPr>
                <w:t>19.28</w:t>
              </w:r>
            </w:ins>
          </w:p>
        </w:tc>
        <w:tc>
          <w:tcPr>
            <w:tcW w:w="0" w:type="auto"/>
            <w:vAlign w:val="bottom"/>
            <w:tcPrChange w:id="2118" w:author="blake grills" w:date="2020-04-02T18:35:00Z">
              <w:tcPr>
                <w:tcW w:w="1439" w:type="dxa"/>
              </w:tcPr>
            </w:tcPrChange>
          </w:tcPr>
          <w:p w14:paraId="148A30C0" w14:textId="4E21E555" w:rsidR="00755023" w:rsidRDefault="00755023" w:rsidP="00755023">
            <w:pPr>
              <w:ind w:firstLine="0"/>
              <w:jc w:val="right"/>
              <w:rPr>
                <w:ins w:id="2119" w:author="blake grills" w:date="2020-04-02T18:32:00Z"/>
                <w:rFonts w:cs="Times New Roman"/>
                <w:szCs w:val="24"/>
              </w:rPr>
              <w:pPrChange w:id="2120" w:author="Unknown" w:date="2020-04-02T18:35:00Z">
                <w:pPr>
                  <w:ind w:firstLine="0"/>
                </w:pPr>
              </w:pPrChange>
            </w:pPr>
            <w:ins w:id="2121" w:author="blake grills" w:date="2020-04-02T18:33:00Z">
              <w:r>
                <w:rPr>
                  <w:color w:val="000000"/>
                  <w:sz w:val="20"/>
                  <w:szCs w:val="20"/>
                </w:rPr>
                <w:t>0.9348</w:t>
              </w:r>
            </w:ins>
          </w:p>
        </w:tc>
      </w:tr>
      <w:tr w:rsidR="00755023" w14:paraId="44EF680D" w14:textId="77777777" w:rsidTr="00755023">
        <w:trPr>
          <w:ins w:id="2122" w:author="blake grills" w:date="2020-04-02T18:32:00Z"/>
        </w:trPr>
        <w:tc>
          <w:tcPr>
            <w:tcW w:w="0" w:type="auto"/>
            <w:vAlign w:val="bottom"/>
            <w:tcPrChange w:id="2123" w:author="blake grills" w:date="2020-04-02T18:35:00Z">
              <w:tcPr>
                <w:tcW w:w="1438" w:type="dxa"/>
              </w:tcPr>
            </w:tcPrChange>
          </w:tcPr>
          <w:p w14:paraId="1B25588A" w14:textId="0567DE20" w:rsidR="00755023" w:rsidRDefault="00755023" w:rsidP="00755023">
            <w:pPr>
              <w:ind w:firstLine="0"/>
              <w:rPr>
                <w:ins w:id="2124" w:author="blake grills" w:date="2020-04-02T18:32:00Z"/>
                <w:rFonts w:cs="Times New Roman"/>
                <w:szCs w:val="24"/>
              </w:rPr>
            </w:pPr>
            <w:ins w:id="2125" w:author="blake grills" w:date="2020-04-02T18:33:00Z">
              <w:r>
                <w:rPr>
                  <w:color w:val="000000"/>
                  <w:sz w:val="20"/>
                  <w:szCs w:val="20"/>
                </w:rPr>
                <w:t>stb</w:t>
              </w:r>
            </w:ins>
          </w:p>
        </w:tc>
        <w:tc>
          <w:tcPr>
            <w:tcW w:w="0" w:type="auto"/>
            <w:vAlign w:val="bottom"/>
            <w:tcPrChange w:id="2126" w:author="blake grills" w:date="2020-04-02T18:35:00Z">
              <w:tcPr>
                <w:tcW w:w="1439" w:type="dxa"/>
              </w:tcPr>
            </w:tcPrChange>
          </w:tcPr>
          <w:p w14:paraId="02C27782" w14:textId="7CC128D8" w:rsidR="00755023" w:rsidRDefault="00755023" w:rsidP="00755023">
            <w:pPr>
              <w:ind w:firstLine="0"/>
              <w:rPr>
                <w:ins w:id="2127" w:author="blake grills" w:date="2020-04-02T18:32:00Z"/>
                <w:rFonts w:cs="Times New Roman"/>
                <w:szCs w:val="24"/>
              </w:rPr>
            </w:pPr>
            <w:ins w:id="2128" w:author="blake grills" w:date="2020-04-02T18:33:00Z">
              <w:r>
                <w:rPr>
                  <w:color w:val="000000"/>
                  <w:sz w:val="20"/>
                  <w:szCs w:val="20"/>
                </w:rPr>
                <w:t>C/C++</w:t>
              </w:r>
            </w:ins>
          </w:p>
        </w:tc>
        <w:tc>
          <w:tcPr>
            <w:tcW w:w="0" w:type="auto"/>
            <w:vAlign w:val="bottom"/>
            <w:tcPrChange w:id="2129" w:author="blake grills" w:date="2020-04-02T18:35:00Z">
              <w:tcPr>
                <w:tcW w:w="1439" w:type="dxa"/>
              </w:tcPr>
            </w:tcPrChange>
          </w:tcPr>
          <w:p w14:paraId="796F73BD" w14:textId="1948E1A7" w:rsidR="00755023" w:rsidRDefault="00755023" w:rsidP="00755023">
            <w:pPr>
              <w:ind w:firstLine="0"/>
              <w:jc w:val="right"/>
              <w:rPr>
                <w:ins w:id="2130" w:author="blake grills" w:date="2020-04-02T18:32:00Z"/>
                <w:rFonts w:cs="Times New Roman"/>
                <w:szCs w:val="24"/>
              </w:rPr>
              <w:pPrChange w:id="2131" w:author="Unknown" w:date="2020-04-02T18:35:00Z">
                <w:pPr>
                  <w:ind w:firstLine="0"/>
                </w:pPr>
              </w:pPrChange>
            </w:pPr>
            <w:ins w:id="2132" w:author="blake grills" w:date="2020-04-02T18:33:00Z">
              <w:r>
                <w:rPr>
                  <w:color w:val="000000"/>
                  <w:sz w:val="20"/>
                  <w:szCs w:val="20"/>
                </w:rPr>
                <w:t>158</w:t>
              </w:r>
            </w:ins>
          </w:p>
        </w:tc>
        <w:tc>
          <w:tcPr>
            <w:tcW w:w="0" w:type="auto"/>
            <w:vAlign w:val="bottom"/>
            <w:tcPrChange w:id="2133" w:author="blake grills" w:date="2020-04-02T18:35:00Z">
              <w:tcPr>
                <w:tcW w:w="1439" w:type="dxa"/>
              </w:tcPr>
            </w:tcPrChange>
          </w:tcPr>
          <w:p w14:paraId="43B81EBC" w14:textId="3B3CEC5D" w:rsidR="00755023" w:rsidRDefault="00755023" w:rsidP="00755023">
            <w:pPr>
              <w:ind w:firstLine="0"/>
              <w:jc w:val="right"/>
              <w:rPr>
                <w:ins w:id="2134" w:author="blake grills" w:date="2020-04-02T18:32:00Z"/>
                <w:rFonts w:cs="Times New Roman"/>
                <w:szCs w:val="24"/>
              </w:rPr>
              <w:pPrChange w:id="2135" w:author="Unknown" w:date="2020-04-02T18:35:00Z">
                <w:pPr>
                  <w:ind w:firstLine="0"/>
                </w:pPr>
              </w:pPrChange>
            </w:pPr>
            <w:ins w:id="2136" w:author="blake grills" w:date="2020-04-02T18:33:00Z">
              <w:r>
                <w:rPr>
                  <w:color w:val="000000"/>
                  <w:sz w:val="20"/>
                  <w:szCs w:val="20"/>
                </w:rPr>
                <w:t>698</w:t>
              </w:r>
            </w:ins>
            <w:ins w:id="2137" w:author="blake grills" w:date="2020-04-03T00:26:00Z">
              <w:r w:rsidR="001A1C33">
                <w:rPr>
                  <w:color w:val="000000"/>
                  <w:sz w:val="20"/>
                  <w:szCs w:val="20"/>
                </w:rPr>
                <w:t>78</w:t>
              </w:r>
            </w:ins>
          </w:p>
        </w:tc>
        <w:tc>
          <w:tcPr>
            <w:tcW w:w="0" w:type="auto"/>
            <w:vAlign w:val="bottom"/>
            <w:tcPrChange w:id="2138" w:author="blake grills" w:date="2020-04-02T18:35:00Z">
              <w:tcPr>
                <w:tcW w:w="1439" w:type="dxa"/>
              </w:tcPr>
            </w:tcPrChange>
          </w:tcPr>
          <w:p w14:paraId="097FF3A2" w14:textId="1C44EF40" w:rsidR="00755023" w:rsidRDefault="00755023" w:rsidP="00755023">
            <w:pPr>
              <w:ind w:firstLine="0"/>
              <w:jc w:val="right"/>
              <w:rPr>
                <w:ins w:id="2139" w:author="blake grills" w:date="2020-04-02T18:32:00Z"/>
                <w:rFonts w:cs="Times New Roman"/>
                <w:szCs w:val="24"/>
              </w:rPr>
              <w:pPrChange w:id="2140" w:author="Unknown" w:date="2020-04-02T18:35:00Z">
                <w:pPr>
                  <w:ind w:firstLine="0"/>
                </w:pPr>
              </w:pPrChange>
            </w:pPr>
            <w:ins w:id="2141" w:author="blake grills" w:date="2020-04-02T18:33:00Z">
              <w:r>
                <w:rPr>
                  <w:color w:val="000000"/>
                  <w:sz w:val="20"/>
                  <w:szCs w:val="20"/>
                </w:rPr>
                <w:t>11952</w:t>
              </w:r>
            </w:ins>
          </w:p>
        </w:tc>
        <w:tc>
          <w:tcPr>
            <w:tcW w:w="0" w:type="auto"/>
            <w:vAlign w:val="bottom"/>
            <w:tcPrChange w:id="2142" w:author="blake grills" w:date="2020-04-02T18:35:00Z">
              <w:tcPr>
                <w:tcW w:w="1439" w:type="dxa"/>
              </w:tcPr>
            </w:tcPrChange>
          </w:tcPr>
          <w:p w14:paraId="0CB23F75" w14:textId="1B9B1F60" w:rsidR="00755023" w:rsidRDefault="00755023" w:rsidP="00755023">
            <w:pPr>
              <w:ind w:firstLine="0"/>
              <w:jc w:val="right"/>
              <w:rPr>
                <w:ins w:id="2143" w:author="blake grills" w:date="2020-04-02T18:32:00Z"/>
                <w:rFonts w:cs="Times New Roman"/>
                <w:szCs w:val="24"/>
              </w:rPr>
              <w:pPrChange w:id="2144" w:author="Unknown" w:date="2020-04-02T18:35:00Z">
                <w:pPr>
                  <w:ind w:firstLine="0"/>
                </w:pPr>
              </w:pPrChange>
            </w:pPr>
            <w:ins w:id="2145" w:author="blake grills" w:date="2020-04-02T18:33:00Z">
              <w:r>
                <w:rPr>
                  <w:color w:val="000000"/>
                  <w:sz w:val="20"/>
                  <w:szCs w:val="20"/>
                </w:rPr>
                <w:t>14</w:t>
              </w:r>
            </w:ins>
          </w:p>
        </w:tc>
        <w:tc>
          <w:tcPr>
            <w:tcW w:w="0" w:type="auto"/>
            <w:vAlign w:val="bottom"/>
            <w:tcPrChange w:id="2146" w:author="blake grills" w:date="2020-04-02T18:35:00Z">
              <w:tcPr>
                <w:tcW w:w="1439" w:type="dxa"/>
              </w:tcPr>
            </w:tcPrChange>
          </w:tcPr>
          <w:p w14:paraId="2D39286C" w14:textId="290F7766" w:rsidR="00755023" w:rsidRDefault="00755023" w:rsidP="00755023">
            <w:pPr>
              <w:ind w:firstLine="0"/>
              <w:jc w:val="right"/>
              <w:rPr>
                <w:ins w:id="2147" w:author="blake grills" w:date="2020-04-02T18:32:00Z"/>
                <w:rFonts w:cs="Times New Roman"/>
                <w:szCs w:val="24"/>
              </w:rPr>
              <w:pPrChange w:id="2148" w:author="Unknown" w:date="2020-04-02T18:35:00Z">
                <w:pPr>
                  <w:ind w:firstLine="0"/>
                </w:pPr>
              </w:pPrChange>
            </w:pPr>
            <w:ins w:id="2149" w:author="blake grills" w:date="2020-04-02T18:33:00Z">
              <w:r>
                <w:rPr>
                  <w:color w:val="000000"/>
                  <w:sz w:val="20"/>
                  <w:szCs w:val="20"/>
                </w:rPr>
                <w:t>0</w:t>
              </w:r>
            </w:ins>
          </w:p>
        </w:tc>
        <w:tc>
          <w:tcPr>
            <w:tcW w:w="0" w:type="auto"/>
            <w:vAlign w:val="bottom"/>
            <w:tcPrChange w:id="2150" w:author="blake grills" w:date="2020-04-02T18:35:00Z">
              <w:tcPr>
                <w:tcW w:w="1439" w:type="dxa"/>
              </w:tcPr>
            </w:tcPrChange>
          </w:tcPr>
          <w:p w14:paraId="04D08490" w14:textId="51644F82" w:rsidR="00755023" w:rsidRDefault="00755023" w:rsidP="00755023">
            <w:pPr>
              <w:ind w:firstLine="0"/>
              <w:jc w:val="right"/>
              <w:rPr>
                <w:ins w:id="2151" w:author="blake grills" w:date="2020-04-02T18:32:00Z"/>
                <w:rFonts w:cs="Times New Roman"/>
                <w:szCs w:val="24"/>
              </w:rPr>
              <w:pPrChange w:id="2152" w:author="Unknown" w:date="2020-04-02T18:35:00Z">
                <w:pPr>
                  <w:ind w:firstLine="0"/>
                </w:pPr>
              </w:pPrChange>
            </w:pPr>
            <w:ins w:id="2153" w:author="blake grills" w:date="2020-04-02T18:33:00Z">
              <w:r>
                <w:rPr>
                  <w:color w:val="000000"/>
                  <w:sz w:val="20"/>
                  <w:szCs w:val="20"/>
                </w:rPr>
                <w:t>17.10</w:t>
              </w:r>
            </w:ins>
          </w:p>
        </w:tc>
        <w:tc>
          <w:tcPr>
            <w:tcW w:w="0" w:type="auto"/>
            <w:vAlign w:val="bottom"/>
            <w:tcPrChange w:id="2154" w:author="blake grills" w:date="2020-04-02T18:35:00Z">
              <w:tcPr>
                <w:tcW w:w="1439" w:type="dxa"/>
              </w:tcPr>
            </w:tcPrChange>
          </w:tcPr>
          <w:p w14:paraId="4E7A4D2C" w14:textId="104B04B2" w:rsidR="00755023" w:rsidRDefault="00755023" w:rsidP="00755023">
            <w:pPr>
              <w:ind w:firstLine="0"/>
              <w:jc w:val="right"/>
              <w:rPr>
                <w:ins w:id="2155" w:author="blake grills" w:date="2020-04-02T18:32:00Z"/>
                <w:rFonts w:cs="Times New Roman"/>
                <w:szCs w:val="24"/>
              </w:rPr>
              <w:pPrChange w:id="2156" w:author="Unknown" w:date="2020-04-02T18:35:00Z">
                <w:pPr>
                  <w:ind w:firstLine="0"/>
                </w:pPr>
              </w:pPrChange>
            </w:pPr>
            <w:ins w:id="2157" w:author="blake grills" w:date="2020-04-02T18:33:00Z">
              <w:r>
                <w:rPr>
                  <w:color w:val="000000"/>
                  <w:sz w:val="20"/>
                  <w:szCs w:val="20"/>
                </w:rPr>
                <w:t>0.1540</w:t>
              </w:r>
            </w:ins>
          </w:p>
        </w:tc>
      </w:tr>
      <w:tr w:rsidR="00755023" w14:paraId="7D188739" w14:textId="77777777" w:rsidTr="00755023">
        <w:trPr>
          <w:ins w:id="2158" w:author="blake grills" w:date="2020-04-02T18:32:00Z"/>
        </w:trPr>
        <w:tc>
          <w:tcPr>
            <w:tcW w:w="0" w:type="auto"/>
            <w:vAlign w:val="bottom"/>
            <w:tcPrChange w:id="2159" w:author="blake grills" w:date="2020-04-02T18:35:00Z">
              <w:tcPr>
                <w:tcW w:w="1438" w:type="dxa"/>
              </w:tcPr>
            </w:tcPrChange>
          </w:tcPr>
          <w:p w14:paraId="2F77971C" w14:textId="28FFEBAB" w:rsidR="00755023" w:rsidRDefault="00755023" w:rsidP="00755023">
            <w:pPr>
              <w:ind w:firstLine="0"/>
              <w:rPr>
                <w:ins w:id="2160" w:author="blake grills" w:date="2020-04-02T18:32:00Z"/>
                <w:rFonts w:cs="Times New Roman"/>
                <w:szCs w:val="24"/>
              </w:rPr>
            </w:pPr>
            <w:ins w:id="2161" w:author="blake grills" w:date="2020-04-02T18:33:00Z">
              <w:r>
                <w:rPr>
                  <w:color w:val="000000"/>
                  <w:sz w:val="20"/>
                  <w:szCs w:val="20"/>
                </w:rPr>
                <w:t>XobotOS</w:t>
              </w:r>
            </w:ins>
          </w:p>
        </w:tc>
        <w:tc>
          <w:tcPr>
            <w:tcW w:w="0" w:type="auto"/>
            <w:vAlign w:val="bottom"/>
            <w:tcPrChange w:id="2162" w:author="blake grills" w:date="2020-04-02T18:35:00Z">
              <w:tcPr>
                <w:tcW w:w="1439" w:type="dxa"/>
              </w:tcPr>
            </w:tcPrChange>
          </w:tcPr>
          <w:p w14:paraId="19ECE597" w14:textId="7D00D223" w:rsidR="00755023" w:rsidRDefault="00755023" w:rsidP="00755023">
            <w:pPr>
              <w:ind w:firstLine="0"/>
              <w:rPr>
                <w:ins w:id="2163" w:author="blake grills" w:date="2020-04-02T18:32:00Z"/>
                <w:rFonts w:cs="Times New Roman"/>
                <w:szCs w:val="24"/>
              </w:rPr>
            </w:pPr>
            <w:ins w:id="2164" w:author="blake grills" w:date="2020-04-02T18:33:00Z">
              <w:r>
                <w:rPr>
                  <w:color w:val="000000"/>
                  <w:sz w:val="20"/>
                  <w:szCs w:val="20"/>
                </w:rPr>
                <w:t>Java/C++/C#/C</w:t>
              </w:r>
            </w:ins>
          </w:p>
        </w:tc>
        <w:tc>
          <w:tcPr>
            <w:tcW w:w="0" w:type="auto"/>
            <w:vAlign w:val="bottom"/>
            <w:tcPrChange w:id="2165" w:author="blake grills" w:date="2020-04-02T18:35:00Z">
              <w:tcPr>
                <w:tcW w:w="1439" w:type="dxa"/>
              </w:tcPr>
            </w:tcPrChange>
          </w:tcPr>
          <w:p w14:paraId="30309238" w14:textId="238A92CF" w:rsidR="00755023" w:rsidRDefault="00755023" w:rsidP="00755023">
            <w:pPr>
              <w:ind w:firstLine="0"/>
              <w:jc w:val="right"/>
              <w:rPr>
                <w:ins w:id="2166" w:author="blake grills" w:date="2020-04-02T18:32:00Z"/>
                <w:rFonts w:cs="Times New Roman"/>
                <w:szCs w:val="24"/>
              </w:rPr>
              <w:pPrChange w:id="2167" w:author="Unknown" w:date="2020-04-02T18:35:00Z">
                <w:pPr>
                  <w:ind w:firstLine="0"/>
                </w:pPr>
              </w:pPrChange>
            </w:pPr>
            <w:ins w:id="2168" w:author="blake grills" w:date="2020-04-02T18:33:00Z">
              <w:r>
                <w:rPr>
                  <w:color w:val="000000"/>
                  <w:sz w:val="20"/>
                  <w:szCs w:val="20"/>
                </w:rPr>
                <w:t>1</w:t>
              </w:r>
            </w:ins>
          </w:p>
        </w:tc>
        <w:tc>
          <w:tcPr>
            <w:tcW w:w="0" w:type="auto"/>
            <w:vAlign w:val="bottom"/>
            <w:tcPrChange w:id="2169" w:author="blake grills" w:date="2020-04-02T18:35:00Z">
              <w:tcPr>
                <w:tcW w:w="1439" w:type="dxa"/>
              </w:tcPr>
            </w:tcPrChange>
          </w:tcPr>
          <w:p w14:paraId="5266494E" w14:textId="162EE00D" w:rsidR="00755023" w:rsidRDefault="00755023" w:rsidP="00755023">
            <w:pPr>
              <w:ind w:firstLine="0"/>
              <w:jc w:val="right"/>
              <w:rPr>
                <w:ins w:id="2170" w:author="blake grills" w:date="2020-04-02T18:32:00Z"/>
                <w:rFonts w:cs="Times New Roman"/>
                <w:szCs w:val="24"/>
              </w:rPr>
              <w:pPrChange w:id="2171" w:author="Unknown" w:date="2020-04-02T18:35:00Z">
                <w:pPr>
                  <w:ind w:firstLine="0"/>
                </w:pPr>
              </w:pPrChange>
            </w:pPr>
            <w:ins w:id="2172" w:author="blake grills" w:date="2020-04-02T18:33:00Z">
              <w:r>
                <w:rPr>
                  <w:color w:val="000000"/>
                  <w:sz w:val="20"/>
                  <w:szCs w:val="20"/>
                </w:rPr>
                <w:t>2002448</w:t>
              </w:r>
            </w:ins>
          </w:p>
        </w:tc>
        <w:tc>
          <w:tcPr>
            <w:tcW w:w="0" w:type="auto"/>
            <w:vAlign w:val="bottom"/>
            <w:tcPrChange w:id="2173" w:author="blake grills" w:date="2020-04-02T18:35:00Z">
              <w:tcPr>
                <w:tcW w:w="1439" w:type="dxa"/>
              </w:tcPr>
            </w:tcPrChange>
          </w:tcPr>
          <w:p w14:paraId="391722CF" w14:textId="1F5605D3" w:rsidR="00755023" w:rsidRDefault="00755023" w:rsidP="00755023">
            <w:pPr>
              <w:ind w:firstLine="0"/>
              <w:jc w:val="right"/>
              <w:rPr>
                <w:ins w:id="2174" w:author="blake grills" w:date="2020-04-02T18:32:00Z"/>
                <w:rFonts w:cs="Times New Roman"/>
                <w:szCs w:val="24"/>
              </w:rPr>
              <w:pPrChange w:id="2175" w:author="Unknown" w:date="2020-04-02T18:35:00Z">
                <w:pPr>
                  <w:ind w:firstLine="0"/>
                </w:pPr>
              </w:pPrChange>
            </w:pPr>
            <w:ins w:id="2176" w:author="blake grills" w:date="2020-04-02T18:33:00Z">
              <w:r>
                <w:rPr>
                  <w:color w:val="000000"/>
                  <w:sz w:val="20"/>
                  <w:szCs w:val="20"/>
                </w:rPr>
                <w:t>1125133</w:t>
              </w:r>
            </w:ins>
          </w:p>
        </w:tc>
        <w:tc>
          <w:tcPr>
            <w:tcW w:w="0" w:type="auto"/>
            <w:vAlign w:val="bottom"/>
            <w:tcPrChange w:id="2177" w:author="blake grills" w:date="2020-04-02T18:35:00Z">
              <w:tcPr>
                <w:tcW w:w="1439" w:type="dxa"/>
              </w:tcPr>
            </w:tcPrChange>
          </w:tcPr>
          <w:p w14:paraId="479F2123" w14:textId="422A44D9" w:rsidR="00755023" w:rsidRDefault="00755023" w:rsidP="00755023">
            <w:pPr>
              <w:ind w:firstLine="0"/>
              <w:jc w:val="right"/>
              <w:rPr>
                <w:ins w:id="2178" w:author="blake grills" w:date="2020-04-02T18:32:00Z"/>
                <w:rFonts w:cs="Times New Roman"/>
                <w:szCs w:val="24"/>
              </w:rPr>
              <w:pPrChange w:id="2179" w:author="Unknown" w:date="2020-04-02T18:35:00Z">
                <w:pPr>
                  <w:ind w:firstLine="0"/>
                </w:pPr>
              </w:pPrChange>
            </w:pPr>
            <w:ins w:id="2180" w:author="blake grills" w:date="2020-04-02T18:33:00Z">
              <w:r>
                <w:rPr>
                  <w:color w:val="000000"/>
                  <w:sz w:val="20"/>
                  <w:szCs w:val="20"/>
                </w:rPr>
                <w:t>33</w:t>
              </w:r>
            </w:ins>
          </w:p>
        </w:tc>
        <w:tc>
          <w:tcPr>
            <w:tcW w:w="0" w:type="auto"/>
            <w:vAlign w:val="bottom"/>
            <w:tcPrChange w:id="2181" w:author="blake grills" w:date="2020-04-02T18:35:00Z">
              <w:tcPr>
                <w:tcW w:w="1439" w:type="dxa"/>
              </w:tcPr>
            </w:tcPrChange>
          </w:tcPr>
          <w:p w14:paraId="3EC70F8F" w14:textId="6AA00076" w:rsidR="00755023" w:rsidRDefault="00755023" w:rsidP="00755023">
            <w:pPr>
              <w:ind w:firstLine="0"/>
              <w:jc w:val="right"/>
              <w:rPr>
                <w:ins w:id="2182" w:author="blake grills" w:date="2020-04-02T18:32:00Z"/>
                <w:rFonts w:cs="Times New Roman"/>
                <w:szCs w:val="24"/>
              </w:rPr>
              <w:pPrChange w:id="2183" w:author="Unknown" w:date="2020-04-02T18:35:00Z">
                <w:pPr>
                  <w:ind w:firstLine="0"/>
                </w:pPr>
              </w:pPrChange>
            </w:pPr>
            <w:ins w:id="2184" w:author="blake grills" w:date="2020-04-02T18:33:00Z">
              <w:r>
                <w:rPr>
                  <w:color w:val="000000"/>
                  <w:sz w:val="20"/>
                  <w:szCs w:val="20"/>
                </w:rPr>
                <w:t>0</w:t>
              </w:r>
            </w:ins>
          </w:p>
        </w:tc>
        <w:tc>
          <w:tcPr>
            <w:tcW w:w="0" w:type="auto"/>
            <w:vAlign w:val="bottom"/>
            <w:tcPrChange w:id="2185" w:author="blake grills" w:date="2020-04-02T18:35:00Z">
              <w:tcPr>
                <w:tcW w:w="1439" w:type="dxa"/>
              </w:tcPr>
            </w:tcPrChange>
          </w:tcPr>
          <w:p w14:paraId="75ACC49A" w14:textId="173EA196" w:rsidR="00755023" w:rsidRDefault="00755023" w:rsidP="00755023">
            <w:pPr>
              <w:ind w:firstLine="0"/>
              <w:jc w:val="right"/>
              <w:rPr>
                <w:ins w:id="2186" w:author="blake grills" w:date="2020-04-02T18:32:00Z"/>
                <w:rFonts w:cs="Times New Roman"/>
                <w:szCs w:val="24"/>
              </w:rPr>
              <w:pPrChange w:id="2187" w:author="Unknown" w:date="2020-04-02T18:35:00Z">
                <w:pPr>
                  <w:ind w:firstLine="0"/>
                </w:pPr>
              </w:pPrChange>
            </w:pPr>
            <w:ins w:id="2188" w:author="blake grills" w:date="2020-04-02T18:33:00Z">
              <w:r>
                <w:rPr>
                  <w:color w:val="000000"/>
                  <w:sz w:val="20"/>
                  <w:szCs w:val="20"/>
                </w:rPr>
                <w:t>56.19</w:t>
              </w:r>
            </w:ins>
          </w:p>
        </w:tc>
        <w:tc>
          <w:tcPr>
            <w:tcW w:w="0" w:type="auto"/>
            <w:vAlign w:val="bottom"/>
            <w:tcPrChange w:id="2189" w:author="blake grills" w:date="2020-04-02T18:35:00Z">
              <w:tcPr>
                <w:tcW w:w="1439" w:type="dxa"/>
              </w:tcPr>
            </w:tcPrChange>
          </w:tcPr>
          <w:p w14:paraId="7FFF381C" w14:textId="58C9AE7D" w:rsidR="00755023" w:rsidRDefault="00755023" w:rsidP="00755023">
            <w:pPr>
              <w:ind w:firstLine="0"/>
              <w:jc w:val="right"/>
              <w:rPr>
                <w:ins w:id="2190" w:author="blake grills" w:date="2020-04-02T18:32:00Z"/>
                <w:rFonts w:cs="Times New Roman"/>
                <w:szCs w:val="24"/>
              </w:rPr>
              <w:pPrChange w:id="2191" w:author="Unknown" w:date="2020-04-02T18:35:00Z">
                <w:pPr>
                  <w:ind w:firstLine="0"/>
                </w:pPr>
              </w:pPrChange>
            </w:pPr>
            <w:ins w:id="2192" w:author="blake grills" w:date="2020-04-02T18:33:00Z">
              <w:r>
                <w:rPr>
                  <w:color w:val="000000"/>
                  <w:sz w:val="20"/>
                  <w:szCs w:val="20"/>
                </w:rPr>
                <w:t>14.4951</w:t>
              </w:r>
            </w:ins>
          </w:p>
        </w:tc>
      </w:tr>
      <w:tr w:rsidR="00755023" w14:paraId="1B1AF2F8" w14:textId="77777777" w:rsidTr="00755023">
        <w:trPr>
          <w:ins w:id="2193" w:author="blake grills" w:date="2020-04-02T18:32:00Z"/>
        </w:trPr>
        <w:tc>
          <w:tcPr>
            <w:tcW w:w="0" w:type="auto"/>
            <w:vAlign w:val="bottom"/>
            <w:tcPrChange w:id="2194" w:author="blake grills" w:date="2020-04-02T18:35:00Z">
              <w:tcPr>
                <w:tcW w:w="1438" w:type="dxa"/>
              </w:tcPr>
            </w:tcPrChange>
          </w:tcPr>
          <w:p w14:paraId="31089C0E" w14:textId="4C37D7B0" w:rsidR="00755023" w:rsidRDefault="00755023" w:rsidP="00755023">
            <w:pPr>
              <w:ind w:firstLine="0"/>
              <w:rPr>
                <w:ins w:id="2195" w:author="blake grills" w:date="2020-04-02T18:32:00Z"/>
                <w:rFonts w:cs="Times New Roman"/>
                <w:szCs w:val="24"/>
              </w:rPr>
            </w:pPr>
            <w:ins w:id="2196" w:author="blake grills" w:date="2020-04-02T18:33:00Z">
              <w:r>
                <w:rPr>
                  <w:color w:val="000000"/>
                  <w:sz w:val="20"/>
                  <w:szCs w:val="20"/>
                </w:rPr>
                <w:t>Total</w:t>
              </w:r>
            </w:ins>
          </w:p>
        </w:tc>
        <w:tc>
          <w:tcPr>
            <w:tcW w:w="0" w:type="auto"/>
            <w:vAlign w:val="bottom"/>
            <w:tcPrChange w:id="2197" w:author="blake grills" w:date="2020-04-02T18:35:00Z">
              <w:tcPr>
                <w:tcW w:w="1439" w:type="dxa"/>
              </w:tcPr>
            </w:tcPrChange>
          </w:tcPr>
          <w:p w14:paraId="325792CA" w14:textId="77777777" w:rsidR="00755023" w:rsidRDefault="00755023" w:rsidP="00755023">
            <w:pPr>
              <w:ind w:firstLine="0"/>
              <w:rPr>
                <w:ins w:id="2198" w:author="blake grills" w:date="2020-04-02T18:32:00Z"/>
                <w:rFonts w:cs="Times New Roman"/>
                <w:szCs w:val="24"/>
              </w:rPr>
            </w:pPr>
          </w:p>
        </w:tc>
        <w:tc>
          <w:tcPr>
            <w:tcW w:w="0" w:type="auto"/>
            <w:vAlign w:val="bottom"/>
            <w:tcPrChange w:id="2199" w:author="blake grills" w:date="2020-04-02T18:35:00Z">
              <w:tcPr>
                <w:tcW w:w="1439" w:type="dxa"/>
              </w:tcPr>
            </w:tcPrChange>
          </w:tcPr>
          <w:p w14:paraId="64A710B8" w14:textId="155A5275" w:rsidR="00755023" w:rsidRDefault="00755023" w:rsidP="00755023">
            <w:pPr>
              <w:ind w:firstLine="0"/>
              <w:jc w:val="right"/>
              <w:rPr>
                <w:ins w:id="2200" w:author="blake grills" w:date="2020-04-02T18:32:00Z"/>
                <w:rFonts w:cs="Times New Roman"/>
                <w:szCs w:val="24"/>
              </w:rPr>
              <w:pPrChange w:id="2201" w:author="Unknown" w:date="2020-04-02T18:35:00Z">
                <w:pPr>
                  <w:ind w:firstLine="0"/>
                </w:pPr>
              </w:pPrChange>
            </w:pPr>
            <w:ins w:id="2202" w:author="blake grills" w:date="2020-04-02T18:33:00Z">
              <w:r>
                <w:rPr>
                  <w:color w:val="000000"/>
                  <w:sz w:val="20"/>
                  <w:szCs w:val="20"/>
                </w:rPr>
                <w:t>5022.00</w:t>
              </w:r>
            </w:ins>
          </w:p>
        </w:tc>
        <w:tc>
          <w:tcPr>
            <w:tcW w:w="0" w:type="auto"/>
            <w:vAlign w:val="bottom"/>
            <w:tcPrChange w:id="2203" w:author="blake grills" w:date="2020-04-02T18:35:00Z">
              <w:tcPr>
                <w:tcW w:w="1439" w:type="dxa"/>
              </w:tcPr>
            </w:tcPrChange>
          </w:tcPr>
          <w:p w14:paraId="78394BAA" w14:textId="451A0BF9" w:rsidR="00755023" w:rsidRDefault="00755023" w:rsidP="00755023">
            <w:pPr>
              <w:ind w:firstLine="0"/>
              <w:jc w:val="right"/>
              <w:rPr>
                <w:ins w:id="2204" w:author="blake grills" w:date="2020-04-02T18:32:00Z"/>
                <w:rFonts w:cs="Times New Roman"/>
                <w:szCs w:val="24"/>
              </w:rPr>
              <w:pPrChange w:id="2205" w:author="Unknown" w:date="2020-04-02T18:35:00Z">
                <w:pPr>
                  <w:ind w:firstLine="0"/>
                </w:pPr>
              </w:pPrChange>
            </w:pPr>
            <w:ins w:id="2206" w:author="blake grills" w:date="2020-04-02T18:33:00Z">
              <w:r>
                <w:rPr>
                  <w:color w:val="000000"/>
                  <w:sz w:val="20"/>
                  <w:szCs w:val="20"/>
                </w:rPr>
                <w:t>18787095.00</w:t>
              </w:r>
            </w:ins>
          </w:p>
        </w:tc>
        <w:tc>
          <w:tcPr>
            <w:tcW w:w="0" w:type="auto"/>
            <w:vAlign w:val="bottom"/>
            <w:tcPrChange w:id="2207" w:author="blake grills" w:date="2020-04-02T18:35:00Z">
              <w:tcPr>
                <w:tcW w:w="1439" w:type="dxa"/>
              </w:tcPr>
            </w:tcPrChange>
          </w:tcPr>
          <w:p w14:paraId="4918BD61" w14:textId="134A3583" w:rsidR="00755023" w:rsidRDefault="00755023" w:rsidP="00755023">
            <w:pPr>
              <w:ind w:firstLine="0"/>
              <w:jc w:val="right"/>
              <w:rPr>
                <w:ins w:id="2208" w:author="blake grills" w:date="2020-04-02T18:32:00Z"/>
                <w:rFonts w:cs="Times New Roman"/>
                <w:szCs w:val="24"/>
              </w:rPr>
              <w:pPrChange w:id="2209" w:author="Unknown" w:date="2020-04-02T18:35:00Z">
                <w:pPr>
                  <w:ind w:firstLine="0"/>
                </w:pPr>
              </w:pPrChange>
            </w:pPr>
            <w:ins w:id="2210" w:author="blake grills" w:date="2020-04-02T18:33:00Z">
              <w:r>
                <w:rPr>
                  <w:color w:val="000000"/>
                  <w:sz w:val="20"/>
                  <w:szCs w:val="20"/>
                </w:rPr>
                <w:t>7762182.00</w:t>
              </w:r>
            </w:ins>
          </w:p>
        </w:tc>
        <w:tc>
          <w:tcPr>
            <w:tcW w:w="0" w:type="auto"/>
            <w:vAlign w:val="bottom"/>
            <w:tcPrChange w:id="2211" w:author="blake grills" w:date="2020-04-02T18:35:00Z">
              <w:tcPr>
                <w:tcW w:w="1439" w:type="dxa"/>
              </w:tcPr>
            </w:tcPrChange>
          </w:tcPr>
          <w:p w14:paraId="55261F8F" w14:textId="20F3A534" w:rsidR="00755023" w:rsidRDefault="00755023" w:rsidP="00755023">
            <w:pPr>
              <w:ind w:firstLine="0"/>
              <w:jc w:val="right"/>
              <w:rPr>
                <w:ins w:id="2212" w:author="blake grills" w:date="2020-04-02T18:32:00Z"/>
                <w:rFonts w:cs="Times New Roman"/>
                <w:szCs w:val="24"/>
              </w:rPr>
              <w:pPrChange w:id="2213" w:author="Unknown" w:date="2020-04-02T18:35:00Z">
                <w:pPr>
                  <w:ind w:firstLine="0"/>
                </w:pPr>
              </w:pPrChange>
            </w:pPr>
            <w:ins w:id="2214" w:author="blake grills" w:date="2020-04-02T18:33:00Z">
              <w:r>
                <w:rPr>
                  <w:color w:val="000000"/>
                  <w:sz w:val="20"/>
                  <w:szCs w:val="20"/>
                </w:rPr>
                <w:t>2934.00</w:t>
              </w:r>
            </w:ins>
          </w:p>
        </w:tc>
        <w:tc>
          <w:tcPr>
            <w:tcW w:w="0" w:type="auto"/>
            <w:vAlign w:val="bottom"/>
            <w:tcPrChange w:id="2215" w:author="blake grills" w:date="2020-04-02T18:35:00Z">
              <w:tcPr>
                <w:tcW w:w="1439" w:type="dxa"/>
              </w:tcPr>
            </w:tcPrChange>
          </w:tcPr>
          <w:p w14:paraId="32958B50" w14:textId="3E1581B9" w:rsidR="00755023" w:rsidRDefault="00755023" w:rsidP="00755023">
            <w:pPr>
              <w:ind w:firstLine="0"/>
              <w:jc w:val="right"/>
              <w:rPr>
                <w:ins w:id="2216" w:author="blake grills" w:date="2020-04-02T18:32:00Z"/>
                <w:rFonts w:cs="Times New Roman"/>
                <w:szCs w:val="24"/>
              </w:rPr>
              <w:pPrChange w:id="2217" w:author="Unknown" w:date="2020-04-02T18:35:00Z">
                <w:pPr>
                  <w:ind w:firstLine="0"/>
                </w:pPr>
              </w:pPrChange>
            </w:pPr>
            <w:ins w:id="2218" w:author="blake grills" w:date="2020-04-02T18:33:00Z">
              <w:r>
                <w:rPr>
                  <w:color w:val="000000"/>
                  <w:sz w:val="20"/>
                  <w:szCs w:val="20"/>
                </w:rPr>
                <w:t>303.00</w:t>
              </w:r>
            </w:ins>
          </w:p>
        </w:tc>
        <w:tc>
          <w:tcPr>
            <w:tcW w:w="0" w:type="auto"/>
            <w:vAlign w:val="bottom"/>
            <w:tcPrChange w:id="2219" w:author="blake grills" w:date="2020-04-02T18:35:00Z">
              <w:tcPr>
                <w:tcW w:w="1439" w:type="dxa"/>
              </w:tcPr>
            </w:tcPrChange>
          </w:tcPr>
          <w:p w14:paraId="2E0E5827" w14:textId="77777777" w:rsidR="00755023" w:rsidRDefault="00755023" w:rsidP="00755023">
            <w:pPr>
              <w:ind w:firstLine="0"/>
              <w:jc w:val="right"/>
              <w:rPr>
                <w:ins w:id="2220" w:author="blake grills" w:date="2020-04-02T18:32:00Z"/>
                <w:rFonts w:cs="Times New Roman"/>
                <w:szCs w:val="24"/>
              </w:rPr>
              <w:pPrChange w:id="2221" w:author="Unknown" w:date="2020-04-02T18:35:00Z">
                <w:pPr>
                  <w:ind w:firstLine="0"/>
                </w:pPr>
              </w:pPrChange>
            </w:pPr>
          </w:p>
        </w:tc>
        <w:tc>
          <w:tcPr>
            <w:tcW w:w="0" w:type="auto"/>
            <w:vAlign w:val="bottom"/>
            <w:tcPrChange w:id="2222" w:author="blake grills" w:date="2020-04-02T18:35:00Z">
              <w:tcPr>
                <w:tcW w:w="1439" w:type="dxa"/>
              </w:tcPr>
            </w:tcPrChange>
          </w:tcPr>
          <w:p w14:paraId="77588CB5" w14:textId="002B8CC4" w:rsidR="00755023" w:rsidRDefault="00755023" w:rsidP="00755023">
            <w:pPr>
              <w:ind w:firstLine="0"/>
              <w:jc w:val="right"/>
              <w:rPr>
                <w:ins w:id="2223" w:author="blake grills" w:date="2020-04-02T18:32:00Z"/>
                <w:rFonts w:cs="Times New Roman"/>
                <w:szCs w:val="24"/>
              </w:rPr>
              <w:pPrChange w:id="2224" w:author="Unknown" w:date="2020-04-02T18:35:00Z">
                <w:pPr>
                  <w:ind w:firstLine="0"/>
                </w:pPr>
              </w:pPrChange>
            </w:pPr>
            <w:ins w:id="2225" w:author="blake grills" w:date="2020-04-02T18:33:00Z">
              <w:r>
                <w:rPr>
                  <w:color w:val="000000"/>
                  <w:sz w:val="20"/>
                  <w:szCs w:val="20"/>
                </w:rPr>
                <w:t>731.77</w:t>
              </w:r>
            </w:ins>
            <w:ins w:id="2226" w:author="blake grills" w:date="2020-04-03T00:26:00Z">
              <w:r w:rsidR="001A1C33">
                <w:rPr>
                  <w:color w:val="000000"/>
                  <w:sz w:val="20"/>
                  <w:szCs w:val="20"/>
                </w:rPr>
                <w:t>78</w:t>
              </w:r>
            </w:ins>
          </w:p>
        </w:tc>
      </w:tr>
      <w:tr w:rsidR="00755023" w14:paraId="2239CFE0" w14:textId="77777777" w:rsidTr="00755023">
        <w:trPr>
          <w:ins w:id="2227" w:author="blake grills" w:date="2020-04-02T18:32:00Z"/>
        </w:trPr>
        <w:tc>
          <w:tcPr>
            <w:tcW w:w="0" w:type="auto"/>
            <w:vAlign w:val="bottom"/>
            <w:tcPrChange w:id="2228" w:author="blake grills" w:date="2020-04-02T18:35:00Z">
              <w:tcPr>
                <w:tcW w:w="1438" w:type="dxa"/>
              </w:tcPr>
            </w:tcPrChange>
          </w:tcPr>
          <w:p w14:paraId="73E7C744" w14:textId="5E66BAE4" w:rsidR="00755023" w:rsidRDefault="00755023" w:rsidP="00755023">
            <w:pPr>
              <w:ind w:firstLine="0"/>
              <w:rPr>
                <w:ins w:id="2229" w:author="blake grills" w:date="2020-04-02T18:32:00Z"/>
                <w:rFonts w:cs="Times New Roman"/>
                <w:szCs w:val="24"/>
              </w:rPr>
            </w:pPr>
            <w:ins w:id="2230" w:author="blake grills" w:date="2020-04-02T18:33:00Z">
              <w:r>
                <w:rPr>
                  <w:color w:val="000000"/>
                  <w:sz w:val="20"/>
                  <w:szCs w:val="20"/>
                </w:rPr>
                <w:t>Average</w:t>
              </w:r>
            </w:ins>
          </w:p>
        </w:tc>
        <w:tc>
          <w:tcPr>
            <w:tcW w:w="0" w:type="auto"/>
            <w:vAlign w:val="bottom"/>
            <w:tcPrChange w:id="2231" w:author="blake grills" w:date="2020-04-02T18:35:00Z">
              <w:tcPr>
                <w:tcW w:w="1439" w:type="dxa"/>
              </w:tcPr>
            </w:tcPrChange>
          </w:tcPr>
          <w:p w14:paraId="1DD47E3B" w14:textId="77777777" w:rsidR="00755023" w:rsidRDefault="00755023" w:rsidP="00755023">
            <w:pPr>
              <w:ind w:firstLine="0"/>
              <w:rPr>
                <w:ins w:id="2232" w:author="blake grills" w:date="2020-04-02T18:32:00Z"/>
                <w:rFonts w:cs="Times New Roman"/>
                <w:szCs w:val="24"/>
              </w:rPr>
            </w:pPr>
          </w:p>
        </w:tc>
        <w:tc>
          <w:tcPr>
            <w:tcW w:w="0" w:type="auto"/>
            <w:vAlign w:val="bottom"/>
            <w:tcPrChange w:id="2233" w:author="blake grills" w:date="2020-04-02T18:35:00Z">
              <w:tcPr>
                <w:tcW w:w="1439" w:type="dxa"/>
              </w:tcPr>
            </w:tcPrChange>
          </w:tcPr>
          <w:p w14:paraId="7BFB6117" w14:textId="261C9A1E" w:rsidR="00755023" w:rsidRDefault="00755023" w:rsidP="00755023">
            <w:pPr>
              <w:ind w:firstLine="0"/>
              <w:jc w:val="right"/>
              <w:rPr>
                <w:ins w:id="2234" w:author="blake grills" w:date="2020-04-02T18:32:00Z"/>
                <w:rFonts w:cs="Times New Roman"/>
                <w:szCs w:val="24"/>
              </w:rPr>
              <w:pPrChange w:id="2235" w:author="Unknown" w:date="2020-04-02T18:35:00Z">
                <w:pPr>
                  <w:ind w:firstLine="0"/>
                </w:pPr>
              </w:pPrChange>
            </w:pPr>
            <w:ins w:id="2236" w:author="blake grills" w:date="2020-04-02T18:33:00Z">
              <w:r>
                <w:rPr>
                  <w:color w:val="000000"/>
                  <w:sz w:val="20"/>
                  <w:szCs w:val="20"/>
                </w:rPr>
                <w:t>64.38</w:t>
              </w:r>
            </w:ins>
          </w:p>
        </w:tc>
        <w:tc>
          <w:tcPr>
            <w:tcW w:w="0" w:type="auto"/>
            <w:vAlign w:val="bottom"/>
            <w:tcPrChange w:id="2237" w:author="blake grills" w:date="2020-04-02T18:35:00Z">
              <w:tcPr>
                <w:tcW w:w="1439" w:type="dxa"/>
              </w:tcPr>
            </w:tcPrChange>
          </w:tcPr>
          <w:p w14:paraId="75C8B061" w14:textId="325129D8" w:rsidR="00755023" w:rsidRDefault="00755023" w:rsidP="00755023">
            <w:pPr>
              <w:ind w:firstLine="0"/>
              <w:jc w:val="right"/>
              <w:rPr>
                <w:ins w:id="2238" w:author="blake grills" w:date="2020-04-02T18:32:00Z"/>
                <w:rFonts w:cs="Times New Roman"/>
                <w:szCs w:val="24"/>
              </w:rPr>
              <w:pPrChange w:id="2239" w:author="Unknown" w:date="2020-04-02T18:35:00Z">
                <w:pPr>
                  <w:ind w:firstLine="0"/>
                </w:pPr>
              </w:pPrChange>
            </w:pPr>
            <w:ins w:id="2240" w:author="blake grills" w:date="2020-04-02T18:33:00Z">
              <w:r>
                <w:rPr>
                  <w:color w:val="000000"/>
                  <w:sz w:val="20"/>
                  <w:szCs w:val="20"/>
                </w:rPr>
                <w:t>240860.19</w:t>
              </w:r>
            </w:ins>
          </w:p>
        </w:tc>
        <w:tc>
          <w:tcPr>
            <w:tcW w:w="0" w:type="auto"/>
            <w:vAlign w:val="bottom"/>
            <w:tcPrChange w:id="2241" w:author="blake grills" w:date="2020-04-02T18:35:00Z">
              <w:tcPr>
                <w:tcW w:w="1439" w:type="dxa"/>
              </w:tcPr>
            </w:tcPrChange>
          </w:tcPr>
          <w:p w14:paraId="2F23715A" w14:textId="6EBF1F1B" w:rsidR="00755023" w:rsidRDefault="00755023" w:rsidP="00755023">
            <w:pPr>
              <w:ind w:firstLine="0"/>
              <w:jc w:val="right"/>
              <w:rPr>
                <w:ins w:id="2242" w:author="blake grills" w:date="2020-04-02T18:32:00Z"/>
                <w:rFonts w:cs="Times New Roman"/>
                <w:szCs w:val="24"/>
              </w:rPr>
              <w:pPrChange w:id="2243" w:author="Unknown" w:date="2020-04-02T18:35:00Z">
                <w:pPr>
                  <w:ind w:firstLine="0"/>
                </w:pPr>
              </w:pPrChange>
            </w:pPr>
            <w:ins w:id="2244" w:author="blake grills" w:date="2020-04-02T18:33:00Z">
              <w:r>
                <w:rPr>
                  <w:color w:val="000000"/>
                  <w:sz w:val="20"/>
                  <w:szCs w:val="20"/>
                </w:rPr>
                <w:t>99515.15</w:t>
              </w:r>
            </w:ins>
          </w:p>
        </w:tc>
        <w:tc>
          <w:tcPr>
            <w:tcW w:w="0" w:type="auto"/>
            <w:vAlign w:val="bottom"/>
            <w:tcPrChange w:id="2245" w:author="blake grills" w:date="2020-04-02T18:35:00Z">
              <w:tcPr>
                <w:tcW w:w="1439" w:type="dxa"/>
              </w:tcPr>
            </w:tcPrChange>
          </w:tcPr>
          <w:p w14:paraId="7DC043C3" w14:textId="35192E45" w:rsidR="00755023" w:rsidRDefault="00755023" w:rsidP="00755023">
            <w:pPr>
              <w:ind w:firstLine="0"/>
              <w:jc w:val="right"/>
              <w:rPr>
                <w:ins w:id="2246" w:author="blake grills" w:date="2020-04-02T18:32:00Z"/>
                <w:rFonts w:cs="Times New Roman"/>
                <w:szCs w:val="24"/>
              </w:rPr>
              <w:pPrChange w:id="2247" w:author="Unknown" w:date="2020-04-02T18:35:00Z">
                <w:pPr>
                  <w:ind w:firstLine="0"/>
                </w:pPr>
              </w:pPrChange>
            </w:pPr>
            <w:ins w:id="2248" w:author="blake grills" w:date="2020-04-02T18:33:00Z">
              <w:r>
                <w:rPr>
                  <w:color w:val="000000"/>
                  <w:sz w:val="20"/>
                  <w:szCs w:val="20"/>
                </w:rPr>
                <w:t>37.62</w:t>
              </w:r>
            </w:ins>
          </w:p>
        </w:tc>
        <w:tc>
          <w:tcPr>
            <w:tcW w:w="0" w:type="auto"/>
            <w:vAlign w:val="bottom"/>
            <w:tcPrChange w:id="2249" w:author="blake grills" w:date="2020-04-02T18:35:00Z">
              <w:tcPr>
                <w:tcW w:w="1439" w:type="dxa"/>
              </w:tcPr>
            </w:tcPrChange>
          </w:tcPr>
          <w:p w14:paraId="53F48746" w14:textId="2210D06E" w:rsidR="00755023" w:rsidRDefault="00755023" w:rsidP="00755023">
            <w:pPr>
              <w:ind w:firstLine="0"/>
              <w:jc w:val="right"/>
              <w:rPr>
                <w:ins w:id="2250" w:author="blake grills" w:date="2020-04-02T18:32:00Z"/>
                <w:rFonts w:cs="Times New Roman"/>
                <w:szCs w:val="24"/>
              </w:rPr>
              <w:pPrChange w:id="2251" w:author="Unknown" w:date="2020-04-02T18:35:00Z">
                <w:pPr>
                  <w:ind w:firstLine="0"/>
                </w:pPr>
              </w:pPrChange>
            </w:pPr>
            <w:ins w:id="2252" w:author="blake grills" w:date="2020-04-02T18:33:00Z">
              <w:r>
                <w:rPr>
                  <w:color w:val="000000"/>
                  <w:sz w:val="20"/>
                  <w:szCs w:val="20"/>
                </w:rPr>
                <w:t>3.88</w:t>
              </w:r>
            </w:ins>
          </w:p>
        </w:tc>
        <w:tc>
          <w:tcPr>
            <w:tcW w:w="0" w:type="auto"/>
            <w:vAlign w:val="bottom"/>
            <w:tcPrChange w:id="2253" w:author="blake grills" w:date="2020-04-02T18:35:00Z">
              <w:tcPr>
                <w:tcW w:w="1439" w:type="dxa"/>
              </w:tcPr>
            </w:tcPrChange>
          </w:tcPr>
          <w:p w14:paraId="66F676F2" w14:textId="7A18CABF" w:rsidR="00755023" w:rsidRDefault="00755023" w:rsidP="00755023">
            <w:pPr>
              <w:ind w:firstLine="0"/>
              <w:jc w:val="right"/>
              <w:rPr>
                <w:ins w:id="2254" w:author="blake grills" w:date="2020-04-02T18:32:00Z"/>
                <w:rFonts w:cs="Times New Roman"/>
                <w:szCs w:val="24"/>
              </w:rPr>
              <w:pPrChange w:id="2255" w:author="Unknown" w:date="2020-04-02T18:35:00Z">
                <w:pPr>
                  <w:ind w:firstLine="0"/>
                </w:pPr>
              </w:pPrChange>
            </w:pPr>
            <w:ins w:id="2256" w:author="blake grills" w:date="2020-04-02T18:33:00Z">
              <w:r>
                <w:rPr>
                  <w:color w:val="000000"/>
                  <w:sz w:val="20"/>
                  <w:szCs w:val="20"/>
                </w:rPr>
                <w:t>23.15</w:t>
              </w:r>
            </w:ins>
          </w:p>
        </w:tc>
        <w:tc>
          <w:tcPr>
            <w:tcW w:w="0" w:type="auto"/>
            <w:vAlign w:val="bottom"/>
            <w:tcPrChange w:id="2257" w:author="blake grills" w:date="2020-04-02T18:35:00Z">
              <w:tcPr>
                <w:tcW w:w="1439" w:type="dxa"/>
              </w:tcPr>
            </w:tcPrChange>
          </w:tcPr>
          <w:p w14:paraId="183E1F0C" w14:textId="242709D5" w:rsidR="00755023" w:rsidRDefault="00755023" w:rsidP="00755023">
            <w:pPr>
              <w:ind w:firstLine="0"/>
              <w:jc w:val="right"/>
              <w:rPr>
                <w:ins w:id="2258" w:author="blake grills" w:date="2020-04-02T18:32:00Z"/>
                <w:rFonts w:cs="Times New Roman"/>
                <w:szCs w:val="24"/>
              </w:rPr>
              <w:pPrChange w:id="2259" w:author="Unknown" w:date="2020-04-02T18:35:00Z">
                <w:pPr>
                  <w:ind w:firstLine="0"/>
                </w:pPr>
              </w:pPrChange>
            </w:pPr>
            <w:ins w:id="2260" w:author="blake grills" w:date="2020-04-02T18:33:00Z">
              <w:r>
                <w:rPr>
                  <w:color w:val="000000"/>
                  <w:sz w:val="20"/>
                  <w:szCs w:val="20"/>
                </w:rPr>
                <w:t>9.3818</w:t>
              </w:r>
            </w:ins>
          </w:p>
        </w:tc>
      </w:tr>
      <w:tr w:rsidR="00755023" w14:paraId="50A21896" w14:textId="77777777" w:rsidTr="00755023">
        <w:trPr>
          <w:ins w:id="2261" w:author="blake grills" w:date="2020-04-02T18:32:00Z"/>
        </w:trPr>
        <w:tc>
          <w:tcPr>
            <w:tcW w:w="0" w:type="auto"/>
            <w:vAlign w:val="bottom"/>
            <w:tcPrChange w:id="2262" w:author="blake grills" w:date="2020-04-02T18:35:00Z">
              <w:tcPr>
                <w:tcW w:w="1438" w:type="dxa"/>
              </w:tcPr>
            </w:tcPrChange>
          </w:tcPr>
          <w:p w14:paraId="1EE886EA" w14:textId="08B10161" w:rsidR="00755023" w:rsidRDefault="00755023" w:rsidP="00755023">
            <w:pPr>
              <w:ind w:firstLine="0"/>
              <w:rPr>
                <w:ins w:id="2263" w:author="blake grills" w:date="2020-04-02T18:32:00Z"/>
                <w:rFonts w:cs="Times New Roman"/>
                <w:szCs w:val="24"/>
              </w:rPr>
            </w:pPr>
            <w:ins w:id="2264" w:author="blake grills" w:date="2020-04-02T18:33:00Z">
              <w:r>
                <w:rPr>
                  <w:color w:val="000000"/>
                  <w:sz w:val="20"/>
                  <w:szCs w:val="20"/>
                </w:rPr>
                <w:t>Median</w:t>
              </w:r>
            </w:ins>
          </w:p>
        </w:tc>
        <w:tc>
          <w:tcPr>
            <w:tcW w:w="0" w:type="auto"/>
            <w:vAlign w:val="bottom"/>
            <w:tcPrChange w:id="2265" w:author="blake grills" w:date="2020-04-02T18:35:00Z">
              <w:tcPr>
                <w:tcW w:w="1439" w:type="dxa"/>
              </w:tcPr>
            </w:tcPrChange>
          </w:tcPr>
          <w:p w14:paraId="598C7DDF" w14:textId="77777777" w:rsidR="00755023" w:rsidRDefault="00755023" w:rsidP="00755023">
            <w:pPr>
              <w:ind w:firstLine="0"/>
              <w:rPr>
                <w:ins w:id="2266" w:author="blake grills" w:date="2020-04-02T18:32:00Z"/>
                <w:rFonts w:cs="Times New Roman"/>
                <w:szCs w:val="24"/>
              </w:rPr>
            </w:pPr>
          </w:p>
        </w:tc>
        <w:tc>
          <w:tcPr>
            <w:tcW w:w="0" w:type="auto"/>
            <w:vAlign w:val="bottom"/>
            <w:tcPrChange w:id="2267" w:author="blake grills" w:date="2020-04-02T18:35:00Z">
              <w:tcPr>
                <w:tcW w:w="1439" w:type="dxa"/>
              </w:tcPr>
            </w:tcPrChange>
          </w:tcPr>
          <w:p w14:paraId="7DC5BD0F" w14:textId="098EA748" w:rsidR="00755023" w:rsidRDefault="00755023" w:rsidP="00755023">
            <w:pPr>
              <w:ind w:firstLine="0"/>
              <w:jc w:val="right"/>
              <w:rPr>
                <w:ins w:id="2268" w:author="blake grills" w:date="2020-04-02T18:32:00Z"/>
                <w:rFonts w:cs="Times New Roman"/>
                <w:szCs w:val="24"/>
              </w:rPr>
              <w:pPrChange w:id="2269" w:author="Unknown" w:date="2020-04-02T18:35:00Z">
                <w:pPr>
                  <w:ind w:firstLine="0"/>
                </w:pPr>
              </w:pPrChange>
            </w:pPr>
            <w:ins w:id="2270" w:author="blake grills" w:date="2020-04-02T18:33:00Z">
              <w:r>
                <w:rPr>
                  <w:color w:val="000000"/>
                  <w:sz w:val="20"/>
                  <w:szCs w:val="20"/>
                </w:rPr>
                <w:t>32.50</w:t>
              </w:r>
            </w:ins>
          </w:p>
        </w:tc>
        <w:tc>
          <w:tcPr>
            <w:tcW w:w="0" w:type="auto"/>
            <w:vAlign w:val="bottom"/>
            <w:tcPrChange w:id="2271" w:author="blake grills" w:date="2020-04-02T18:35:00Z">
              <w:tcPr>
                <w:tcW w:w="1439" w:type="dxa"/>
              </w:tcPr>
            </w:tcPrChange>
          </w:tcPr>
          <w:p w14:paraId="25F2DB9E" w14:textId="40B41BBF" w:rsidR="00755023" w:rsidRDefault="00755023" w:rsidP="00755023">
            <w:pPr>
              <w:ind w:firstLine="0"/>
              <w:jc w:val="right"/>
              <w:rPr>
                <w:ins w:id="2272" w:author="blake grills" w:date="2020-04-02T18:32:00Z"/>
                <w:rFonts w:cs="Times New Roman"/>
                <w:szCs w:val="24"/>
              </w:rPr>
              <w:pPrChange w:id="2273" w:author="Unknown" w:date="2020-04-02T18:35:00Z">
                <w:pPr>
                  <w:ind w:firstLine="0"/>
                </w:pPr>
              </w:pPrChange>
            </w:pPr>
            <w:ins w:id="2274" w:author="blake grills" w:date="2020-04-02T18:33:00Z">
              <w:r>
                <w:rPr>
                  <w:color w:val="000000"/>
                  <w:sz w:val="20"/>
                  <w:szCs w:val="20"/>
                </w:rPr>
                <w:t>17782.50</w:t>
              </w:r>
            </w:ins>
          </w:p>
        </w:tc>
        <w:tc>
          <w:tcPr>
            <w:tcW w:w="0" w:type="auto"/>
            <w:vAlign w:val="bottom"/>
            <w:tcPrChange w:id="2275" w:author="blake grills" w:date="2020-04-02T18:35:00Z">
              <w:tcPr>
                <w:tcW w:w="1439" w:type="dxa"/>
              </w:tcPr>
            </w:tcPrChange>
          </w:tcPr>
          <w:p w14:paraId="70DFF6EA" w14:textId="589936C4" w:rsidR="00755023" w:rsidRDefault="00755023" w:rsidP="00755023">
            <w:pPr>
              <w:ind w:firstLine="0"/>
              <w:jc w:val="right"/>
              <w:rPr>
                <w:ins w:id="2276" w:author="blake grills" w:date="2020-04-02T18:32:00Z"/>
                <w:rFonts w:cs="Times New Roman"/>
                <w:szCs w:val="24"/>
              </w:rPr>
              <w:pPrChange w:id="2277" w:author="Unknown" w:date="2020-04-02T18:35:00Z">
                <w:pPr>
                  <w:ind w:firstLine="0"/>
                </w:pPr>
              </w:pPrChange>
            </w:pPr>
            <w:ins w:id="2278" w:author="blake grills" w:date="2020-04-02T18:33:00Z">
              <w:r>
                <w:rPr>
                  <w:color w:val="000000"/>
                  <w:sz w:val="20"/>
                  <w:szCs w:val="20"/>
                </w:rPr>
                <w:t>3687.50</w:t>
              </w:r>
            </w:ins>
          </w:p>
        </w:tc>
        <w:tc>
          <w:tcPr>
            <w:tcW w:w="0" w:type="auto"/>
            <w:vAlign w:val="bottom"/>
            <w:tcPrChange w:id="2279" w:author="blake grills" w:date="2020-04-02T18:35:00Z">
              <w:tcPr>
                <w:tcW w:w="1439" w:type="dxa"/>
              </w:tcPr>
            </w:tcPrChange>
          </w:tcPr>
          <w:p w14:paraId="5B1069E4" w14:textId="08D6E8E1" w:rsidR="00755023" w:rsidRDefault="00755023" w:rsidP="00755023">
            <w:pPr>
              <w:ind w:firstLine="0"/>
              <w:jc w:val="right"/>
              <w:rPr>
                <w:ins w:id="2280" w:author="blake grills" w:date="2020-04-02T18:32:00Z"/>
                <w:rFonts w:cs="Times New Roman"/>
                <w:szCs w:val="24"/>
              </w:rPr>
              <w:pPrChange w:id="2281" w:author="Unknown" w:date="2020-04-02T18:35:00Z">
                <w:pPr>
                  <w:ind w:firstLine="0"/>
                </w:pPr>
              </w:pPrChange>
            </w:pPr>
            <w:ins w:id="2282" w:author="blake grills" w:date="2020-04-02T18:33:00Z">
              <w:r>
                <w:rPr>
                  <w:color w:val="000000"/>
                  <w:sz w:val="20"/>
                  <w:szCs w:val="20"/>
                </w:rPr>
                <w:t>0.00</w:t>
              </w:r>
            </w:ins>
          </w:p>
        </w:tc>
        <w:tc>
          <w:tcPr>
            <w:tcW w:w="0" w:type="auto"/>
            <w:vAlign w:val="bottom"/>
            <w:tcPrChange w:id="2283" w:author="blake grills" w:date="2020-04-02T18:35:00Z">
              <w:tcPr>
                <w:tcW w:w="1439" w:type="dxa"/>
              </w:tcPr>
            </w:tcPrChange>
          </w:tcPr>
          <w:p w14:paraId="1FBB2579" w14:textId="37B0B3E4" w:rsidR="00755023" w:rsidRDefault="00755023" w:rsidP="00755023">
            <w:pPr>
              <w:ind w:firstLine="0"/>
              <w:jc w:val="right"/>
              <w:rPr>
                <w:ins w:id="2284" w:author="blake grills" w:date="2020-04-02T18:32:00Z"/>
                <w:rFonts w:cs="Times New Roman"/>
                <w:szCs w:val="24"/>
              </w:rPr>
              <w:pPrChange w:id="2285" w:author="Unknown" w:date="2020-04-02T18:35:00Z">
                <w:pPr>
                  <w:ind w:firstLine="0"/>
                </w:pPr>
              </w:pPrChange>
            </w:pPr>
            <w:ins w:id="2286" w:author="blake grills" w:date="2020-04-02T18:33:00Z">
              <w:r>
                <w:rPr>
                  <w:color w:val="000000"/>
                  <w:sz w:val="20"/>
                  <w:szCs w:val="20"/>
                </w:rPr>
                <w:t>0.00</w:t>
              </w:r>
            </w:ins>
          </w:p>
        </w:tc>
        <w:tc>
          <w:tcPr>
            <w:tcW w:w="0" w:type="auto"/>
            <w:vAlign w:val="bottom"/>
            <w:tcPrChange w:id="2287" w:author="blake grills" w:date="2020-04-02T18:35:00Z">
              <w:tcPr>
                <w:tcW w:w="1439" w:type="dxa"/>
              </w:tcPr>
            </w:tcPrChange>
          </w:tcPr>
          <w:p w14:paraId="69995E08" w14:textId="10F1F57E" w:rsidR="00755023" w:rsidRDefault="00755023" w:rsidP="00755023">
            <w:pPr>
              <w:ind w:firstLine="0"/>
              <w:jc w:val="right"/>
              <w:rPr>
                <w:ins w:id="2288" w:author="blake grills" w:date="2020-04-02T18:32:00Z"/>
                <w:rFonts w:cs="Times New Roman"/>
                <w:szCs w:val="24"/>
              </w:rPr>
              <w:pPrChange w:id="2289" w:author="Unknown" w:date="2020-04-02T18:35:00Z">
                <w:pPr>
                  <w:ind w:firstLine="0"/>
                </w:pPr>
              </w:pPrChange>
            </w:pPr>
            <w:ins w:id="2290" w:author="blake grills" w:date="2020-04-02T18:33:00Z">
              <w:r>
                <w:rPr>
                  <w:color w:val="000000"/>
                  <w:sz w:val="20"/>
                  <w:szCs w:val="20"/>
                </w:rPr>
                <w:t>18.95</w:t>
              </w:r>
            </w:ins>
          </w:p>
        </w:tc>
        <w:tc>
          <w:tcPr>
            <w:tcW w:w="0" w:type="auto"/>
            <w:vAlign w:val="bottom"/>
            <w:tcPrChange w:id="2291" w:author="blake grills" w:date="2020-04-02T18:35:00Z">
              <w:tcPr>
                <w:tcW w:w="1439" w:type="dxa"/>
              </w:tcPr>
            </w:tcPrChange>
          </w:tcPr>
          <w:p w14:paraId="3BB95942" w14:textId="2D639713" w:rsidR="00755023" w:rsidRDefault="00755023" w:rsidP="00755023">
            <w:pPr>
              <w:ind w:firstLine="0"/>
              <w:jc w:val="right"/>
              <w:rPr>
                <w:ins w:id="2292" w:author="blake grills" w:date="2020-04-02T18:32:00Z"/>
                <w:rFonts w:cs="Times New Roman"/>
                <w:szCs w:val="24"/>
              </w:rPr>
              <w:pPrChange w:id="2293" w:author="Unknown" w:date="2020-04-02T18:35:00Z">
                <w:pPr>
                  <w:ind w:firstLine="0"/>
                </w:pPr>
              </w:pPrChange>
            </w:pPr>
            <w:ins w:id="2294" w:author="blake grills" w:date="2020-04-02T18:33:00Z">
              <w:r>
                <w:rPr>
                  <w:color w:val="000000"/>
                  <w:sz w:val="20"/>
                  <w:szCs w:val="20"/>
                </w:rPr>
                <w:t>0.0475</w:t>
              </w:r>
            </w:ins>
          </w:p>
        </w:tc>
      </w:tr>
    </w:tbl>
    <w:p w14:paraId="39FDE60B" w14:textId="77777777" w:rsidR="00823A7A" w:rsidRPr="002248ED" w:rsidDel="001A1C33" w:rsidRDefault="00823A7A" w:rsidP="008A7307">
      <w:pPr>
        <w:ind w:firstLine="0"/>
        <w:rPr>
          <w:del w:id="2295" w:author="blake grills" w:date="2020-04-03T00:11:00Z"/>
          <w:rFonts w:cs="Times New Roman"/>
          <w:szCs w:val="24"/>
        </w:rPr>
        <w:pPrChange w:id="2296" w:author="blake grills" w:date="2020-04-02T18:45:00Z">
          <w:pPr/>
        </w:pPrChange>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2297" w:name="_Ref34136593"/>
    </w:p>
    <w:bookmarkEnd w:id="2297"/>
    <w:p w14:paraId="17DDCADE" w14:textId="77777777" w:rsidR="004E5433" w:rsidRPr="00347B64" w:rsidRDefault="004E5433" w:rsidP="002B3A40">
      <w:pPr>
        <w:pStyle w:val="ChapterTitle"/>
      </w:pPr>
      <w:r w:rsidRPr="00347B64">
        <w:t xml:space="preserve">Data </w:t>
      </w:r>
      <w:r>
        <w:t>Analysis</w:t>
      </w:r>
    </w:p>
    <w:p w14:paraId="32BC545B" w14:textId="3FF5F7EA"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del w:id="2298" w:author="blake grills" w:date="2020-04-03T10:17:00Z">
        <w:r w:rsidR="00094B30" w:rsidDel="00CF64B0">
          <w:rPr>
            <w:rFonts w:cs="Times New Roman"/>
            <w:szCs w:val="24"/>
          </w:rPr>
          <w:delText xml:space="preserve">.  </w:delText>
        </w:r>
      </w:del>
      <w:ins w:id="2299" w:author="blake grills" w:date="2020-04-03T10:17:00Z">
        <w:r w:rsidR="00CF64B0">
          <w:rPr>
            <w:rFonts w:cs="Times New Roman"/>
            <w:szCs w:val="24"/>
          </w:rPr>
          <w:t xml:space="preserve">.  </w:t>
        </w:r>
      </w:ins>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del w:id="2300" w:author="blake grills" w:date="2020-04-03T10:17:00Z">
        <w:r w:rsidR="00094B30" w:rsidDel="00CF64B0">
          <w:rPr>
            <w:rFonts w:cs="Times New Roman"/>
            <w:szCs w:val="24"/>
          </w:rPr>
          <w:delText xml:space="preserve">.  </w:delText>
        </w:r>
      </w:del>
      <w:ins w:id="2301" w:author="blake grills" w:date="2020-04-03T10:17:00Z">
        <w:r w:rsidR="00CF64B0">
          <w:rPr>
            <w:rFonts w:cs="Times New Roman"/>
            <w:szCs w:val="24"/>
          </w:rPr>
          <w:t xml:space="preserve">.  </w:t>
        </w:r>
      </w:ins>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del w:id="2302" w:author="blake grills" w:date="2020-04-03T10:17:00Z">
        <w:r w:rsidR="00094B30" w:rsidDel="00CF64B0">
          <w:rPr>
            <w:rFonts w:cs="Times New Roman"/>
            <w:szCs w:val="24"/>
          </w:rPr>
          <w:delText xml:space="preserve">.  </w:delText>
        </w:r>
      </w:del>
      <w:ins w:id="2303" w:author="blake grills" w:date="2020-04-03T10:17:00Z">
        <w:r w:rsidR="00CF64B0">
          <w:rPr>
            <w:rFonts w:cs="Times New Roman"/>
            <w:szCs w:val="24"/>
          </w:rPr>
          <w:t xml:space="preserve">.  </w:t>
        </w:r>
      </w:ins>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2304" w:name="_Ref33695007"/>
      <w:r w:rsidRPr="002248ED">
        <w:t>Syntax-based Approach</w:t>
      </w:r>
      <w:bookmarkEnd w:id="2304"/>
    </w:p>
    <w:p w14:paraId="158FCACC" w14:textId="71C4D2E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del w:id="2305" w:author="blake grills" w:date="2020-04-03T10:17:00Z">
        <w:r w:rsidR="00094B30" w:rsidDel="00CF64B0">
          <w:rPr>
            <w:rFonts w:cs="Times New Roman"/>
            <w:szCs w:val="24"/>
          </w:rPr>
          <w:delText xml:space="preserve">.  </w:delText>
        </w:r>
      </w:del>
      <w:ins w:id="2306" w:author="blake grills" w:date="2020-04-03T10:17:00Z">
        <w:r w:rsidR="00CF64B0">
          <w:rPr>
            <w:rFonts w:cs="Times New Roman"/>
            <w:szCs w:val="24"/>
          </w:rPr>
          <w:t xml:space="preserve">.  </w:t>
        </w:r>
      </w:ins>
      <w:r w:rsidR="009C035D">
        <w:rPr>
          <w:rFonts w:cs="Times New Roman"/>
          <w:szCs w:val="24"/>
        </w:rPr>
        <w:t>The method is similar to some of the work done by Bacchelli et al</w:t>
      </w:r>
      <w:del w:id="2307" w:author="blake grills" w:date="2020-04-03T10:17:00Z">
        <w:r w:rsidR="00094B30" w:rsidDel="00CF64B0">
          <w:rPr>
            <w:rFonts w:cs="Times New Roman"/>
            <w:szCs w:val="24"/>
          </w:rPr>
          <w:delText xml:space="preserve">.  </w:delText>
        </w:r>
      </w:del>
      <w:ins w:id="2308" w:author="blake grills" w:date="2020-04-03T10:17:00Z">
        <w:r w:rsidR="00CF64B0">
          <w:rPr>
            <w:rFonts w:cs="Times New Roman"/>
            <w:szCs w:val="24"/>
          </w:rPr>
          <w:t xml:space="preserve">.  </w:t>
        </w:r>
      </w:ins>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del w:id="2309" w:author="blake grills" w:date="2020-04-03T10:17:00Z">
        <w:r w:rsidR="00094B30" w:rsidDel="00CF64B0">
          <w:rPr>
            <w:rFonts w:cs="Times New Roman"/>
          </w:rPr>
          <w:delText xml:space="preserve">.  </w:delText>
        </w:r>
      </w:del>
      <w:ins w:id="2310" w:author="blake grills" w:date="2020-04-03T10:17:00Z">
        <w:r w:rsidR="00CF64B0">
          <w:rPr>
            <w:rFonts w:cs="Times New Roman"/>
          </w:rPr>
          <w:t xml:space="preserve">.  </w:t>
        </w:r>
      </w:ins>
      <w:r w:rsidR="009C035D" w:rsidRPr="0053085D">
        <w:rPr>
          <w:rFonts w:cs="Times New Roman"/>
        </w:rPr>
        <w:t>2010a]</w:t>
      </w:r>
      <w:r w:rsidR="009C035D">
        <w:rPr>
          <w:rFonts w:cs="Times New Roman"/>
          <w:szCs w:val="24"/>
        </w:rPr>
        <w:fldChar w:fldCharType="end"/>
      </w:r>
      <w:del w:id="2311" w:author="blake grills" w:date="2020-04-03T10:17:00Z">
        <w:r w:rsidR="00094B30" w:rsidDel="00CF64B0">
          <w:rPr>
            <w:rFonts w:cs="Times New Roman"/>
            <w:szCs w:val="24"/>
          </w:rPr>
          <w:delText xml:space="preserve">.  </w:delText>
        </w:r>
      </w:del>
      <w:ins w:id="2312" w:author="blake grills" w:date="2020-04-03T10:17:00Z">
        <w:r w:rsidR="00CF64B0">
          <w:rPr>
            <w:rFonts w:cs="Times New Roman"/>
            <w:szCs w:val="24"/>
          </w:rPr>
          <w:t xml:space="preserve">.  </w:t>
        </w:r>
      </w:ins>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w:t>
      </w:r>
      <w:r w:rsidR="005A4031" w:rsidRPr="002248ED">
        <w:rPr>
          <w:rFonts w:cs="Times New Roman"/>
          <w:szCs w:val="24"/>
        </w:rPr>
        <w:lastRenderedPageBreak/>
        <w:t>standard comments)</w:t>
      </w:r>
      <w:del w:id="2313" w:author="blake grills" w:date="2020-04-03T10:17:00Z">
        <w:r w:rsidR="00094B30" w:rsidDel="00CF64B0">
          <w:rPr>
            <w:rFonts w:cs="Times New Roman"/>
            <w:szCs w:val="24"/>
          </w:rPr>
          <w:delText xml:space="preserve">.  </w:delText>
        </w:r>
      </w:del>
      <w:ins w:id="2314" w:author="blake grills" w:date="2020-04-03T10:17:00Z">
        <w:r w:rsidR="00CF64B0">
          <w:rPr>
            <w:rFonts w:cs="Times New Roman"/>
            <w:szCs w:val="24"/>
          </w:rPr>
          <w:t xml:space="preserve">.  </w:t>
        </w:r>
      </w:ins>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del w:id="2315" w:author="blake grills" w:date="2020-04-03T10:17:00Z">
        <w:r w:rsidR="00094B30" w:rsidDel="00CF64B0">
          <w:rPr>
            <w:rFonts w:cs="Times New Roman"/>
            <w:szCs w:val="24"/>
          </w:rPr>
          <w:delText xml:space="preserve">.  </w:delText>
        </w:r>
      </w:del>
      <w:ins w:id="2316" w:author="blake grills" w:date="2020-04-03T10:17:00Z">
        <w:r w:rsidR="00CF64B0">
          <w:rPr>
            <w:rFonts w:cs="Times New Roman"/>
            <w:szCs w:val="24"/>
          </w:rPr>
          <w:t xml:space="preserve">.  </w:t>
        </w:r>
      </w:ins>
      <w:r w:rsidR="007D08BB">
        <w:rPr>
          <w:rFonts w:cs="Times New Roman"/>
          <w:szCs w:val="24"/>
        </w:rPr>
        <w:t>What we do when we are checking for these syntax markers is parse the line one character at a time checking for semicolons, parenthesis and curly braces</w:t>
      </w:r>
      <w:del w:id="2317" w:author="blake grills" w:date="2020-04-03T10:17:00Z">
        <w:r w:rsidR="00094B30" w:rsidDel="00CF64B0">
          <w:rPr>
            <w:rFonts w:cs="Times New Roman"/>
            <w:szCs w:val="24"/>
          </w:rPr>
          <w:delText xml:space="preserve">.  </w:delText>
        </w:r>
      </w:del>
      <w:ins w:id="2318" w:author="blake grills" w:date="2020-04-03T10:17:00Z">
        <w:r w:rsidR="00CF64B0">
          <w:rPr>
            <w:rFonts w:cs="Times New Roman"/>
            <w:szCs w:val="24"/>
          </w:rPr>
          <w:t xml:space="preserve">.  </w:t>
        </w:r>
      </w:ins>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del w:id="2319" w:author="blake grills" w:date="2020-04-03T10:17:00Z">
        <w:r w:rsidR="00094B30" w:rsidDel="00CF64B0">
          <w:rPr>
            <w:rFonts w:cs="Times New Roman"/>
            <w:szCs w:val="24"/>
          </w:rPr>
          <w:delText xml:space="preserve">.  </w:delText>
        </w:r>
      </w:del>
      <w:ins w:id="2320" w:author="blake grills" w:date="2020-04-03T10:17:00Z">
        <w:r w:rsidR="00CF64B0">
          <w:rPr>
            <w:rFonts w:cs="Times New Roman"/>
            <w:szCs w:val="24"/>
          </w:rPr>
          <w:t xml:space="preserve">.  </w:t>
        </w:r>
      </w:ins>
      <w:r w:rsidR="0032657B">
        <w:rPr>
          <w:rFonts w:cs="Times New Roman"/>
          <w:szCs w:val="24"/>
        </w:rPr>
        <w:t>Further, there are varies times that commented-out code may not contain a semicolon, such as inside a simple if statement</w:t>
      </w:r>
      <w:del w:id="2321" w:author="blake grills" w:date="2020-04-03T10:17:00Z">
        <w:r w:rsidR="00094B30" w:rsidDel="00CF64B0">
          <w:rPr>
            <w:rFonts w:cs="Times New Roman"/>
            <w:szCs w:val="24"/>
          </w:rPr>
          <w:delText xml:space="preserve">.  </w:delText>
        </w:r>
      </w:del>
      <w:ins w:id="2322" w:author="blake grills" w:date="2020-04-03T10:17:00Z">
        <w:r w:rsidR="00CF64B0">
          <w:rPr>
            <w:rFonts w:cs="Times New Roman"/>
            <w:szCs w:val="24"/>
          </w:rPr>
          <w:t xml:space="preserve">.  </w:t>
        </w:r>
      </w:ins>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09DE9EAD"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del w:id="2323" w:author="blake grills" w:date="2020-04-03T10:17:00Z">
        <w:r w:rsidR="00094B30" w:rsidDel="00CF64B0">
          <w:rPr>
            <w:rFonts w:cs="Times New Roman"/>
            <w:szCs w:val="24"/>
          </w:rPr>
          <w:delText xml:space="preserve">.  </w:delText>
        </w:r>
      </w:del>
      <w:ins w:id="2324" w:author="blake grills" w:date="2020-04-03T10:17:00Z">
        <w:r w:rsidR="00CF64B0">
          <w:rPr>
            <w:rFonts w:cs="Times New Roman"/>
            <w:szCs w:val="24"/>
          </w:rPr>
          <w:t xml:space="preserve">.  </w:t>
        </w:r>
      </w:ins>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2325" w:name="_Ref33695020"/>
      <w:r w:rsidRPr="002248ED">
        <w:t>Bag of Words Approach</w:t>
      </w:r>
      <w:bookmarkEnd w:id="2325"/>
    </w:p>
    <w:p w14:paraId="6EAC5290" w14:textId="6ACB021D"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del w:id="2326" w:author="blake grills" w:date="2020-04-03T10:17:00Z">
        <w:r w:rsidR="00094B30" w:rsidDel="00CF64B0">
          <w:rPr>
            <w:rFonts w:cs="Times New Roman"/>
            <w:szCs w:val="24"/>
          </w:rPr>
          <w:delText xml:space="preserve">.  </w:delText>
        </w:r>
      </w:del>
      <w:ins w:id="2327" w:author="blake grills" w:date="2020-04-03T10:17:00Z">
        <w:r w:rsidR="00CF64B0">
          <w:rPr>
            <w:rFonts w:cs="Times New Roman"/>
            <w:szCs w:val="24"/>
          </w:rPr>
          <w:t xml:space="preserve">.  </w:t>
        </w:r>
      </w:ins>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del w:id="2328" w:author="blake grills" w:date="2020-04-03T10:17:00Z">
        <w:r w:rsidR="00094B30" w:rsidDel="00CF64B0">
          <w:rPr>
            <w:rFonts w:cs="Times New Roman"/>
            <w:szCs w:val="24"/>
          </w:rPr>
          <w:delText xml:space="preserve">.  </w:delText>
        </w:r>
      </w:del>
      <w:ins w:id="2329" w:author="blake grills" w:date="2020-04-03T10:17:00Z">
        <w:r w:rsidR="00CF64B0">
          <w:rPr>
            <w:rFonts w:cs="Times New Roman"/>
            <w:szCs w:val="24"/>
          </w:rPr>
          <w:t xml:space="preserve">.  </w:t>
        </w:r>
      </w:ins>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w:t>
      </w:r>
      <w:r w:rsidR="009C48F3" w:rsidRPr="002248ED">
        <w:rPr>
          <w:rFonts w:cs="Times New Roman"/>
          <w:szCs w:val="24"/>
        </w:rPr>
        <w:lastRenderedPageBreak/>
        <w:t>then scan the comments for matching terms then we could potentially identify variables and function names held within the comments</w:t>
      </w:r>
      <w:del w:id="2330" w:author="blake grills" w:date="2020-04-03T10:17:00Z">
        <w:r w:rsidR="00094B30" w:rsidDel="00CF64B0">
          <w:rPr>
            <w:rFonts w:cs="Times New Roman"/>
            <w:szCs w:val="24"/>
          </w:rPr>
          <w:delText xml:space="preserve">.  </w:delText>
        </w:r>
      </w:del>
      <w:ins w:id="2331" w:author="blake grills" w:date="2020-04-03T10:17:00Z">
        <w:r w:rsidR="00CF64B0">
          <w:rPr>
            <w:rFonts w:cs="Times New Roman"/>
            <w:szCs w:val="24"/>
          </w:rPr>
          <w:t xml:space="preserve">.  </w:t>
        </w:r>
      </w:ins>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del w:id="2332" w:author="blake grills" w:date="2020-04-03T10:17:00Z">
        <w:r w:rsidR="00094B30" w:rsidDel="00CF64B0">
          <w:rPr>
            <w:rFonts w:cs="Times New Roman"/>
            <w:szCs w:val="24"/>
          </w:rPr>
          <w:delText xml:space="preserve">.  </w:delText>
        </w:r>
      </w:del>
      <w:ins w:id="2333" w:author="blake grills" w:date="2020-04-03T10:17:00Z">
        <w:r w:rsidR="00CF64B0">
          <w:rPr>
            <w:rFonts w:cs="Times New Roman"/>
            <w:szCs w:val="24"/>
          </w:rPr>
          <w:t xml:space="preserve">.  </w:t>
        </w:r>
      </w:ins>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del w:id="2334" w:author="blake grills" w:date="2020-04-03T10:17:00Z">
        <w:r w:rsidR="00094B30" w:rsidDel="00CF64B0">
          <w:rPr>
            <w:rFonts w:cs="Times New Roman"/>
            <w:szCs w:val="24"/>
          </w:rPr>
          <w:delText xml:space="preserve">.  </w:delText>
        </w:r>
      </w:del>
      <w:ins w:id="2335" w:author="blake grills" w:date="2020-04-03T10:17:00Z">
        <w:r w:rsidR="00CF64B0">
          <w:rPr>
            <w:rFonts w:cs="Times New Roman"/>
            <w:szCs w:val="24"/>
          </w:rPr>
          <w:t xml:space="preserve">.  </w:t>
        </w:r>
      </w:ins>
      <w:r w:rsidR="00382ED6">
        <w:rPr>
          <w:rFonts w:cs="Times New Roman"/>
          <w:szCs w:val="24"/>
        </w:rPr>
        <w:t>This is where frequency comes into play and why bag of words is bound to fail in this case</w:t>
      </w:r>
      <w:del w:id="2336" w:author="blake grills" w:date="2020-04-03T10:17:00Z">
        <w:r w:rsidR="00094B30" w:rsidDel="00CF64B0">
          <w:rPr>
            <w:rFonts w:cs="Times New Roman"/>
            <w:szCs w:val="24"/>
          </w:rPr>
          <w:delText xml:space="preserve">.  </w:delText>
        </w:r>
      </w:del>
      <w:ins w:id="2337" w:author="blake grills" w:date="2020-04-03T10:17:00Z">
        <w:r w:rsidR="00CF64B0">
          <w:rPr>
            <w:rFonts w:cs="Times New Roman"/>
            <w:szCs w:val="24"/>
          </w:rPr>
          <w:t xml:space="preserve">.  </w:t>
        </w:r>
      </w:ins>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del w:id="2338" w:author="blake grills" w:date="2020-04-03T10:17:00Z">
        <w:r w:rsidR="00094B30" w:rsidDel="00CF64B0">
          <w:rPr>
            <w:rFonts w:cs="Times New Roman"/>
            <w:szCs w:val="24"/>
          </w:rPr>
          <w:delText xml:space="preserve">.  </w:delText>
        </w:r>
      </w:del>
      <w:ins w:id="2339" w:author="blake grills" w:date="2020-04-03T10:17:00Z">
        <w:r w:rsidR="00CF64B0">
          <w:rPr>
            <w:rFonts w:cs="Times New Roman"/>
            <w:szCs w:val="24"/>
          </w:rPr>
          <w:t xml:space="preserve">.  </w:t>
        </w:r>
      </w:ins>
      <w:r w:rsidRPr="002248ED">
        <w:rPr>
          <w:rFonts w:cs="Times New Roman"/>
          <w:szCs w:val="24"/>
        </w:rPr>
        <w:t>The other issue with this method comes down to explanations of how code functions</w:t>
      </w:r>
      <w:del w:id="2340" w:author="blake grills" w:date="2020-04-03T10:17:00Z">
        <w:r w:rsidR="00094B30" w:rsidDel="00CF64B0">
          <w:rPr>
            <w:rFonts w:cs="Times New Roman"/>
            <w:szCs w:val="24"/>
          </w:rPr>
          <w:delText xml:space="preserve">.  </w:delText>
        </w:r>
      </w:del>
      <w:ins w:id="2341" w:author="blake grills" w:date="2020-04-03T10:17:00Z">
        <w:r w:rsidR="00CF64B0">
          <w:rPr>
            <w:rFonts w:cs="Times New Roman"/>
            <w:szCs w:val="24"/>
          </w:rPr>
          <w:t xml:space="preserve">.  </w:t>
        </w:r>
      </w:ins>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del w:id="2342" w:author="blake grills" w:date="2020-04-03T10:17:00Z">
        <w:r w:rsidR="00094B30" w:rsidDel="00CF64B0">
          <w:rPr>
            <w:rFonts w:cs="Times New Roman"/>
            <w:szCs w:val="24"/>
          </w:rPr>
          <w:delText xml:space="preserve">.  </w:delText>
        </w:r>
      </w:del>
      <w:ins w:id="2343" w:author="blake grills" w:date="2020-04-03T10:17:00Z">
        <w:r w:rsidR="00CF64B0">
          <w:rPr>
            <w:rFonts w:cs="Times New Roman"/>
            <w:szCs w:val="24"/>
          </w:rPr>
          <w:t xml:space="preserve">.  </w:t>
        </w:r>
      </w:ins>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del w:id="2344" w:author="blake grills" w:date="2020-04-03T10:17:00Z">
        <w:r w:rsidR="00094B30" w:rsidDel="00CF64B0">
          <w:rPr>
            <w:rFonts w:cs="Times New Roman"/>
            <w:szCs w:val="24"/>
          </w:rPr>
          <w:delText xml:space="preserve">.  </w:delText>
        </w:r>
      </w:del>
      <w:ins w:id="2345" w:author="blake grills" w:date="2020-04-03T10:17:00Z">
        <w:r w:rsidR="00CF64B0">
          <w:rPr>
            <w:rFonts w:cs="Times New Roman"/>
            <w:szCs w:val="24"/>
          </w:rPr>
          <w:t xml:space="preserve">.  </w:t>
        </w:r>
      </w:ins>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2346" w:name="_Ref33695048"/>
      <w:r w:rsidRPr="002248ED">
        <w:lastRenderedPageBreak/>
        <w:t>Frequency</w:t>
      </w:r>
      <w:r w:rsidR="00977600">
        <w:t>-based</w:t>
      </w:r>
      <w:r w:rsidRPr="002248ED">
        <w:t xml:space="preserve"> Approac</w:t>
      </w:r>
      <w:r w:rsidR="002C4D6A">
        <w:t>h</w:t>
      </w:r>
      <w:bookmarkEnd w:id="2346"/>
    </w:p>
    <w:p w14:paraId="5B277D45" w14:textId="22A49DC0"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del w:id="2347" w:author="blake grills" w:date="2020-04-03T10:17:00Z">
        <w:r w:rsidR="00094B30" w:rsidDel="00CF64B0">
          <w:rPr>
            <w:rFonts w:cs="Times New Roman"/>
            <w:szCs w:val="24"/>
          </w:rPr>
          <w:delText xml:space="preserve">.  </w:delText>
        </w:r>
      </w:del>
      <w:ins w:id="2348" w:author="blake grills" w:date="2020-04-03T10:17:00Z">
        <w:r w:rsidR="00CF64B0">
          <w:rPr>
            <w:rFonts w:cs="Times New Roman"/>
            <w:szCs w:val="24"/>
          </w:rPr>
          <w:t xml:space="preserve">.  </w:t>
        </w:r>
      </w:ins>
      <w:r w:rsidR="004E5433" w:rsidRPr="002248ED">
        <w:rPr>
          <w:rFonts w:cs="Times New Roman"/>
          <w:szCs w:val="24"/>
        </w:rPr>
        <w:t>Dvorak examined which letters are most frequently used in the English language and relocated their positions to allow for easier and less strenuous typing</w:t>
      </w:r>
      <w:del w:id="2349" w:author="blake grills" w:date="2020-04-03T10:17:00Z">
        <w:r w:rsidR="00094B30" w:rsidDel="00CF64B0">
          <w:rPr>
            <w:rFonts w:cs="Times New Roman"/>
            <w:szCs w:val="24"/>
          </w:rPr>
          <w:delText xml:space="preserve">.  </w:delText>
        </w:r>
      </w:del>
      <w:ins w:id="2350" w:author="blake grills" w:date="2020-04-03T10:17:00Z">
        <w:r w:rsidR="00CF64B0">
          <w:rPr>
            <w:rFonts w:cs="Times New Roman"/>
            <w:szCs w:val="24"/>
          </w:rPr>
          <w:t xml:space="preserve">.  </w:t>
        </w:r>
      </w:ins>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del w:id="2351" w:author="blake grills" w:date="2020-04-03T10:17:00Z">
        <w:r w:rsidR="00094B30" w:rsidDel="00CF64B0">
          <w:rPr>
            <w:rFonts w:cs="Times New Roman"/>
            <w:szCs w:val="24"/>
          </w:rPr>
          <w:delText xml:space="preserve">.  </w:delText>
        </w:r>
      </w:del>
      <w:ins w:id="2352" w:author="blake grills" w:date="2020-04-03T10:17:00Z">
        <w:r w:rsidR="00CF64B0">
          <w:rPr>
            <w:rFonts w:cs="Times New Roman"/>
            <w:szCs w:val="24"/>
          </w:rPr>
          <w:t xml:space="preserve">.  </w:t>
        </w:r>
      </w:ins>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del w:id="2353" w:author="blake grills" w:date="2020-04-03T10:17:00Z">
        <w:r w:rsidR="00094B30" w:rsidDel="00CF64B0">
          <w:rPr>
            <w:rFonts w:cs="Times New Roman"/>
            <w:szCs w:val="24"/>
          </w:rPr>
          <w:delText xml:space="preserve">.  </w:delText>
        </w:r>
      </w:del>
      <w:ins w:id="2354" w:author="blake grills" w:date="2020-04-03T10:17:00Z">
        <w:r w:rsidR="00CF64B0">
          <w:rPr>
            <w:rFonts w:cs="Times New Roman"/>
            <w:szCs w:val="24"/>
          </w:rPr>
          <w:t xml:space="preserve">.  </w:t>
        </w:r>
      </w:ins>
    </w:p>
    <w:p w14:paraId="6387029A" w14:textId="059A6880" w:rsidR="0032657B" w:rsidRDefault="0032657B" w:rsidP="004E5433">
      <w:pPr>
        <w:rPr>
          <w:rFonts w:cs="Times New Roman"/>
          <w:szCs w:val="24"/>
        </w:rPr>
      </w:pPr>
    </w:p>
    <w:p w14:paraId="643F828B" w14:textId="62513CB5"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del w:id="2355" w:author="blake grills" w:date="2020-04-03T10:17:00Z">
        <w:r w:rsidR="00094B30" w:rsidDel="00CF64B0">
          <w:rPr>
            <w:rFonts w:cs="Times New Roman"/>
            <w:szCs w:val="24"/>
          </w:rPr>
          <w:delText xml:space="preserve">.  </w:delText>
        </w:r>
      </w:del>
      <w:ins w:id="2356" w:author="blake grills" w:date="2020-04-03T10:17:00Z">
        <w:r w:rsidR="00CF64B0">
          <w:rPr>
            <w:rFonts w:cs="Times New Roman"/>
            <w:szCs w:val="24"/>
          </w:rPr>
          <w:t xml:space="preserve">.  </w:t>
        </w:r>
      </w:ins>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del w:id="2357" w:author="blake grills" w:date="2020-04-03T10:17:00Z">
        <w:r w:rsidR="00094B30" w:rsidDel="00CF64B0">
          <w:rPr>
            <w:rFonts w:cs="Times New Roman"/>
            <w:szCs w:val="24"/>
          </w:rPr>
          <w:delText xml:space="preserve">.  </w:delText>
        </w:r>
      </w:del>
      <w:ins w:id="2358" w:author="blake grills" w:date="2020-04-03T10:17:00Z">
        <w:r w:rsidR="00CF64B0">
          <w:rPr>
            <w:rFonts w:cs="Times New Roman"/>
            <w:szCs w:val="24"/>
          </w:rPr>
          <w:t xml:space="preserve">.  </w:t>
        </w:r>
      </w:ins>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del w:id="2359" w:author="blake grills" w:date="2020-04-03T10:17:00Z">
        <w:r w:rsidR="00094B30" w:rsidDel="00CF64B0">
          <w:rPr>
            <w:rFonts w:cs="Times New Roman"/>
            <w:szCs w:val="24"/>
          </w:rPr>
          <w:delText xml:space="preserve">.  </w:delText>
        </w:r>
      </w:del>
      <w:ins w:id="2360" w:author="blake grills" w:date="2020-04-03T10:17:00Z">
        <w:r w:rsidR="00CF64B0">
          <w:rPr>
            <w:rFonts w:cs="Times New Roman"/>
            <w:szCs w:val="24"/>
          </w:rPr>
          <w:t xml:space="preserve">.  </w:t>
        </w:r>
      </w:ins>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5DD13269"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del w:id="2361" w:author="blake grills" w:date="2020-04-03T10:17:00Z">
        <w:r w:rsidR="00094B30" w:rsidDel="00CF64B0">
          <w:rPr>
            <w:rFonts w:cs="Times New Roman"/>
            <w:szCs w:val="24"/>
          </w:rPr>
          <w:delText xml:space="preserve">.  </w:delText>
        </w:r>
      </w:del>
      <w:ins w:id="2362" w:author="blake grills" w:date="2020-04-03T10:17:00Z">
        <w:r w:rsidR="00CF64B0">
          <w:rPr>
            <w:rFonts w:cs="Times New Roman"/>
            <w:szCs w:val="24"/>
          </w:rPr>
          <w:t xml:space="preserve">.  </w:t>
        </w:r>
      </w:ins>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del w:id="2363" w:author="blake grills" w:date="2020-04-03T10:17:00Z">
        <w:r w:rsidR="00094B30" w:rsidDel="00CF64B0">
          <w:rPr>
            <w:rFonts w:cs="Times New Roman"/>
            <w:szCs w:val="24"/>
          </w:rPr>
          <w:delText xml:space="preserve">.  </w:delText>
        </w:r>
      </w:del>
      <w:ins w:id="2364" w:author="blake grills" w:date="2020-04-03T10:17:00Z">
        <w:r w:rsidR="00CF64B0">
          <w:rPr>
            <w:rFonts w:cs="Times New Roman"/>
            <w:szCs w:val="24"/>
          </w:rPr>
          <w:t xml:space="preserve">.  </w:t>
        </w:r>
      </w:ins>
      <w:r w:rsidRPr="002248ED">
        <w:rPr>
          <w:rFonts w:cs="Times New Roman"/>
          <w:szCs w:val="24"/>
        </w:rPr>
        <w:t>This means that in the same space of total characters, fifteen, on average 3 words would fit, assuming that it ends in a period and contains 2 spaces</w:t>
      </w:r>
      <w:del w:id="2365" w:author="blake grills" w:date="2020-04-03T10:17:00Z">
        <w:r w:rsidR="00094B30" w:rsidDel="00CF64B0">
          <w:rPr>
            <w:rFonts w:cs="Times New Roman"/>
            <w:szCs w:val="24"/>
          </w:rPr>
          <w:delText xml:space="preserve">.  </w:delText>
        </w:r>
      </w:del>
      <w:ins w:id="2366" w:author="blake grills" w:date="2020-04-03T10:17:00Z">
        <w:r w:rsidR="00CF64B0">
          <w:rPr>
            <w:rFonts w:cs="Times New Roman"/>
            <w:szCs w:val="24"/>
          </w:rPr>
          <w:t xml:space="preserve">.  </w:t>
        </w:r>
      </w:ins>
      <w:r w:rsidR="00F140ED">
        <w:rPr>
          <w:rFonts w:cs="Times New Roman"/>
          <w:szCs w:val="24"/>
        </w:rPr>
        <w:t>The average length of a comment in our study is 4</w:t>
      </w:r>
      <w:r w:rsidR="004D1855">
        <w:rPr>
          <w:rFonts w:cs="Times New Roman"/>
          <w:szCs w:val="24"/>
        </w:rPr>
        <w:t>0.5 characters</w:t>
      </w:r>
      <w:del w:id="2367" w:author="blake grills" w:date="2020-04-03T10:17:00Z">
        <w:r w:rsidR="00094B30" w:rsidDel="00CF64B0">
          <w:rPr>
            <w:rFonts w:cs="Times New Roman"/>
            <w:szCs w:val="24"/>
          </w:rPr>
          <w:delText xml:space="preserve">.  </w:delText>
        </w:r>
      </w:del>
      <w:ins w:id="2368" w:author="blake grills" w:date="2020-04-03T10:17:00Z">
        <w:r w:rsidR="00CF64B0">
          <w:rPr>
            <w:rFonts w:cs="Times New Roman"/>
            <w:szCs w:val="24"/>
          </w:rPr>
          <w:t xml:space="preserve">.  </w:t>
        </w:r>
      </w:ins>
      <w:r w:rsidRPr="002248ED">
        <w:rPr>
          <w:rFonts w:cs="Times New Roman"/>
          <w:szCs w:val="24"/>
        </w:rPr>
        <w:t xml:space="preserve">Importantly, what this means is that spaces would be making up about 13% of the total number of characters in the line which is roughly </w:t>
      </w:r>
      <w:del w:id="2369" w:author="blake grills" w:date="2020-04-03T00:26:00Z">
        <w:r w:rsidRPr="002248ED" w:rsidDel="001A1C33">
          <w:rPr>
            <w:rFonts w:cs="Times New Roman"/>
            <w:szCs w:val="24"/>
          </w:rPr>
          <w:delText>80</w:delText>
        </w:r>
      </w:del>
      <w:ins w:id="2370" w:author="blake grills" w:date="2020-04-03T00:26:00Z">
        <w:r w:rsidR="001A1C33">
          <w:rPr>
            <w:rFonts w:cs="Times New Roman"/>
            <w:szCs w:val="24"/>
          </w:rPr>
          <w:t>78</w:t>
        </w:r>
      </w:ins>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del w:id="2371" w:author="blake grills" w:date="2020-04-03T10:17:00Z">
        <w:r w:rsidR="00094B30" w:rsidDel="00CF64B0">
          <w:rPr>
            <w:rFonts w:cs="Times New Roman"/>
            <w:szCs w:val="24"/>
          </w:rPr>
          <w:delText xml:space="preserve">.  </w:delText>
        </w:r>
      </w:del>
      <w:ins w:id="2372" w:author="blake grills" w:date="2020-04-03T10:17:00Z">
        <w:r w:rsidR="00CF64B0">
          <w:rPr>
            <w:rFonts w:cs="Times New Roman"/>
            <w:szCs w:val="24"/>
          </w:rPr>
          <w:t xml:space="preserve">.  </w:t>
        </w:r>
      </w:ins>
      <w:r w:rsidRPr="002248ED">
        <w:rPr>
          <w:rFonts w:cs="Times New Roman"/>
          <w:szCs w:val="24"/>
        </w:rPr>
        <w:t>These methods continue to hold true at different frequencies for a wide variety of different characters besides the ones mentioned previously, though in smaller amounts</w:t>
      </w:r>
      <w:del w:id="2373" w:author="blake grills" w:date="2020-04-03T10:17:00Z">
        <w:r w:rsidR="00094B30" w:rsidDel="00CF64B0">
          <w:rPr>
            <w:rFonts w:cs="Times New Roman"/>
            <w:szCs w:val="24"/>
          </w:rPr>
          <w:delText xml:space="preserve">.  </w:delText>
        </w:r>
      </w:del>
      <w:ins w:id="2374" w:author="blake grills" w:date="2020-04-03T10:17:00Z">
        <w:r w:rsidR="00CF64B0">
          <w:rPr>
            <w:rFonts w:cs="Times New Roman"/>
            <w:szCs w:val="24"/>
          </w:rPr>
          <w:t xml:space="preserve">.  </w:t>
        </w:r>
      </w:ins>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del w:id="2375" w:author="blake grills" w:date="2020-04-03T10:17:00Z">
        <w:r w:rsidR="00094B30" w:rsidDel="00CF64B0">
          <w:rPr>
            <w:rFonts w:cs="Times New Roman"/>
            <w:szCs w:val="24"/>
          </w:rPr>
          <w:delText xml:space="preserve">.  </w:delText>
        </w:r>
      </w:del>
      <w:ins w:id="2376" w:author="blake grills" w:date="2020-04-03T10:17:00Z">
        <w:r w:rsidR="00CF64B0">
          <w:rPr>
            <w:rFonts w:cs="Times New Roman"/>
            <w:szCs w:val="24"/>
          </w:rPr>
          <w:t xml:space="preserve">.  </w:t>
        </w:r>
      </w:ins>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del w:id="2377" w:author="blake grills" w:date="2020-04-03T10:17:00Z">
        <w:r w:rsidR="00094B30" w:rsidDel="00CF64B0">
          <w:rPr>
            <w:rFonts w:cs="Times New Roman"/>
            <w:szCs w:val="24"/>
          </w:rPr>
          <w:delText xml:space="preserve">.  </w:delText>
        </w:r>
      </w:del>
      <w:ins w:id="2378" w:author="blake grills" w:date="2020-04-03T10:17:00Z">
        <w:r w:rsidR="00CF64B0">
          <w:rPr>
            <w:rFonts w:cs="Times New Roman"/>
            <w:szCs w:val="24"/>
          </w:rPr>
          <w:t xml:space="preserve">.  </w:t>
        </w:r>
      </w:ins>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del w:id="2379" w:author="blake grills" w:date="2020-04-03T10:17:00Z">
        <w:r w:rsidR="00094B30" w:rsidDel="00CF64B0">
          <w:rPr>
            <w:rFonts w:cs="Times New Roman"/>
            <w:szCs w:val="24"/>
          </w:rPr>
          <w:delText xml:space="preserve">.  </w:delText>
        </w:r>
      </w:del>
      <w:ins w:id="2380" w:author="blake grills" w:date="2020-04-03T10:17:00Z">
        <w:r w:rsidR="00CF64B0">
          <w:rPr>
            <w:rFonts w:cs="Times New Roman"/>
            <w:szCs w:val="24"/>
          </w:rPr>
          <w:t xml:space="preserve">.  </w:t>
        </w:r>
      </w:ins>
    </w:p>
    <w:p w14:paraId="130A62A0" w14:textId="00E4BA34" w:rsidR="00677769" w:rsidRDefault="007D40CE" w:rsidP="00282393">
      <w:pPr>
        <w:rPr>
          <w:rFonts w:cs="Times New Roman"/>
          <w:szCs w:val="24"/>
        </w:rPr>
      </w:pPr>
      <w:r>
        <w:rPr>
          <w:rFonts w:cs="Times New Roman"/>
          <w:szCs w:val="24"/>
        </w:rPr>
        <w:t>We now explain and illustrate via an example how we computer frequencies for a comment line</w:t>
      </w:r>
      <w:del w:id="2381" w:author="blake grills" w:date="2020-04-03T10:17:00Z">
        <w:r w:rsidR="00094B30" w:rsidDel="00CF64B0">
          <w:rPr>
            <w:rFonts w:cs="Times New Roman"/>
            <w:szCs w:val="24"/>
          </w:rPr>
          <w:delText xml:space="preserve">.  </w:delText>
        </w:r>
      </w:del>
      <w:ins w:id="2382" w:author="blake grills" w:date="2020-04-03T10:17:00Z">
        <w:r w:rsidR="00CF64B0">
          <w:rPr>
            <w:rFonts w:cs="Times New Roman"/>
            <w:szCs w:val="24"/>
          </w:rPr>
          <w:t xml:space="preserve">.  </w:t>
        </w:r>
      </w:ins>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del w:id="2383" w:author="blake grills" w:date="2020-04-03T10:17:00Z">
        <w:r w:rsidR="00094B30" w:rsidDel="00CF64B0">
          <w:rPr>
            <w:rFonts w:cs="Times New Roman"/>
            <w:szCs w:val="24"/>
          </w:rPr>
          <w:delText xml:space="preserve">.  </w:delText>
        </w:r>
      </w:del>
      <w:ins w:id="2384" w:author="blake grills" w:date="2020-04-03T10:17:00Z">
        <w:r w:rsidR="00CF64B0">
          <w:rPr>
            <w:rFonts w:cs="Times New Roman"/>
            <w:szCs w:val="24"/>
          </w:rPr>
          <w:t xml:space="preserve">.  </w:t>
        </w:r>
      </w:ins>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del w:id="2385" w:author="blake grills" w:date="2020-04-03T10:17:00Z">
        <w:r w:rsidR="00094B30" w:rsidDel="00CF64B0">
          <w:rPr>
            <w:rFonts w:cs="Times New Roman"/>
            <w:szCs w:val="24"/>
          </w:rPr>
          <w:delText xml:space="preserve">.  </w:delText>
        </w:r>
      </w:del>
      <w:ins w:id="2386" w:author="blake grills" w:date="2020-04-03T10:17:00Z">
        <w:r w:rsidR="00CF64B0">
          <w:rPr>
            <w:rFonts w:cs="Times New Roman"/>
            <w:szCs w:val="24"/>
          </w:rPr>
          <w:t xml:space="preserve">.  </w:t>
        </w:r>
      </w:ins>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del w:id="2387" w:author="blake grills" w:date="2020-04-03T10:17:00Z">
        <w:r w:rsidR="00094B30" w:rsidDel="00CF64B0">
          <w:rPr>
            <w:rFonts w:cs="Times New Roman"/>
            <w:szCs w:val="24"/>
          </w:rPr>
          <w:delText xml:space="preserve">.  </w:delText>
        </w:r>
      </w:del>
      <w:ins w:id="2388" w:author="blake grills" w:date="2020-04-03T10:17:00Z">
        <w:r w:rsidR="00CF64B0">
          <w:rPr>
            <w:rFonts w:cs="Times New Roman"/>
            <w:szCs w:val="24"/>
          </w:rPr>
          <w:t xml:space="preserve">.  </w:t>
        </w:r>
      </w:ins>
      <w:r w:rsidR="004F4494">
        <w:rPr>
          <w:rFonts w:cs="Times New Roman"/>
          <w:szCs w:val="24"/>
        </w:rPr>
        <w:t xml:space="preserve">This was performed </w:t>
      </w:r>
      <w:r w:rsidR="004D6E30">
        <w:rPr>
          <w:rFonts w:cs="Times New Roman"/>
          <w:szCs w:val="24"/>
        </w:rPr>
        <w:t>by a simple python program that we wrote to automate the process</w:t>
      </w:r>
      <w:del w:id="2389" w:author="blake grills" w:date="2020-04-03T10:17:00Z">
        <w:r w:rsidR="00094B30" w:rsidDel="00CF64B0">
          <w:rPr>
            <w:rFonts w:cs="Times New Roman"/>
            <w:szCs w:val="24"/>
          </w:rPr>
          <w:delText xml:space="preserve">.  </w:delText>
        </w:r>
      </w:del>
      <w:ins w:id="2390" w:author="blake grills" w:date="2020-04-03T10:17:00Z">
        <w:r w:rsidR="00CF64B0">
          <w:rPr>
            <w:rFonts w:cs="Times New Roman"/>
            <w:szCs w:val="24"/>
          </w:rPr>
          <w:t xml:space="preserve">.  </w:t>
        </w:r>
      </w:ins>
      <w:ins w:id="2391" w:author="blake grills" w:date="2020-04-02T22:54:00Z">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ins>
      <w:r w:rsidR="005A0904">
        <w:rPr>
          <w:rFonts w:cs="Times New Roman"/>
          <w:szCs w:val="24"/>
        </w:rPr>
        <w:fldChar w:fldCharType="separate"/>
      </w:r>
      <w:ins w:id="2392" w:author="blake grills" w:date="2020-04-02T22:54:00Z">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w:t>
        </w:r>
      </w:ins>
      <w:ins w:id="2393" w:author="blake grills" w:date="2020-04-02T22:53:00Z">
        <w:r w:rsidR="005A0904">
          <w:rPr>
            <w:rFonts w:cs="Times New Roman"/>
            <w:szCs w:val="24"/>
          </w:rPr>
          <w:t>b</w:t>
        </w:r>
      </w:ins>
      <w:del w:id="2394" w:author="blake grills" w:date="2020-04-02T22:53:00Z">
        <w:r w:rsidR="00282393" w:rsidDel="005A0904">
          <w:rPr>
            <w:rFonts w:cs="Times New Roman"/>
            <w:szCs w:val="24"/>
          </w:rPr>
          <w:delText>B</w:delText>
        </w:r>
      </w:del>
      <w:r w:rsidR="00282393">
        <w:rPr>
          <w:rFonts w:cs="Times New Roman"/>
          <w:szCs w:val="24"/>
        </w:rPr>
        <w:t>elow is an example of how the calculation is pre</w:t>
      </w:r>
      <w:r w:rsidR="00351358">
        <w:rPr>
          <w:rFonts w:cs="Times New Roman"/>
          <w:szCs w:val="24"/>
        </w:rPr>
        <w:t>r</w:t>
      </w:r>
      <w:r w:rsidR="00282393">
        <w:rPr>
          <w:rFonts w:cs="Times New Roman"/>
          <w:szCs w:val="24"/>
        </w:rPr>
        <w:t>formed</w:t>
      </w:r>
      <w:del w:id="2395" w:author="blake grills" w:date="2020-04-03T10:17:00Z">
        <w:r w:rsidR="00094B30" w:rsidDel="00CF64B0">
          <w:rPr>
            <w:rFonts w:cs="Times New Roman"/>
            <w:szCs w:val="24"/>
          </w:rPr>
          <w:delText xml:space="preserve">.  </w:delText>
        </w:r>
      </w:del>
      <w:ins w:id="2396" w:author="blake grills" w:date="2020-04-03T10:17:00Z">
        <w:r w:rsidR="00CF64B0">
          <w:rPr>
            <w:rFonts w:cs="Times New Roman"/>
            <w:szCs w:val="24"/>
          </w:rPr>
          <w:t xml:space="preserve">.  </w:t>
        </w:r>
      </w:ins>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5A0904">
      <w:pPr>
        <w:pStyle w:val="Caption"/>
        <w:keepNext/>
        <w:jc w:val="center"/>
        <w:rPr>
          <w:ins w:id="2397" w:author="blake grills" w:date="2020-04-02T22:51:00Z"/>
        </w:rPr>
        <w:pPrChange w:id="2398" w:author="blake grills" w:date="2020-04-02T22:51:00Z">
          <w:pPr/>
        </w:pPrChange>
      </w:pPr>
      <w:bookmarkStart w:id="2399" w:name="_Ref36760479"/>
      <w:ins w:id="2400" w:author="blake grills" w:date="2020-04-02T22:51:00Z">
        <w:r>
          <w:t>TAB</w:t>
        </w:r>
      </w:ins>
      <w:ins w:id="2401" w:author="blake grills" w:date="2020-04-02T22:52:00Z">
        <w:r>
          <w:t>LE</w:t>
        </w:r>
      </w:ins>
      <w:ins w:id="2402" w:author="blake grills" w:date="2020-04-02T22:51:00Z">
        <w:r>
          <w:t xml:space="preserve"> </w:t>
        </w:r>
        <w:r>
          <w:fldChar w:fldCharType="begin"/>
        </w:r>
        <w:r>
          <w:instrText xml:space="preserve"> SEQ Table \* ARABIC </w:instrText>
        </w:r>
      </w:ins>
      <w:r>
        <w:fldChar w:fldCharType="separate"/>
      </w:r>
      <w:ins w:id="2403" w:author="blake grills" w:date="2020-04-03T00:09:00Z">
        <w:r w:rsidR="001A1C33">
          <w:rPr>
            <w:noProof/>
          </w:rPr>
          <w:t>14</w:t>
        </w:r>
      </w:ins>
      <w:ins w:id="2404" w:author="blake grills" w:date="2020-04-02T22:51:00Z">
        <w:r>
          <w:fldChar w:fldCharType="end"/>
        </w:r>
      </w:ins>
      <w:bookmarkEnd w:id="2399"/>
      <w:ins w:id="2405" w:author="blake grills" w:date="2020-04-03T10:17:00Z">
        <w:r w:rsidR="00CF64B0">
          <w:t xml:space="preserve">.  </w:t>
        </w:r>
      </w:ins>
      <w:ins w:id="2406" w:author="blake grills" w:date="2020-04-02T22:52:00Z">
        <w:r w:rsidRPr="005A0904">
          <w:rPr>
            <w:smallCaps/>
            <w:rPrChange w:id="2407" w:author="blake grills" w:date="2020-04-02T22:53:00Z">
              <w:rPr/>
            </w:rPrChange>
          </w:rPr>
          <w:t xml:space="preserve">Breakdown of the mathematical frequencies </w:t>
        </w:r>
      </w:ins>
      <w:ins w:id="2408" w:author="blake grills" w:date="2020-04-02T22:53:00Z">
        <w:r w:rsidRPr="005A0904">
          <w:rPr>
            <w:smallCaps/>
            <w:rPrChange w:id="2409" w:author="blake grills" w:date="2020-04-02T22:53:00Z">
              <w:rPr/>
            </w:rPrChange>
          </w:rPr>
          <w:t>of the above comment line.</w:t>
        </w:r>
      </w:ins>
    </w:p>
    <w:tbl>
      <w:tblPr>
        <w:tblStyle w:val="TableGrid"/>
        <w:tblW w:w="0" w:type="auto"/>
        <w:tblLook w:val="04A0" w:firstRow="1" w:lastRow="0" w:firstColumn="1" w:lastColumn="0" w:noHBand="0" w:noVBand="1"/>
      </w:tblPr>
      <w:tblGrid>
        <w:gridCol w:w="3116"/>
        <w:gridCol w:w="3117"/>
        <w:gridCol w:w="3117"/>
      </w:tblGrid>
      <w:tr w:rsidR="00585E6F" w14:paraId="00CE9516" w14:textId="77777777" w:rsidTr="00585E6F">
        <w:tc>
          <w:tcPr>
            <w:tcW w:w="3116" w:type="dxa"/>
          </w:tcPr>
          <w:p w14:paraId="75FC84ED" w14:textId="32B006C8" w:rsidR="00585E6F" w:rsidRDefault="00585E6F">
            <w:pPr>
              <w:ind w:firstLine="0"/>
              <w:rPr>
                <w:rFonts w:cs="Times New Roman"/>
                <w:szCs w:val="24"/>
              </w:rPr>
            </w:pPr>
            <w:r>
              <w:rPr>
                <w:rFonts w:cs="Times New Roman"/>
                <w:szCs w:val="24"/>
              </w:rPr>
              <w:t>Symbol</w:t>
            </w:r>
          </w:p>
        </w:tc>
        <w:tc>
          <w:tcPr>
            <w:tcW w:w="3117" w:type="dxa"/>
          </w:tcPr>
          <w:p w14:paraId="73846B69" w14:textId="679AA602" w:rsidR="00585E6F" w:rsidRDefault="00585E6F">
            <w:pPr>
              <w:ind w:firstLine="0"/>
              <w:rPr>
                <w:rFonts w:cs="Times New Roman"/>
                <w:szCs w:val="24"/>
              </w:rPr>
            </w:pPr>
            <w:r>
              <w:rPr>
                <w:rFonts w:cs="Times New Roman"/>
                <w:szCs w:val="24"/>
              </w:rPr>
              <w:t>Count</w:t>
            </w:r>
          </w:p>
        </w:tc>
        <w:tc>
          <w:tcPr>
            <w:tcW w:w="3117" w:type="dxa"/>
          </w:tcPr>
          <w:p w14:paraId="3A1989F7" w14:textId="06A52DF0" w:rsidR="00585E6F" w:rsidRDefault="00585E6F">
            <w:pPr>
              <w:ind w:firstLine="0"/>
              <w:rPr>
                <w:rFonts w:cs="Times New Roman"/>
                <w:szCs w:val="24"/>
              </w:rPr>
            </w:pPr>
            <w:r>
              <w:rPr>
                <w:rFonts w:cs="Times New Roman"/>
                <w:szCs w:val="24"/>
              </w:rPr>
              <w:t>Frequency</w:t>
            </w:r>
          </w:p>
        </w:tc>
      </w:tr>
      <w:tr w:rsidR="00585E6F" w14:paraId="105193A0" w14:textId="77777777" w:rsidTr="00585E6F">
        <w:tc>
          <w:tcPr>
            <w:tcW w:w="3116" w:type="dxa"/>
          </w:tcPr>
          <w:p w14:paraId="103A23FE" w14:textId="0F982E40" w:rsidR="00585E6F" w:rsidRDefault="00585E6F">
            <w:pPr>
              <w:ind w:firstLine="0"/>
              <w:rPr>
                <w:rFonts w:cs="Times New Roman"/>
                <w:szCs w:val="24"/>
              </w:rPr>
            </w:pPr>
            <w:r>
              <w:rPr>
                <w:rFonts w:cs="Times New Roman"/>
                <w:szCs w:val="24"/>
              </w:rPr>
              <w:t>A</w:t>
            </w:r>
          </w:p>
        </w:tc>
        <w:tc>
          <w:tcPr>
            <w:tcW w:w="3117" w:type="dxa"/>
          </w:tcPr>
          <w:p w14:paraId="21838731" w14:textId="7E91D9D2" w:rsidR="00585E6F" w:rsidRDefault="00585E6F">
            <w:pPr>
              <w:ind w:firstLine="0"/>
              <w:rPr>
                <w:rFonts w:cs="Times New Roman"/>
                <w:szCs w:val="24"/>
              </w:rPr>
            </w:pPr>
            <w:ins w:id="2410" w:author="blake grills" w:date="2020-04-02T20:22:00Z">
              <w:r>
                <w:rPr>
                  <w:rFonts w:cs="Times New Roman"/>
                  <w:szCs w:val="24"/>
                </w:rPr>
                <w:t>1</w:t>
              </w:r>
            </w:ins>
          </w:p>
        </w:tc>
        <w:tc>
          <w:tcPr>
            <w:tcW w:w="3117" w:type="dxa"/>
          </w:tcPr>
          <w:p w14:paraId="4DE61F74" w14:textId="733DDB2F" w:rsidR="00585E6F" w:rsidRDefault="00585E6F">
            <w:pPr>
              <w:ind w:firstLine="0"/>
              <w:rPr>
                <w:rFonts w:cs="Times New Roman"/>
                <w:szCs w:val="24"/>
              </w:rPr>
            </w:pPr>
            <w:ins w:id="2411" w:author="blake grills" w:date="2020-04-02T20:23:00Z">
              <w:r>
                <w:rPr>
                  <w:rFonts w:cs="Times New Roman"/>
                  <w:szCs w:val="24"/>
                </w:rPr>
                <w:t>.</w:t>
              </w:r>
            </w:ins>
            <w:ins w:id="2412" w:author="blake grills" w:date="2020-04-02T20:24:00Z">
              <w:r>
                <w:rPr>
                  <w:rFonts w:cs="Times New Roman"/>
                  <w:szCs w:val="24"/>
                </w:rPr>
                <w:t>048</w:t>
              </w:r>
            </w:ins>
          </w:p>
        </w:tc>
      </w:tr>
      <w:tr w:rsidR="00585E6F" w14:paraId="0591E4E1" w14:textId="77777777" w:rsidTr="00585E6F">
        <w:tc>
          <w:tcPr>
            <w:tcW w:w="3116" w:type="dxa"/>
          </w:tcPr>
          <w:p w14:paraId="24992144" w14:textId="308D9AAC" w:rsidR="00585E6F" w:rsidRDefault="00585E6F">
            <w:pPr>
              <w:ind w:firstLine="0"/>
              <w:rPr>
                <w:rFonts w:cs="Times New Roman"/>
                <w:szCs w:val="24"/>
              </w:rPr>
            </w:pPr>
            <w:r>
              <w:rPr>
                <w:rFonts w:cs="Times New Roman"/>
                <w:szCs w:val="24"/>
              </w:rPr>
              <w:t>Space</w:t>
            </w:r>
          </w:p>
        </w:tc>
        <w:tc>
          <w:tcPr>
            <w:tcW w:w="3117" w:type="dxa"/>
          </w:tcPr>
          <w:p w14:paraId="219DF3C3" w14:textId="3C5E4254" w:rsidR="00585E6F" w:rsidRDefault="00585E6F">
            <w:pPr>
              <w:ind w:firstLine="0"/>
              <w:rPr>
                <w:rFonts w:cs="Times New Roman"/>
                <w:szCs w:val="24"/>
              </w:rPr>
            </w:pPr>
            <w:ins w:id="2413" w:author="blake grills" w:date="2020-04-02T20:22:00Z">
              <w:r>
                <w:rPr>
                  <w:rFonts w:cs="Times New Roman"/>
                  <w:szCs w:val="24"/>
                </w:rPr>
                <w:t>4</w:t>
              </w:r>
            </w:ins>
          </w:p>
        </w:tc>
        <w:tc>
          <w:tcPr>
            <w:tcW w:w="3117" w:type="dxa"/>
          </w:tcPr>
          <w:p w14:paraId="439D534F" w14:textId="0053D5E5" w:rsidR="00585E6F" w:rsidRDefault="00585E6F">
            <w:pPr>
              <w:ind w:firstLine="0"/>
              <w:rPr>
                <w:rFonts w:cs="Times New Roman"/>
                <w:szCs w:val="24"/>
              </w:rPr>
            </w:pPr>
            <w:ins w:id="2414" w:author="blake grills" w:date="2020-04-02T20:24:00Z">
              <w:r>
                <w:rPr>
                  <w:rFonts w:cs="Times New Roman"/>
                  <w:szCs w:val="24"/>
                </w:rPr>
                <w:t>.195</w:t>
              </w:r>
            </w:ins>
          </w:p>
        </w:tc>
      </w:tr>
      <w:tr w:rsidR="00585E6F" w14:paraId="1C338C0C" w14:textId="77777777" w:rsidTr="00585E6F">
        <w:tc>
          <w:tcPr>
            <w:tcW w:w="3116" w:type="dxa"/>
          </w:tcPr>
          <w:p w14:paraId="490643C9" w14:textId="437387C2" w:rsidR="00585E6F" w:rsidRDefault="00585E6F">
            <w:pPr>
              <w:ind w:firstLine="0"/>
              <w:rPr>
                <w:rFonts w:cs="Times New Roman"/>
                <w:szCs w:val="24"/>
              </w:rPr>
            </w:pPr>
            <w:r>
              <w:rPr>
                <w:rFonts w:cs="Times New Roman"/>
                <w:szCs w:val="24"/>
              </w:rPr>
              <w:t>=</w:t>
            </w:r>
          </w:p>
        </w:tc>
        <w:tc>
          <w:tcPr>
            <w:tcW w:w="3117" w:type="dxa"/>
          </w:tcPr>
          <w:p w14:paraId="10634AC4" w14:textId="07235FDE" w:rsidR="00585E6F" w:rsidRDefault="00585E6F">
            <w:pPr>
              <w:ind w:firstLine="0"/>
              <w:rPr>
                <w:rFonts w:cs="Times New Roman"/>
                <w:szCs w:val="24"/>
              </w:rPr>
            </w:pPr>
            <w:ins w:id="2415" w:author="blake grills" w:date="2020-04-02T20:22:00Z">
              <w:r>
                <w:rPr>
                  <w:rFonts w:cs="Times New Roman"/>
                  <w:szCs w:val="24"/>
                </w:rPr>
                <w:t>1</w:t>
              </w:r>
            </w:ins>
          </w:p>
        </w:tc>
        <w:tc>
          <w:tcPr>
            <w:tcW w:w="3117" w:type="dxa"/>
          </w:tcPr>
          <w:p w14:paraId="4C380563" w14:textId="7760DA9B" w:rsidR="00585E6F" w:rsidRDefault="00585E6F">
            <w:pPr>
              <w:ind w:firstLine="0"/>
              <w:rPr>
                <w:rFonts w:cs="Times New Roman"/>
                <w:szCs w:val="24"/>
              </w:rPr>
            </w:pPr>
            <w:ins w:id="2416" w:author="blake grills" w:date="2020-04-02T20:24:00Z">
              <w:r>
                <w:rPr>
                  <w:rFonts w:cs="Times New Roman"/>
                  <w:szCs w:val="24"/>
                </w:rPr>
                <w:t>.048</w:t>
              </w:r>
            </w:ins>
          </w:p>
        </w:tc>
      </w:tr>
      <w:tr w:rsidR="00585E6F" w14:paraId="123195B2" w14:textId="77777777" w:rsidTr="00585E6F">
        <w:tc>
          <w:tcPr>
            <w:tcW w:w="3116" w:type="dxa"/>
          </w:tcPr>
          <w:p w14:paraId="00905D1D" w14:textId="1F20C2A2" w:rsidR="00585E6F" w:rsidRDefault="00585E6F">
            <w:pPr>
              <w:ind w:firstLine="0"/>
              <w:rPr>
                <w:rFonts w:cs="Times New Roman"/>
                <w:szCs w:val="24"/>
              </w:rPr>
            </w:pPr>
            <w:r>
              <w:rPr>
                <w:rFonts w:cs="Times New Roman"/>
                <w:szCs w:val="24"/>
              </w:rPr>
              <w:t>S</w:t>
            </w:r>
          </w:p>
        </w:tc>
        <w:tc>
          <w:tcPr>
            <w:tcW w:w="3117" w:type="dxa"/>
          </w:tcPr>
          <w:p w14:paraId="3D50D037" w14:textId="732188D5" w:rsidR="00585E6F" w:rsidRDefault="00585E6F">
            <w:pPr>
              <w:ind w:firstLine="0"/>
              <w:rPr>
                <w:rFonts w:cs="Times New Roman"/>
                <w:szCs w:val="24"/>
              </w:rPr>
            </w:pPr>
            <w:ins w:id="2417" w:author="blake grills" w:date="2020-04-02T20:22:00Z">
              <w:r>
                <w:rPr>
                  <w:rFonts w:cs="Times New Roman"/>
                  <w:szCs w:val="24"/>
                </w:rPr>
                <w:t>1</w:t>
              </w:r>
            </w:ins>
          </w:p>
        </w:tc>
        <w:tc>
          <w:tcPr>
            <w:tcW w:w="3117" w:type="dxa"/>
          </w:tcPr>
          <w:p w14:paraId="6050AE0A" w14:textId="59AF568E" w:rsidR="00585E6F" w:rsidRDefault="00585E6F">
            <w:pPr>
              <w:ind w:firstLine="0"/>
              <w:rPr>
                <w:rFonts w:cs="Times New Roman"/>
                <w:szCs w:val="24"/>
              </w:rPr>
            </w:pPr>
            <w:ins w:id="2418" w:author="blake grills" w:date="2020-04-02T20:24:00Z">
              <w:r>
                <w:rPr>
                  <w:rFonts w:cs="Times New Roman"/>
                  <w:szCs w:val="24"/>
                </w:rPr>
                <w:t>.048</w:t>
              </w:r>
            </w:ins>
          </w:p>
        </w:tc>
      </w:tr>
      <w:tr w:rsidR="00585E6F" w14:paraId="1549F31D" w14:textId="77777777" w:rsidTr="00585E6F">
        <w:tc>
          <w:tcPr>
            <w:tcW w:w="3116" w:type="dxa"/>
          </w:tcPr>
          <w:p w14:paraId="13487BE6" w14:textId="07B0EC94" w:rsidR="00585E6F" w:rsidRDefault="00585E6F">
            <w:pPr>
              <w:ind w:firstLine="0"/>
              <w:rPr>
                <w:rFonts w:cs="Times New Roman"/>
                <w:szCs w:val="24"/>
              </w:rPr>
            </w:pPr>
            <w:r>
              <w:rPr>
                <w:rFonts w:cs="Times New Roman"/>
                <w:szCs w:val="24"/>
              </w:rPr>
              <w:t>Q</w:t>
            </w:r>
          </w:p>
        </w:tc>
        <w:tc>
          <w:tcPr>
            <w:tcW w:w="3117" w:type="dxa"/>
          </w:tcPr>
          <w:p w14:paraId="5EC5DCCD" w14:textId="688B54A1" w:rsidR="00585E6F" w:rsidRDefault="00585E6F">
            <w:pPr>
              <w:ind w:firstLine="0"/>
              <w:rPr>
                <w:rFonts w:cs="Times New Roman"/>
                <w:szCs w:val="24"/>
              </w:rPr>
            </w:pPr>
            <w:ins w:id="2419" w:author="blake grills" w:date="2020-04-02T20:22:00Z">
              <w:r>
                <w:rPr>
                  <w:rFonts w:cs="Times New Roman"/>
                  <w:szCs w:val="24"/>
                </w:rPr>
                <w:t>1</w:t>
              </w:r>
            </w:ins>
          </w:p>
        </w:tc>
        <w:tc>
          <w:tcPr>
            <w:tcW w:w="3117" w:type="dxa"/>
          </w:tcPr>
          <w:p w14:paraId="67B491CA" w14:textId="3698754E" w:rsidR="00585E6F" w:rsidRDefault="00585E6F">
            <w:pPr>
              <w:ind w:firstLine="0"/>
              <w:rPr>
                <w:rFonts w:cs="Times New Roman"/>
                <w:szCs w:val="24"/>
              </w:rPr>
            </w:pPr>
            <w:ins w:id="2420" w:author="blake grills" w:date="2020-04-02T20:24:00Z">
              <w:r>
                <w:rPr>
                  <w:rFonts w:cs="Times New Roman"/>
                  <w:szCs w:val="24"/>
                </w:rPr>
                <w:t>.048</w:t>
              </w:r>
            </w:ins>
          </w:p>
        </w:tc>
      </w:tr>
      <w:tr w:rsidR="00585E6F" w14:paraId="1E7398BE" w14:textId="77777777" w:rsidTr="00585E6F">
        <w:tc>
          <w:tcPr>
            <w:tcW w:w="3116" w:type="dxa"/>
          </w:tcPr>
          <w:p w14:paraId="51005542" w14:textId="7F2F702B" w:rsidR="00585E6F" w:rsidRDefault="00585E6F">
            <w:pPr>
              <w:ind w:firstLine="0"/>
              <w:rPr>
                <w:rFonts w:cs="Times New Roman"/>
                <w:szCs w:val="24"/>
              </w:rPr>
            </w:pPr>
            <w:r>
              <w:rPr>
                <w:rFonts w:cs="Times New Roman"/>
                <w:szCs w:val="24"/>
              </w:rPr>
              <w:t>R</w:t>
            </w:r>
          </w:p>
        </w:tc>
        <w:tc>
          <w:tcPr>
            <w:tcW w:w="3117" w:type="dxa"/>
          </w:tcPr>
          <w:p w14:paraId="14D3A7E3" w14:textId="443A8B11" w:rsidR="00585E6F" w:rsidRDefault="00585E6F">
            <w:pPr>
              <w:ind w:firstLine="0"/>
              <w:rPr>
                <w:rFonts w:cs="Times New Roman"/>
                <w:szCs w:val="24"/>
              </w:rPr>
            </w:pPr>
            <w:ins w:id="2421" w:author="blake grills" w:date="2020-04-02T20:22:00Z">
              <w:r>
                <w:rPr>
                  <w:rFonts w:cs="Times New Roman"/>
                  <w:szCs w:val="24"/>
                </w:rPr>
                <w:t>1</w:t>
              </w:r>
            </w:ins>
          </w:p>
        </w:tc>
        <w:tc>
          <w:tcPr>
            <w:tcW w:w="3117" w:type="dxa"/>
          </w:tcPr>
          <w:p w14:paraId="16DC59F4" w14:textId="11D90482" w:rsidR="00585E6F" w:rsidRDefault="00585E6F">
            <w:pPr>
              <w:ind w:firstLine="0"/>
              <w:rPr>
                <w:rFonts w:cs="Times New Roman"/>
                <w:szCs w:val="24"/>
              </w:rPr>
            </w:pPr>
            <w:ins w:id="2422" w:author="blake grills" w:date="2020-04-02T20:24:00Z">
              <w:r>
                <w:rPr>
                  <w:rFonts w:cs="Times New Roman"/>
                  <w:szCs w:val="24"/>
                </w:rPr>
                <w:t>.048</w:t>
              </w:r>
            </w:ins>
          </w:p>
        </w:tc>
      </w:tr>
      <w:tr w:rsidR="00585E6F" w14:paraId="60EB2D58" w14:textId="77777777" w:rsidTr="00585E6F">
        <w:tc>
          <w:tcPr>
            <w:tcW w:w="3116" w:type="dxa"/>
          </w:tcPr>
          <w:p w14:paraId="53B78637" w14:textId="75F29B9C" w:rsidR="00585E6F" w:rsidRDefault="00585E6F">
            <w:pPr>
              <w:ind w:firstLine="0"/>
              <w:rPr>
                <w:rFonts w:cs="Times New Roman"/>
                <w:szCs w:val="24"/>
              </w:rPr>
            </w:pPr>
            <w:r>
              <w:rPr>
                <w:rFonts w:cs="Times New Roman"/>
                <w:szCs w:val="24"/>
              </w:rPr>
              <w:t>T</w:t>
            </w:r>
          </w:p>
        </w:tc>
        <w:tc>
          <w:tcPr>
            <w:tcW w:w="3117" w:type="dxa"/>
          </w:tcPr>
          <w:p w14:paraId="42A4D9FA" w14:textId="14F5D834" w:rsidR="00585E6F" w:rsidRDefault="00585E6F">
            <w:pPr>
              <w:ind w:firstLine="0"/>
              <w:rPr>
                <w:rFonts w:cs="Times New Roman"/>
                <w:szCs w:val="24"/>
              </w:rPr>
            </w:pPr>
            <w:ins w:id="2423" w:author="blake grills" w:date="2020-04-02T20:22:00Z">
              <w:r>
                <w:rPr>
                  <w:rFonts w:cs="Times New Roman"/>
                  <w:szCs w:val="24"/>
                </w:rPr>
                <w:t>1</w:t>
              </w:r>
            </w:ins>
          </w:p>
        </w:tc>
        <w:tc>
          <w:tcPr>
            <w:tcW w:w="3117" w:type="dxa"/>
          </w:tcPr>
          <w:p w14:paraId="494B182C" w14:textId="4D8EBA87" w:rsidR="00585E6F" w:rsidRDefault="00585E6F">
            <w:pPr>
              <w:ind w:firstLine="0"/>
              <w:rPr>
                <w:rFonts w:cs="Times New Roman"/>
                <w:szCs w:val="24"/>
              </w:rPr>
            </w:pPr>
            <w:ins w:id="2424" w:author="blake grills" w:date="2020-04-02T20:24:00Z">
              <w:r>
                <w:rPr>
                  <w:rFonts w:cs="Times New Roman"/>
                  <w:szCs w:val="24"/>
                </w:rPr>
                <w:t>.048</w:t>
              </w:r>
            </w:ins>
          </w:p>
        </w:tc>
      </w:tr>
      <w:tr w:rsidR="00585E6F" w14:paraId="018CE34E" w14:textId="77777777" w:rsidTr="00585E6F">
        <w:tc>
          <w:tcPr>
            <w:tcW w:w="3116" w:type="dxa"/>
          </w:tcPr>
          <w:p w14:paraId="39376F3F" w14:textId="7748A1EF" w:rsidR="00585E6F" w:rsidRDefault="00585E6F">
            <w:pPr>
              <w:ind w:firstLine="0"/>
              <w:rPr>
                <w:rFonts w:cs="Times New Roman"/>
                <w:szCs w:val="24"/>
              </w:rPr>
            </w:pPr>
            <w:r>
              <w:rPr>
                <w:rFonts w:cs="Times New Roman"/>
                <w:szCs w:val="24"/>
              </w:rPr>
              <w:t>(</w:t>
            </w:r>
          </w:p>
        </w:tc>
        <w:tc>
          <w:tcPr>
            <w:tcW w:w="3117" w:type="dxa"/>
          </w:tcPr>
          <w:p w14:paraId="1EB39B68" w14:textId="3674123E" w:rsidR="00585E6F" w:rsidRDefault="00585E6F">
            <w:pPr>
              <w:ind w:firstLine="0"/>
              <w:rPr>
                <w:rFonts w:cs="Times New Roman"/>
                <w:szCs w:val="24"/>
              </w:rPr>
            </w:pPr>
            <w:ins w:id="2425" w:author="blake grills" w:date="2020-04-02T20:22:00Z">
              <w:r>
                <w:rPr>
                  <w:rFonts w:cs="Times New Roman"/>
                  <w:szCs w:val="24"/>
                </w:rPr>
                <w:t>1</w:t>
              </w:r>
            </w:ins>
          </w:p>
        </w:tc>
        <w:tc>
          <w:tcPr>
            <w:tcW w:w="3117" w:type="dxa"/>
          </w:tcPr>
          <w:p w14:paraId="6B5D9E40" w14:textId="7796BBEF" w:rsidR="00585E6F" w:rsidRDefault="00585E6F">
            <w:pPr>
              <w:ind w:firstLine="0"/>
              <w:rPr>
                <w:rFonts w:cs="Times New Roman"/>
                <w:szCs w:val="24"/>
              </w:rPr>
            </w:pPr>
            <w:ins w:id="2426" w:author="blake grills" w:date="2020-04-02T20:24:00Z">
              <w:r>
                <w:rPr>
                  <w:rFonts w:cs="Times New Roman"/>
                  <w:szCs w:val="24"/>
                </w:rPr>
                <w:t>.048</w:t>
              </w:r>
            </w:ins>
          </w:p>
        </w:tc>
      </w:tr>
      <w:tr w:rsidR="00585E6F" w14:paraId="65F5272C" w14:textId="77777777" w:rsidTr="00585E6F">
        <w:tc>
          <w:tcPr>
            <w:tcW w:w="3116" w:type="dxa"/>
          </w:tcPr>
          <w:p w14:paraId="14F8EA1A" w14:textId="7276AF05" w:rsidR="00585E6F" w:rsidRDefault="00585E6F">
            <w:pPr>
              <w:ind w:firstLine="0"/>
              <w:rPr>
                <w:rFonts w:cs="Times New Roman"/>
                <w:szCs w:val="24"/>
              </w:rPr>
            </w:pPr>
            <w:r>
              <w:rPr>
                <w:rFonts w:cs="Times New Roman"/>
                <w:szCs w:val="24"/>
              </w:rPr>
              <w:lastRenderedPageBreak/>
              <w:t>B</w:t>
            </w:r>
          </w:p>
        </w:tc>
        <w:tc>
          <w:tcPr>
            <w:tcW w:w="3117" w:type="dxa"/>
          </w:tcPr>
          <w:p w14:paraId="2C3994DB" w14:textId="1DEC95B7" w:rsidR="00585E6F" w:rsidRDefault="00585E6F">
            <w:pPr>
              <w:ind w:firstLine="0"/>
              <w:rPr>
                <w:rFonts w:cs="Times New Roman"/>
                <w:szCs w:val="24"/>
              </w:rPr>
            </w:pPr>
            <w:ins w:id="2427" w:author="blake grills" w:date="2020-04-02T20:22:00Z">
              <w:r>
                <w:rPr>
                  <w:rFonts w:cs="Times New Roman"/>
                  <w:szCs w:val="24"/>
                </w:rPr>
                <w:t>1</w:t>
              </w:r>
            </w:ins>
          </w:p>
        </w:tc>
        <w:tc>
          <w:tcPr>
            <w:tcW w:w="3117" w:type="dxa"/>
          </w:tcPr>
          <w:p w14:paraId="38105762" w14:textId="6CB4B96E" w:rsidR="00585E6F" w:rsidRDefault="00585E6F">
            <w:pPr>
              <w:ind w:firstLine="0"/>
              <w:rPr>
                <w:rFonts w:cs="Times New Roman"/>
                <w:szCs w:val="24"/>
              </w:rPr>
            </w:pPr>
            <w:ins w:id="2428" w:author="blake grills" w:date="2020-04-02T20:24:00Z">
              <w:r>
                <w:rPr>
                  <w:rFonts w:cs="Times New Roman"/>
                  <w:szCs w:val="24"/>
                </w:rPr>
                <w:t>.048</w:t>
              </w:r>
            </w:ins>
          </w:p>
        </w:tc>
      </w:tr>
      <w:tr w:rsidR="00585E6F" w14:paraId="0E0912F9" w14:textId="77777777" w:rsidTr="00585E6F">
        <w:tc>
          <w:tcPr>
            <w:tcW w:w="3116" w:type="dxa"/>
          </w:tcPr>
          <w:p w14:paraId="08ECBFF8" w14:textId="4E254408" w:rsidR="00585E6F" w:rsidRDefault="00585E6F">
            <w:pPr>
              <w:ind w:firstLine="0"/>
              <w:rPr>
                <w:rFonts w:cs="Times New Roman"/>
                <w:szCs w:val="24"/>
              </w:rPr>
            </w:pPr>
            <w:r>
              <w:rPr>
                <w:rFonts w:cs="Times New Roman"/>
                <w:szCs w:val="24"/>
              </w:rPr>
              <w:t>*</w:t>
            </w:r>
          </w:p>
        </w:tc>
        <w:tc>
          <w:tcPr>
            <w:tcW w:w="3117" w:type="dxa"/>
          </w:tcPr>
          <w:p w14:paraId="7D8D3FAB" w14:textId="18384202" w:rsidR="00585E6F" w:rsidRDefault="00585E6F">
            <w:pPr>
              <w:ind w:firstLine="0"/>
              <w:rPr>
                <w:rFonts w:cs="Times New Roman"/>
                <w:szCs w:val="24"/>
              </w:rPr>
            </w:pPr>
            <w:ins w:id="2429" w:author="blake grills" w:date="2020-04-02T20:22:00Z">
              <w:r>
                <w:rPr>
                  <w:rFonts w:cs="Times New Roman"/>
                  <w:szCs w:val="24"/>
                </w:rPr>
                <w:t>4</w:t>
              </w:r>
            </w:ins>
          </w:p>
        </w:tc>
        <w:tc>
          <w:tcPr>
            <w:tcW w:w="3117" w:type="dxa"/>
          </w:tcPr>
          <w:p w14:paraId="2ED07444" w14:textId="209F37E7" w:rsidR="00585E6F" w:rsidRDefault="00585E6F">
            <w:pPr>
              <w:ind w:firstLine="0"/>
              <w:rPr>
                <w:rFonts w:cs="Times New Roman"/>
                <w:szCs w:val="24"/>
              </w:rPr>
            </w:pPr>
            <w:ins w:id="2430" w:author="blake grills" w:date="2020-04-02T20:24:00Z">
              <w:r>
                <w:rPr>
                  <w:rFonts w:cs="Times New Roman"/>
                  <w:szCs w:val="24"/>
                </w:rPr>
                <w:t>.195</w:t>
              </w:r>
            </w:ins>
          </w:p>
        </w:tc>
      </w:tr>
      <w:tr w:rsidR="00585E6F" w14:paraId="5F37A363" w14:textId="77777777" w:rsidTr="00585E6F">
        <w:tc>
          <w:tcPr>
            <w:tcW w:w="3116" w:type="dxa"/>
          </w:tcPr>
          <w:p w14:paraId="0D298BC3" w14:textId="06AFD26F" w:rsidR="00585E6F" w:rsidRDefault="00585E6F">
            <w:pPr>
              <w:ind w:firstLine="0"/>
              <w:rPr>
                <w:rFonts w:cs="Times New Roman"/>
                <w:szCs w:val="24"/>
              </w:rPr>
            </w:pPr>
            <w:r>
              <w:rPr>
                <w:rFonts w:cs="Times New Roman"/>
                <w:szCs w:val="24"/>
              </w:rPr>
              <w:t>2</w:t>
            </w:r>
          </w:p>
        </w:tc>
        <w:tc>
          <w:tcPr>
            <w:tcW w:w="3117" w:type="dxa"/>
          </w:tcPr>
          <w:p w14:paraId="0DE37F40" w14:textId="414906DE" w:rsidR="00585E6F" w:rsidRDefault="00585E6F">
            <w:pPr>
              <w:ind w:firstLine="0"/>
              <w:rPr>
                <w:rFonts w:cs="Times New Roman"/>
                <w:szCs w:val="24"/>
              </w:rPr>
            </w:pPr>
            <w:ins w:id="2431" w:author="blake grills" w:date="2020-04-02T20:22:00Z">
              <w:r>
                <w:rPr>
                  <w:rFonts w:cs="Times New Roman"/>
                  <w:szCs w:val="24"/>
                </w:rPr>
                <w:t>2</w:t>
              </w:r>
            </w:ins>
          </w:p>
        </w:tc>
        <w:tc>
          <w:tcPr>
            <w:tcW w:w="3117" w:type="dxa"/>
          </w:tcPr>
          <w:p w14:paraId="6B9571B2" w14:textId="1F941E71" w:rsidR="00585E6F" w:rsidRDefault="00585E6F">
            <w:pPr>
              <w:ind w:firstLine="0"/>
              <w:rPr>
                <w:rFonts w:cs="Times New Roman"/>
                <w:szCs w:val="24"/>
              </w:rPr>
            </w:pPr>
            <w:ins w:id="2432" w:author="blake grills" w:date="2020-04-02T20:25:00Z">
              <w:r>
                <w:rPr>
                  <w:rFonts w:cs="Times New Roman"/>
                  <w:szCs w:val="24"/>
                </w:rPr>
                <w:t>.095</w:t>
              </w:r>
            </w:ins>
          </w:p>
        </w:tc>
      </w:tr>
      <w:tr w:rsidR="00585E6F" w14:paraId="02310C31" w14:textId="77777777" w:rsidTr="00585E6F">
        <w:tc>
          <w:tcPr>
            <w:tcW w:w="3116" w:type="dxa"/>
          </w:tcPr>
          <w:p w14:paraId="7483F231" w14:textId="0C6CB3A1" w:rsidR="00585E6F" w:rsidRDefault="00585E6F">
            <w:pPr>
              <w:ind w:firstLine="0"/>
              <w:rPr>
                <w:rFonts w:cs="Times New Roman"/>
                <w:szCs w:val="24"/>
              </w:rPr>
            </w:pPr>
            <w:ins w:id="2433" w:author="blake grills" w:date="2020-04-02T20:22:00Z">
              <w:r>
                <w:rPr>
                  <w:rFonts w:cs="Times New Roman"/>
                  <w:szCs w:val="24"/>
                </w:rPr>
                <w:t>C</w:t>
              </w:r>
            </w:ins>
          </w:p>
        </w:tc>
        <w:tc>
          <w:tcPr>
            <w:tcW w:w="3117" w:type="dxa"/>
          </w:tcPr>
          <w:p w14:paraId="04EF2ADB" w14:textId="299938B5" w:rsidR="00585E6F" w:rsidRDefault="00585E6F">
            <w:pPr>
              <w:ind w:firstLine="0"/>
              <w:rPr>
                <w:rFonts w:cs="Times New Roman"/>
                <w:szCs w:val="24"/>
              </w:rPr>
            </w:pPr>
            <w:ins w:id="2434" w:author="blake grills" w:date="2020-04-02T20:23:00Z">
              <w:r>
                <w:rPr>
                  <w:rFonts w:cs="Times New Roman"/>
                  <w:szCs w:val="24"/>
                </w:rPr>
                <w:t>1</w:t>
              </w:r>
            </w:ins>
          </w:p>
        </w:tc>
        <w:tc>
          <w:tcPr>
            <w:tcW w:w="3117" w:type="dxa"/>
          </w:tcPr>
          <w:p w14:paraId="664BBA25" w14:textId="6C3AA9AB" w:rsidR="00585E6F" w:rsidRDefault="00585E6F">
            <w:pPr>
              <w:ind w:firstLine="0"/>
              <w:rPr>
                <w:rFonts w:cs="Times New Roman"/>
                <w:szCs w:val="24"/>
              </w:rPr>
            </w:pPr>
            <w:ins w:id="2435" w:author="blake grills" w:date="2020-04-02T20:24:00Z">
              <w:r>
                <w:rPr>
                  <w:rFonts w:cs="Times New Roman"/>
                  <w:szCs w:val="24"/>
                </w:rPr>
                <w:t>.048</w:t>
              </w:r>
            </w:ins>
          </w:p>
        </w:tc>
      </w:tr>
      <w:tr w:rsidR="00585E6F" w14:paraId="4BC957ED" w14:textId="77777777" w:rsidTr="00585E6F">
        <w:trPr>
          <w:ins w:id="2436" w:author="blake grills" w:date="2020-04-02T20:22:00Z"/>
        </w:trPr>
        <w:tc>
          <w:tcPr>
            <w:tcW w:w="3116" w:type="dxa"/>
          </w:tcPr>
          <w:p w14:paraId="48040EB7" w14:textId="4133E2D5" w:rsidR="00585E6F" w:rsidRDefault="00585E6F">
            <w:pPr>
              <w:ind w:firstLine="0"/>
              <w:rPr>
                <w:ins w:id="2437" w:author="blake grills" w:date="2020-04-02T20:22:00Z"/>
                <w:rFonts w:cs="Times New Roman"/>
                <w:szCs w:val="24"/>
              </w:rPr>
            </w:pPr>
            <w:ins w:id="2438" w:author="blake grills" w:date="2020-04-02T20:22:00Z">
              <w:r>
                <w:rPr>
                  <w:rFonts w:cs="Times New Roman"/>
                  <w:szCs w:val="24"/>
                </w:rPr>
                <w:t>)</w:t>
              </w:r>
            </w:ins>
          </w:p>
        </w:tc>
        <w:tc>
          <w:tcPr>
            <w:tcW w:w="3117" w:type="dxa"/>
          </w:tcPr>
          <w:p w14:paraId="5EB557BF" w14:textId="76214B39" w:rsidR="00585E6F" w:rsidRDefault="00585E6F">
            <w:pPr>
              <w:ind w:firstLine="0"/>
              <w:rPr>
                <w:ins w:id="2439" w:author="blake grills" w:date="2020-04-02T20:22:00Z"/>
                <w:rFonts w:cs="Times New Roman"/>
                <w:szCs w:val="24"/>
              </w:rPr>
            </w:pPr>
            <w:ins w:id="2440" w:author="blake grills" w:date="2020-04-02T20:23:00Z">
              <w:r>
                <w:rPr>
                  <w:rFonts w:cs="Times New Roman"/>
                  <w:szCs w:val="24"/>
                </w:rPr>
                <w:t>1</w:t>
              </w:r>
            </w:ins>
          </w:p>
        </w:tc>
        <w:tc>
          <w:tcPr>
            <w:tcW w:w="3117" w:type="dxa"/>
          </w:tcPr>
          <w:p w14:paraId="6DF42F59" w14:textId="218BF6F0" w:rsidR="00585E6F" w:rsidRDefault="00585E6F">
            <w:pPr>
              <w:ind w:firstLine="0"/>
              <w:rPr>
                <w:ins w:id="2441" w:author="blake grills" w:date="2020-04-02T20:22:00Z"/>
                <w:rFonts w:cs="Times New Roman"/>
                <w:szCs w:val="24"/>
              </w:rPr>
            </w:pPr>
            <w:ins w:id="2442" w:author="blake grills" w:date="2020-04-02T20:24:00Z">
              <w:r>
                <w:rPr>
                  <w:rFonts w:cs="Times New Roman"/>
                  <w:szCs w:val="24"/>
                </w:rPr>
                <w:t>.048</w:t>
              </w:r>
            </w:ins>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2443" w:name="_Ref34251031"/>
    </w:p>
    <w:bookmarkEnd w:id="2443"/>
    <w:p w14:paraId="3BFFC495" w14:textId="5F0F2F1B" w:rsidR="00677769" w:rsidRPr="00B216D8" w:rsidRDefault="00677769" w:rsidP="00A03C5E">
      <w:pPr>
        <w:pStyle w:val="ChapterTitle"/>
      </w:pPr>
      <w:r w:rsidRPr="00B216D8">
        <w:t>Decision Trees</w:t>
      </w:r>
    </w:p>
    <w:p w14:paraId="0FA1A7B8" w14:textId="32EB878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del w:id="2444" w:author="blake grills" w:date="2020-04-03T10:17:00Z">
        <w:r w:rsidR="00094B30" w:rsidDel="00CF64B0">
          <w:rPr>
            <w:rFonts w:cs="Times New Roman"/>
            <w:szCs w:val="24"/>
          </w:rPr>
          <w:delText xml:space="preserve">.  </w:delText>
        </w:r>
      </w:del>
      <w:ins w:id="2445" w:author="blake grills" w:date="2020-04-03T10:17:00Z">
        <w:r w:rsidR="00CF64B0">
          <w:rPr>
            <w:rFonts w:cs="Times New Roman"/>
            <w:szCs w:val="24"/>
          </w:rPr>
          <w:t xml:space="preserve">.  </w:t>
        </w:r>
      </w:ins>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del w:id="2446" w:author="blake grills" w:date="2020-04-03T10:17:00Z">
        <w:r w:rsidR="00094B30" w:rsidDel="00CF64B0">
          <w:rPr>
            <w:rFonts w:cs="Times New Roman"/>
            <w:szCs w:val="24"/>
          </w:rPr>
          <w:delText xml:space="preserve">.  </w:delText>
        </w:r>
      </w:del>
      <w:ins w:id="2447" w:author="blake grills" w:date="2020-04-03T10:17:00Z">
        <w:r w:rsidR="00CF64B0">
          <w:rPr>
            <w:rFonts w:cs="Times New Roman"/>
            <w:szCs w:val="24"/>
          </w:rPr>
          <w:t xml:space="preserve">.  </w:t>
        </w:r>
      </w:ins>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del w:id="2448" w:author="blake grills" w:date="2020-04-03T10:17:00Z">
        <w:r w:rsidR="00094B30" w:rsidDel="00CF64B0">
          <w:rPr>
            <w:rFonts w:cs="Times New Roman"/>
            <w:szCs w:val="24"/>
          </w:rPr>
          <w:delText xml:space="preserve">.  </w:delText>
        </w:r>
      </w:del>
      <w:ins w:id="2449" w:author="blake grills" w:date="2020-04-03T10:17:00Z">
        <w:r w:rsidR="00CF64B0">
          <w:rPr>
            <w:rFonts w:cs="Times New Roman"/>
            <w:szCs w:val="24"/>
          </w:rPr>
          <w:t xml:space="preserve">.  </w:t>
        </w:r>
      </w:ins>
    </w:p>
    <w:p w14:paraId="0E2D1FC5" w14:textId="3B2A55F4"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del w:id="2450" w:author="blake grills" w:date="2020-04-03T10:17:00Z">
        <w:r w:rsidR="00094B30" w:rsidDel="00CF64B0">
          <w:rPr>
            <w:rFonts w:cs="Times New Roman"/>
            <w:szCs w:val="24"/>
          </w:rPr>
          <w:delText xml:space="preserve">.  </w:delText>
        </w:r>
      </w:del>
      <w:ins w:id="2451" w:author="blake grills" w:date="2020-04-03T10:17:00Z">
        <w:r w:rsidR="00CF64B0">
          <w:rPr>
            <w:rFonts w:cs="Times New Roman"/>
            <w:szCs w:val="24"/>
          </w:rPr>
          <w:t xml:space="preserve">.  </w:t>
        </w:r>
      </w:ins>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del w:id="2452" w:author="blake grills" w:date="2020-04-03T10:17:00Z">
        <w:r w:rsidR="00094B30" w:rsidDel="00CF64B0">
          <w:rPr>
            <w:rFonts w:cs="Times New Roman"/>
            <w:szCs w:val="24"/>
          </w:rPr>
          <w:delText xml:space="preserve">.  </w:delText>
        </w:r>
      </w:del>
      <w:ins w:id="2453" w:author="blake grills" w:date="2020-04-03T10:17:00Z">
        <w:r w:rsidR="00CF64B0">
          <w:rPr>
            <w:rFonts w:cs="Times New Roman"/>
            <w:szCs w:val="24"/>
          </w:rPr>
          <w:t xml:space="preserve">.  </w:t>
        </w:r>
      </w:ins>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del w:id="2454" w:author="blake grills" w:date="2020-04-03T10:17:00Z">
        <w:r w:rsidR="00094B30" w:rsidDel="00CF64B0">
          <w:rPr>
            <w:rFonts w:cs="Times New Roman"/>
            <w:szCs w:val="24"/>
          </w:rPr>
          <w:delText xml:space="preserve">.  </w:delText>
        </w:r>
      </w:del>
      <w:ins w:id="2455" w:author="blake grills" w:date="2020-04-03T10:17:00Z">
        <w:r w:rsidR="00CF64B0">
          <w:rPr>
            <w:rFonts w:cs="Times New Roman"/>
            <w:szCs w:val="24"/>
          </w:rPr>
          <w:t xml:space="preserve">.  </w:t>
        </w:r>
      </w:ins>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del w:id="2456" w:author="blake grills" w:date="2020-04-03T10:17:00Z">
        <w:r w:rsidR="00094B30" w:rsidDel="00CF64B0">
          <w:rPr>
            <w:rFonts w:cs="Times New Roman"/>
            <w:szCs w:val="24"/>
          </w:rPr>
          <w:delText xml:space="preserve">.  </w:delText>
        </w:r>
      </w:del>
      <w:ins w:id="2457" w:author="blake grills" w:date="2020-04-03T10:17:00Z">
        <w:r w:rsidR="00CF64B0">
          <w:rPr>
            <w:rFonts w:cs="Times New Roman"/>
            <w:szCs w:val="24"/>
          </w:rPr>
          <w:t xml:space="preserve">.  </w:t>
        </w:r>
      </w:ins>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del w:id="2458" w:author="blake grills" w:date="2020-04-03T10:17:00Z">
        <w:r w:rsidR="00094B30" w:rsidDel="00CF64B0">
          <w:rPr>
            <w:rFonts w:cs="Times New Roman"/>
            <w:szCs w:val="24"/>
          </w:rPr>
          <w:delText xml:space="preserve">.  </w:delText>
        </w:r>
      </w:del>
      <w:ins w:id="2459" w:author="blake grills" w:date="2020-04-03T10:17:00Z">
        <w:r w:rsidR="00CF64B0">
          <w:rPr>
            <w:rFonts w:cs="Times New Roman"/>
            <w:szCs w:val="24"/>
          </w:rPr>
          <w:t xml:space="preserve">.  </w:t>
        </w:r>
      </w:ins>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55E95248"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del w:id="2460" w:author="blake grills" w:date="2020-04-03T10:17:00Z">
        <w:r w:rsidR="00094B30" w:rsidDel="00CF64B0">
          <w:rPr>
            <w:rFonts w:cs="Times New Roman"/>
            <w:szCs w:val="24"/>
          </w:rPr>
          <w:delText xml:space="preserve">.  </w:delText>
        </w:r>
      </w:del>
      <w:ins w:id="2461" w:author="blake grills" w:date="2020-04-03T10:17:00Z">
        <w:r w:rsidR="00CF64B0">
          <w:rPr>
            <w:rFonts w:cs="Times New Roman"/>
            <w:szCs w:val="24"/>
          </w:rPr>
          <w:t xml:space="preserve">.  </w:t>
        </w:r>
      </w:ins>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del w:id="2462" w:author="blake grills" w:date="2020-04-03T10:17:00Z">
        <w:r w:rsidR="00094B30" w:rsidDel="00CF64B0">
          <w:rPr>
            <w:rFonts w:cs="Times New Roman"/>
            <w:szCs w:val="24"/>
          </w:rPr>
          <w:delText xml:space="preserve">.  </w:delText>
        </w:r>
      </w:del>
      <w:ins w:id="2463" w:author="blake grills" w:date="2020-04-03T10:17:00Z">
        <w:r w:rsidR="00CF64B0">
          <w:rPr>
            <w:rFonts w:cs="Times New Roman"/>
            <w:szCs w:val="24"/>
          </w:rPr>
          <w:t xml:space="preserve">.  </w:t>
        </w:r>
      </w:ins>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del w:id="2464" w:author="blake grills" w:date="2020-04-03T10:17:00Z">
        <w:r w:rsidR="00094B30" w:rsidDel="00CF64B0">
          <w:rPr>
            <w:rFonts w:cs="Times New Roman"/>
            <w:szCs w:val="24"/>
          </w:rPr>
          <w:delText xml:space="preserve">.  </w:delText>
        </w:r>
      </w:del>
      <w:ins w:id="2465" w:author="blake grills" w:date="2020-04-03T10:17:00Z">
        <w:r w:rsidR="00CF64B0">
          <w:rPr>
            <w:rFonts w:cs="Times New Roman"/>
            <w:szCs w:val="24"/>
          </w:rPr>
          <w:t xml:space="preserve">.  </w:t>
        </w:r>
      </w:ins>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del w:id="2466" w:author="blake grills" w:date="2020-04-03T10:17:00Z">
        <w:r w:rsidR="00094B30" w:rsidDel="00CF64B0">
          <w:rPr>
            <w:rFonts w:cs="Times New Roman"/>
            <w:szCs w:val="24"/>
          </w:rPr>
          <w:delText xml:space="preserve">.  </w:delText>
        </w:r>
      </w:del>
      <w:ins w:id="2467" w:author="blake grills" w:date="2020-04-03T10:17:00Z">
        <w:r w:rsidR="00CF64B0">
          <w:rPr>
            <w:rFonts w:cs="Times New Roman"/>
            <w:szCs w:val="24"/>
          </w:rPr>
          <w:t xml:space="preserve">.  </w:t>
        </w:r>
      </w:ins>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del w:id="2468" w:author="blake grills" w:date="2020-04-03T10:17:00Z">
        <w:r w:rsidR="00094B30" w:rsidDel="00CF64B0">
          <w:rPr>
            <w:rFonts w:cs="Times New Roman"/>
            <w:szCs w:val="24"/>
          </w:rPr>
          <w:delText xml:space="preserve">.  </w:delText>
        </w:r>
      </w:del>
      <w:ins w:id="2469" w:author="blake grills" w:date="2020-04-03T10:17:00Z">
        <w:r w:rsidR="00CF64B0">
          <w:rPr>
            <w:rFonts w:cs="Times New Roman"/>
            <w:szCs w:val="24"/>
          </w:rPr>
          <w:t xml:space="preserve">.  </w:t>
        </w:r>
      </w:ins>
      <w:r w:rsidR="003C405C" w:rsidRPr="002248ED">
        <w:rPr>
          <w:rFonts w:cs="Times New Roman"/>
          <w:szCs w:val="24"/>
        </w:rPr>
        <w:t xml:space="preserve">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4FCF1B23" w:rsidR="005274B0"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del w:id="2470" w:author="blake grills" w:date="2020-04-03T10:17:00Z">
        <w:r w:rsidR="00094B30" w:rsidDel="00CF64B0">
          <w:rPr>
            <w:rFonts w:cs="Times New Roman"/>
            <w:szCs w:val="24"/>
          </w:rPr>
          <w:delText xml:space="preserve">.  </w:delText>
        </w:r>
      </w:del>
      <w:ins w:id="2471" w:author="blake grills" w:date="2020-04-03T10:17:00Z">
        <w:r w:rsidR="00CF64B0">
          <w:rPr>
            <w:rFonts w:cs="Times New Roman"/>
            <w:szCs w:val="24"/>
          </w:rPr>
          <w:t xml:space="preserve">.  </w:t>
        </w:r>
      </w:ins>
      <w:r w:rsidRPr="002248ED">
        <w:rPr>
          <w:rFonts w:cs="Times New Roman"/>
          <w:szCs w:val="24"/>
        </w:rPr>
        <w:t>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which makes them both very easy to understand and equally easy to explain</w:t>
      </w:r>
      <w:del w:id="2472" w:author="blake grills" w:date="2020-04-03T10:17:00Z">
        <w:r w:rsidR="00094B30" w:rsidDel="00CF64B0">
          <w:rPr>
            <w:rFonts w:cs="Times New Roman"/>
            <w:szCs w:val="24"/>
          </w:rPr>
          <w:delText xml:space="preserve">.  </w:delText>
        </w:r>
      </w:del>
      <w:ins w:id="2473" w:author="blake grills" w:date="2020-04-03T10:17:00Z">
        <w:r w:rsidR="00CF64B0">
          <w:rPr>
            <w:rFonts w:cs="Times New Roman"/>
            <w:szCs w:val="24"/>
          </w:rPr>
          <w:t xml:space="preserve">.  </w:t>
        </w:r>
      </w:ins>
      <w:r w:rsidR="00371E39">
        <w:rPr>
          <w:rFonts w:cs="Times New Roman"/>
          <w:szCs w:val="24"/>
        </w:rPr>
        <w:t>We now go over the contents of each decision node</w:t>
      </w:r>
      <w:del w:id="2474" w:author="blake grills" w:date="2020-04-03T10:17:00Z">
        <w:r w:rsidR="00094B30" w:rsidDel="00CF64B0">
          <w:rPr>
            <w:rFonts w:cs="Times New Roman"/>
            <w:szCs w:val="24"/>
          </w:rPr>
          <w:delText xml:space="preserve">.  </w:delText>
        </w:r>
      </w:del>
      <w:ins w:id="2475" w:author="blake grills" w:date="2020-04-03T10:17:00Z">
        <w:r w:rsidR="00CF64B0">
          <w:rPr>
            <w:rFonts w:cs="Times New Roman"/>
            <w:szCs w:val="24"/>
          </w:rPr>
          <w:t xml:space="preserve">.  </w:t>
        </w:r>
      </w:ins>
      <w:r w:rsidR="00371E39">
        <w:rPr>
          <w:rFonts w:cs="Times New Roman"/>
          <w:szCs w:val="24"/>
        </w:rPr>
        <w:t>Class is the majority class with the dataset for that point in the decision tree</w:t>
      </w:r>
      <w:del w:id="2476" w:author="blake grills" w:date="2020-04-03T10:17:00Z">
        <w:r w:rsidR="00094B30" w:rsidDel="00CF64B0">
          <w:rPr>
            <w:rFonts w:cs="Times New Roman"/>
            <w:szCs w:val="24"/>
          </w:rPr>
          <w:delText xml:space="preserve">.  </w:delText>
        </w:r>
      </w:del>
      <w:ins w:id="2477" w:author="blake grills" w:date="2020-04-03T10:17:00Z">
        <w:r w:rsidR="00CF64B0">
          <w:rPr>
            <w:rFonts w:cs="Times New Roman"/>
            <w:szCs w:val="24"/>
          </w:rPr>
          <w:t xml:space="preserve">.  </w:t>
        </w:r>
      </w:ins>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 </w:t>
      </w:r>
      <w:r w:rsidR="00371E39">
        <w:rPr>
          <w:rFonts w:cs="Times New Roman"/>
          <w:szCs w:val="24"/>
        </w:rPr>
        <w:lastRenderedPageBreak/>
        <w:t>indicating no majority</w:t>
      </w:r>
      <w:del w:id="2478" w:author="blake grills" w:date="2020-04-03T10:17:00Z">
        <w:r w:rsidR="00094B30" w:rsidDel="00CF64B0">
          <w:rPr>
            <w:rFonts w:cs="Times New Roman"/>
            <w:szCs w:val="24"/>
          </w:rPr>
          <w:delText xml:space="preserve">.  </w:delText>
        </w:r>
      </w:del>
      <w:ins w:id="2479" w:author="blake grills" w:date="2020-04-03T10:17:00Z">
        <w:r w:rsidR="00CF64B0">
          <w:rPr>
            <w:rFonts w:cs="Times New Roman"/>
            <w:szCs w:val="24"/>
          </w:rPr>
          <w:t xml:space="preserve">.  </w:t>
        </w:r>
      </w:ins>
      <w:r w:rsidR="00595F43">
        <w:rPr>
          <w:rFonts w:cs="Times New Roman"/>
          <w:szCs w:val="24"/>
        </w:rPr>
        <w:t>The values section shows the exact distribution of each class within a zone of the</w:t>
      </w:r>
    </w:p>
    <w:p w14:paraId="26E5EFB2" w14:textId="4C39674F" w:rsidR="00764314" w:rsidDel="009519D6" w:rsidRDefault="00764314" w:rsidP="00602FDF">
      <w:pPr>
        <w:rPr>
          <w:del w:id="2480" w:author="blake grills" w:date="2020-04-02T20:39:00Z"/>
          <w:rFonts w:cs="Times New Roman"/>
          <w:szCs w:val="24"/>
        </w:rPr>
        <w:sectPr w:rsidR="00764314" w:rsidDel="009519D6" w:rsidSect="004B145D">
          <w:pgSz w:w="12240" w:h="15840"/>
          <w:pgMar w:top="1440" w:right="1440" w:bottom="1440" w:left="1440" w:header="720" w:footer="720" w:gutter="0"/>
          <w:cols w:space="720"/>
          <w:docGrid w:linePitch="360"/>
        </w:sectPr>
      </w:pPr>
    </w:p>
    <w:p w14:paraId="579B0EA4" w14:textId="0E59569D" w:rsidR="00764314" w:rsidRDefault="00764314" w:rsidP="00764314">
      <w:pPr>
        <w:pStyle w:val="Caption"/>
        <w:keepNext/>
      </w:pPr>
      <w:bookmarkStart w:id="2481" w:name="_Ref36660519"/>
      <w:bookmarkStart w:id="2482" w:name="_Ref36660515"/>
      <w:r w:rsidRPr="002248ED">
        <w:rPr>
          <w:rFonts w:cs="Times New Roman"/>
          <w:sz w:val="24"/>
          <w:szCs w:val="24"/>
        </w:rPr>
        <w:lastRenderedPageBreak/>
        <w:t>T</w:t>
      </w:r>
      <w:r w:rsidR="00EE7C8B">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2483" w:author="blake grills" w:date="2020-04-03T00:09:00Z">
        <w:r w:rsidR="001A1C33">
          <w:rPr>
            <w:rFonts w:cs="Times New Roman"/>
            <w:noProof/>
            <w:sz w:val="24"/>
            <w:szCs w:val="24"/>
          </w:rPr>
          <w:t>15</w:t>
        </w:r>
      </w:ins>
      <w:del w:id="2484" w:author="blake grills" w:date="2020-04-02T18:38:00Z">
        <w:r w:rsidR="00A46103" w:rsidDel="00755023">
          <w:rPr>
            <w:rFonts w:cs="Times New Roman"/>
            <w:noProof/>
            <w:sz w:val="24"/>
            <w:szCs w:val="24"/>
          </w:rPr>
          <w:delText>12</w:delText>
        </w:r>
      </w:del>
      <w:r w:rsidRPr="002248ED">
        <w:rPr>
          <w:rFonts w:cs="Times New Roman"/>
          <w:noProof/>
          <w:sz w:val="24"/>
          <w:szCs w:val="24"/>
        </w:rPr>
        <w:fldChar w:fldCharType="end"/>
      </w:r>
      <w:bookmarkEnd w:id="2481"/>
      <w:del w:id="2485" w:author="blake grills" w:date="2020-04-03T10:17:00Z">
        <w:r w:rsidR="00094B30" w:rsidDel="00CF64B0">
          <w:rPr>
            <w:rFonts w:cs="Times New Roman"/>
            <w:noProof/>
            <w:sz w:val="24"/>
            <w:szCs w:val="24"/>
          </w:rPr>
          <w:delText xml:space="preserve">.  </w:delText>
        </w:r>
      </w:del>
      <w:ins w:id="2486" w:author="blake grills" w:date="2020-04-03T10:17:00Z">
        <w:r w:rsidR="00CF64B0">
          <w:rPr>
            <w:rFonts w:cs="Times New Roman"/>
            <w:noProof/>
            <w:sz w:val="24"/>
            <w:szCs w:val="24"/>
          </w:rPr>
          <w:t xml:space="preserve">.  </w:t>
        </w:r>
      </w:ins>
      <w:r w:rsidRPr="00D142C1">
        <w:rPr>
          <w:rFonts w:cs="Times New Roman"/>
          <w:smallCaps/>
          <w:sz w:val="24"/>
          <w:szCs w:val="24"/>
        </w:rPr>
        <w:t>The table shows the frequencies of each symbol in a sample line</w:t>
      </w:r>
      <w:del w:id="2487" w:author="blake grills" w:date="2020-04-03T10:17:00Z">
        <w:r w:rsidR="00094B30" w:rsidDel="00CF64B0">
          <w:rPr>
            <w:rFonts w:cs="Times New Roman"/>
            <w:smallCaps/>
            <w:sz w:val="24"/>
            <w:szCs w:val="24"/>
          </w:rPr>
          <w:delText xml:space="preserve">.  </w:delText>
        </w:r>
      </w:del>
      <w:ins w:id="2488" w:author="blake grills" w:date="2020-04-03T10:17:00Z">
        <w:r w:rsidR="00CF64B0">
          <w:rPr>
            <w:rFonts w:cs="Times New Roman"/>
            <w:smallCaps/>
            <w:sz w:val="24"/>
            <w:szCs w:val="24"/>
          </w:rPr>
          <w:t xml:space="preserve">.  </w:t>
        </w:r>
      </w:ins>
      <w:r w:rsidRPr="00D142C1">
        <w:rPr>
          <w:rFonts w:cs="Times New Roman"/>
          <w:smallCaps/>
          <w:sz w:val="24"/>
          <w:szCs w:val="24"/>
        </w:rPr>
        <w:t>It is important to note how sparse the matrix is as this is the case with many if not all lines.</w:t>
      </w:r>
      <w:bookmarkEnd w:id="2482"/>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18604643" w:rsidR="003A2818" w:rsidRDefault="00595F43" w:rsidP="00602FDF">
      <w:pPr>
        <w:rPr>
          <w:rFonts w:cs="Times New Roman"/>
          <w:szCs w:val="24"/>
        </w:rPr>
      </w:pPr>
      <w:r>
        <w:rPr>
          <w:rFonts w:cs="Times New Roman"/>
          <w:szCs w:val="24"/>
        </w:rPr>
        <w:lastRenderedPageBreak/>
        <w:t xml:space="preserve"> tree</w:t>
      </w:r>
      <w:r w:rsidR="00371E39">
        <w:rPr>
          <w:rFonts w:cs="Times New Roman"/>
          <w:szCs w:val="24"/>
        </w:rPr>
        <w:t>,</w:t>
      </w:r>
      <w:r w:rsidR="009705BD">
        <w:rPr>
          <w:rFonts w:cs="Times New Roman"/>
          <w:szCs w:val="24"/>
        </w:rPr>
        <w:t xml:space="preserve"> while the sample is the total number of samples in that part of the tree</w:t>
      </w:r>
      <w:del w:id="2489" w:author="blake grills" w:date="2020-04-03T10:17:00Z">
        <w:r w:rsidR="00094B30" w:rsidDel="00CF64B0">
          <w:rPr>
            <w:rFonts w:cs="Times New Roman"/>
            <w:szCs w:val="24"/>
          </w:rPr>
          <w:delText xml:space="preserve">.  </w:delText>
        </w:r>
      </w:del>
      <w:ins w:id="2490" w:author="blake grills" w:date="2020-04-03T10:17:00Z">
        <w:r w:rsidR="00CF64B0">
          <w:rPr>
            <w:rFonts w:cs="Times New Roman"/>
            <w:szCs w:val="24"/>
          </w:rPr>
          <w:t xml:space="preserve">.  </w:t>
        </w:r>
      </w:ins>
      <w:r w:rsidR="00371E39">
        <w:rPr>
          <w:rFonts w:cs="Times New Roman"/>
          <w:szCs w:val="24"/>
        </w:rPr>
        <w:t>T</w:t>
      </w:r>
      <w:r w:rsidR="009705BD">
        <w:rPr>
          <w:rFonts w:cs="Times New Roman"/>
          <w:szCs w:val="24"/>
        </w:rPr>
        <w:t>he G</w:t>
      </w:r>
      <w:r w:rsidR="00EB1197">
        <w:rPr>
          <w:rFonts w:cs="Times New Roman"/>
          <w:szCs w:val="24"/>
        </w:rPr>
        <w:t>ini</w:t>
      </w:r>
      <w:r w:rsidR="00962E78">
        <w:rPr>
          <w:rFonts w:cs="Times New Roman"/>
          <w:szCs w:val="24"/>
        </w:rPr>
        <w:t>, a measure of statistical dispersion,</w:t>
      </w:r>
      <w:r w:rsidR="009705BD">
        <w:rPr>
          <w:rFonts w:cs="Times New Roman"/>
          <w:szCs w:val="24"/>
        </w:rPr>
        <w:t xml:space="preserve"> is the value that shows how effective a decision </w:t>
      </w:r>
      <w:r w:rsidR="00EB1197">
        <w:rPr>
          <w:rFonts w:cs="Times New Roman"/>
          <w:szCs w:val="24"/>
        </w:rPr>
        <w:t>node</w:t>
      </w:r>
      <w:r w:rsidR="009705BD">
        <w:rPr>
          <w:rFonts w:cs="Times New Roman"/>
          <w:szCs w:val="24"/>
        </w:rPr>
        <w:t xml:space="preserve"> </w:t>
      </w:r>
      <w:r w:rsidR="00EB1197">
        <w:rPr>
          <w:rFonts w:cs="Times New Roman"/>
          <w:szCs w:val="24"/>
        </w:rPr>
        <w:t>is</w:t>
      </w:r>
      <w:del w:id="2491" w:author="blake grills" w:date="2020-04-03T10:17:00Z">
        <w:r w:rsidR="00094B30" w:rsidDel="00CF64B0">
          <w:rPr>
            <w:rFonts w:cs="Times New Roman"/>
            <w:szCs w:val="24"/>
          </w:rPr>
          <w:delText xml:space="preserve">.  </w:delText>
        </w:r>
      </w:del>
      <w:ins w:id="2492" w:author="blake grills" w:date="2020-04-03T10:17:00Z">
        <w:r w:rsidR="00CF64B0">
          <w:rPr>
            <w:rFonts w:cs="Times New Roman"/>
            <w:szCs w:val="24"/>
          </w:rPr>
          <w:t xml:space="preserve">.  </w:t>
        </w:r>
      </w:ins>
      <w:r w:rsidR="00EB1197">
        <w:rPr>
          <w:rFonts w:cs="Times New Roman"/>
          <w:szCs w:val="24"/>
        </w:rPr>
        <w:t>T</w:t>
      </w:r>
      <w:r w:rsidR="009705BD">
        <w:rPr>
          <w:rFonts w:cs="Times New Roman"/>
          <w:szCs w:val="24"/>
        </w:rPr>
        <w:t>he farther down a decision tree you go the lower the G</w:t>
      </w:r>
      <w:r w:rsidR="00EB1197">
        <w:rPr>
          <w:rFonts w:cs="Times New Roman"/>
          <w:szCs w:val="24"/>
        </w:rPr>
        <w:t>ini</w:t>
      </w:r>
      <w:r w:rsidR="009705BD">
        <w:rPr>
          <w:rFonts w:cs="Times New Roman"/>
          <w:szCs w:val="24"/>
        </w:rPr>
        <w:t xml:space="preserve"> will generally become with leaf nodes always having a G</w:t>
      </w:r>
      <w:r w:rsidR="00EB1197">
        <w:rPr>
          <w:rFonts w:cs="Times New Roman"/>
          <w:szCs w:val="24"/>
        </w:rPr>
        <w:t xml:space="preserve">ini </w:t>
      </w:r>
      <w:r w:rsidR="009705BD">
        <w:rPr>
          <w:rFonts w:cs="Times New Roman"/>
          <w:szCs w:val="24"/>
        </w:rPr>
        <w:t>of 0</w:t>
      </w:r>
      <w:del w:id="2493" w:author="blake grills" w:date="2020-04-03T10:17:00Z">
        <w:r w:rsidR="00094B30" w:rsidDel="00CF64B0">
          <w:rPr>
            <w:rFonts w:cs="Times New Roman"/>
            <w:szCs w:val="24"/>
          </w:rPr>
          <w:delText xml:space="preserve">.  </w:delText>
        </w:r>
      </w:del>
      <w:ins w:id="2494" w:author="blake grills" w:date="2020-04-03T10:17:00Z">
        <w:r w:rsidR="00CF64B0">
          <w:rPr>
            <w:rFonts w:cs="Times New Roman"/>
            <w:szCs w:val="24"/>
          </w:rPr>
          <w:t xml:space="preserve">.  </w:t>
        </w:r>
      </w:ins>
      <w:r w:rsidR="000F498F">
        <w:rPr>
          <w:rFonts w:cs="Times New Roman"/>
          <w:szCs w:val="24"/>
        </w:rPr>
        <w:t>At the top (except in leaves), is the Boolean decision for the decision node.</w:t>
      </w:r>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14AD4EC6" w:rsidR="003A2818" w:rsidRPr="00AA6716" w:rsidRDefault="003A2818" w:rsidP="003A2818">
      <w:pPr>
        <w:pStyle w:val="Caption"/>
        <w:jc w:val="center"/>
        <w:rPr>
          <w:rFonts w:cs="Times New Roman"/>
          <w:sz w:val="24"/>
          <w:szCs w:val="24"/>
        </w:rPr>
      </w:pPr>
      <w:bookmarkStart w:id="2495"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2495"/>
      <w:del w:id="2496" w:author="blake grills" w:date="2020-04-03T10:17:00Z">
        <w:r w:rsidR="00094B30" w:rsidDel="00CF64B0">
          <w:rPr>
            <w:noProof/>
            <w:sz w:val="24"/>
            <w:szCs w:val="24"/>
          </w:rPr>
          <w:delText xml:space="preserve">.  </w:delText>
        </w:r>
      </w:del>
      <w:ins w:id="2497" w:author="blake grills" w:date="2020-04-03T10:17:00Z">
        <w:r w:rsidR="00CF64B0">
          <w:rPr>
            <w:noProof/>
            <w:sz w:val="24"/>
            <w:szCs w:val="24"/>
          </w:rPr>
          <w:t xml:space="preserve">.  </w:t>
        </w:r>
      </w:ins>
      <w:r w:rsidR="00AA6716" w:rsidRPr="00AA6716">
        <w:rPr>
          <w:smallCaps/>
          <w:sz w:val="24"/>
          <w:szCs w:val="24"/>
        </w:rPr>
        <w:t>This is a decision tree sample from the well-known IRIS dataset</w:t>
      </w:r>
      <w:del w:id="2498" w:author="blake grills" w:date="2020-04-03T10:17:00Z">
        <w:r w:rsidR="00094B30" w:rsidDel="00CF64B0">
          <w:rPr>
            <w:smallCaps/>
            <w:sz w:val="24"/>
            <w:szCs w:val="24"/>
          </w:rPr>
          <w:delText xml:space="preserve">.  </w:delText>
        </w:r>
      </w:del>
      <w:ins w:id="2499" w:author="blake grills" w:date="2020-04-03T10:17:00Z">
        <w:r w:rsidR="00CF64B0">
          <w:rPr>
            <w:smallCaps/>
            <w:sz w:val="24"/>
            <w:szCs w:val="24"/>
          </w:rPr>
          <w:t xml:space="preserve">.  </w:t>
        </w:r>
      </w:ins>
      <w:r w:rsidR="00AA6716" w:rsidRPr="00AA6716">
        <w:rPr>
          <w:smallCaps/>
          <w:sz w:val="24"/>
          <w:szCs w:val="24"/>
        </w:rPr>
        <w:t>The colors separate the tree based on which class is the most present in a node</w:t>
      </w:r>
      <w:del w:id="2500" w:author="blake grills" w:date="2020-04-03T10:17:00Z">
        <w:r w:rsidR="00094B30" w:rsidDel="00CF64B0">
          <w:rPr>
            <w:smallCaps/>
            <w:sz w:val="24"/>
            <w:szCs w:val="24"/>
          </w:rPr>
          <w:delText xml:space="preserve">.  </w:delText>
        </w:r>
      </w:del>
      <w:ins w:id="2501" w:author="blake grills" w:date="2020-04-03T10:17:00Z">
        <w:r w:rsidR="00CF64B0">
          <w:rPr>
            <w:smallCaps/>
            <w:sz w:val="24"/>
            <w:szCs w:val="24"/>
          </w:rPr>
          <w:t xml:space="preserve">.  </w:t>
        </w:r>
      </w:ins>
      <w:r w:rsidR="00AA6716" w:rsidRPr="00AA6716">
        <w:rPr>
          <w:smallCaps/>
          <w:sz w:val="24"/>
          <w:szCs w:val="24"/>
        </w:rPr>
        <w:t>The class shows which of the three class a node primarily consists of</w:t>
      </w:r>
      <w:del w:id="2502" w:author="blake grills" w:date="2020-04-03T10:17:00Z">
        <w:r w:rsidR="00094B30" w:rsidDel="00CF64B0">
          <w:rPr>
            <w:smallCaps/>
            <w:sz w:val="24"/>
            <w:szCs w:val="24"/>
          </w:rPr>
          <w:delText xml:space="preserve">.  </w:delText>
        </w:r>
      </w:del>
      <w:ins w:id="2503" w:author="blake grills" w:date="2020-04-03T10:17:00Z">
        <w:r w:rsidR="00CF64B0">
          <w:rPr>
            <w:smallCaps/>
            <w:sz w:val="24"/>
            <w:szCs w:val="24"/>
          </w:rPr>
          <w:t xml:space="preserve">.  </w:t>
        </w:r>
      </w:ins>
      <w:r w:rsidR="00AA6716" w:rsidRPr="00AA6716">
        <w:rPr>
          <w:smallCaps/>
          <w:sz w:val="24"/>
          <w:szCs w:val="24"/>
        </w:rPr>
        <w:t>The sample shows how many values are in the node</w:t>
      </w:r>
      <w:del w:id="2504" w:author="blake grills" w:date="2020-04-03T10:17:00Z">
        <w:r w:rsidR="00094B30" w:rsidDel="00CF64B0">
          <w:rPr>
            <w:smallCaps/>
            <w:sz w:val="24"/>
            <w:szCs w:val="24"/>
          </w:rPr>
          <w:delText xml:space="preserve">.  </w:delText>
        </w:r>
      </w:del>
      <w:ins w:id="2505" w:author="blake grills" w:date="2020-04-03T10:17:00Z">
        <w:r w:rsidR="00CF64B0">
          <w:rPr>
            <w:smallCaps/>
            <w:sz w:val="24"/>
            <w:szCs w:val="24"/>
          </w:rPr>
          <w:t xml:space="preserve">.  </w:t>
        </w:r>
      </w:ins>
      <w:r w:rsidR="00AA6716" w:rsidRPr="00AA6716">
        <w:rPr>
          <w:smallCaps/>
          <w:sz w:val="24"/>
          <w:szCs w:val="24"/>
        </w:rPr>
        <w:t>The gini shows how major of a deciding factor a particular variable is, the lower the gini the more important it is</w:t>
      </w:r>
      <w:del w:id="2506" w:author="blake grills" w:date="2020-04-03T10:17:00Z">
        <w:r w:rsidR="00094B30" w:rsidDel="00CF64B0">
          <w:rPr>
            <w:smallCaps/>
            <w:sz w:val="24"/>
            <w:szCs w:val="24"/>
          </w:rPr>
          <w:delText xml:space="preserve">.  </w:delText>
        </w:r>
      </w:del>
      <w:ins w:id="2507" w:author="blake grills" w:date="2020-04-03T10:17:00Z">
        <w:r w:rsidR="00CF64B0">
          <w:rPr>
            <w:smallCaps/>
            <w:sz w:val="24"/>
            <w:szCs w:val="24"/>
          </w:rPr>
          <w:t xml:space="preserve">.  </w:t>
        </w:r>
      </w:ins>
      <w:r w:rsidR="005610B6">
        <w:rPr>
          <w:smallCaps/>
          <w:sz w:val="24"/>
          <w:szCs w:val="24"/>
        </w:rPr>
        <w:t>The top (on non-leafs) is the decision itself.</w:t>
      </w:r>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2508"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2509" w:name="_Ref34251039"/>
    </w:p>
    <w:bookmarkEnd w:id="2509"/>
    <w:p w14:paraId="38EB8C60" w14:textId="77777777" w:rsidR="004E5433" w:rsidRPr="00B216D8" w:rsidRDefault="004E5433" w:rsidP="00904867">
      <w:pPr>
        <w:pStyle w:val="ChapterTitle"/>
      </w:pPr>
      <w:r>
        <w:t>Results</w:t>
      </w:r>
    </w:p>
    <w:p w14:paraId="79A9A0AD" w14:textId="57E7ED55" w:rsidR="00EB33F4" w:rsidRDefault="00EB33F4" w:rsidP="00EB33F4">
      <w:pPr>
        <w:rPr>
          <w:ins w:id="2510" w:author="blake grills" w:date="2020-04-02T22:20:00Z"/>
        </w:rPr>
        <w:pPrChange w:id="2511" w:author="blake grills" w:date="2020-04-02T22:20:00Z">
          <w:pPr>
            <w:ind w:firstLine="0"/>
          </w:pPr>
        </w:pPrChange>
      </w:pPr>
      <w:ins w:id="2512" w:author="blake grills" w:date="2020-04-02T22:20:00Z">
        <w:r>
          <w:t>The first step of creating our decision tree is to split the data that we are going to use for training and testing</w:t>
        </w:r>
      </w:ins>
      <w:ins w:id="2513" w:author="blake grills" w:date="2020-04-03T10:17:00Z">
        <w:r w:rsidR="00CF64B0">
          <w:t xml:space="preserve">.  </w:t>
        </w:r>
      </w:ins>
      <w:ins w:id="2514" w:author="blake grills" w:date="2020-04-02T22:30:00Z">
        <w:r w:rsidR="006F50B2">
          <w:t xml:space="preserve">This </w:t>
        </w:r>
      </w:ins>
      <w:ins w:id="2515" w:author="blake grills" w:date="2020-04-02T22:31:00Z">
        <w:r w:rsidR="006F50B2">
          <w:t>data is stored inside a data frame created using PANDAS</w:t>
        </w:r>
      </w:ins>
      <w:ins w:id="2516" w:author="blake grills" w:date="2020-04-03T10:17:00Z">
        <w:r w:rsidR="00CF64B0">
          <w:t xml:space="preserve">.  </w:t>
        </w:r>
      </w:ins>
      <w:ins w:id="2517" w:author="blake grills" w:date="2020-04-02T22:32:00Z">
        <w:r w:rsidR="006F50B2">
          <w:t>We opt to write out our data frames as part of our frequenc</w:t>
        </w:r>
      </w:ins>
      <w:ins w:id="2518" w:author="blake grills" w:date="2020-04-02T22:33:00Z">
        <w:r w:rsidR="006F50B2">
          <w:t>y calculation program</w:t>
        </w:r>
      </w:ins>
      <w:ins w:id="2519" w:author="blake grills" w:date="2020-04-03T10:17:00Z">
        <w:r w:rsidR="00CF64B0">
          <w:t xml:space="preserve">.  </w:t>
        </w:r>
      </w:ins>
      <w:ins w:id="2520" w:author="blake grills" w:date="2020-04-02T22:33:00Z">
        <w:r w:rsidR="006F50B2">
          <w:t>We output all of our data in the same format as a data</w:t>
        </w:r>
      </w:ins>
      <w:ins w:id="2521" w:author="blake grills" w:date="2020-04-02T22:34:00Z">
        <w:r w:rsidR="006F50B2">
          <w:t xml:space="preserve"> </w:t>
        </w:r>
      </w:ins>
      <w:ins w:id="2522" w:author="blake grills" w:date="2020-04-02T22:33:00Z">
        <w:r w:rsidR="006F50B2">
          <w:t>frame written as a string to a python script for storage</w:t>
        </w:r>
      </w:ins>
      <w:ins w:id="2523" w:author="blake grills" w:date="2020-04-03T10:17:00Z">
        <w:r w:rsidR="00CF64B0">
          <w:t xml:space="preserve">.  </w:t>
        </w:r>
      </w:ins>
      <w:ins w:id="2524" w:author="blake grills" w:date="2020-04-02T22:34:00Z">
        <w:r w:rsidR="006F50B2">
          <w:t>Following t</w:t>
        </w:r>
      </w:ins>
      <w:ins w:id="2525" w:author="blake grills" w:date="2020-04-02T22:20:00Z">
        <w:r>
          <w:t xml:space="preserve">his </w:t>
        </w:r>
      </w:ins>
      <w:ins w:id="2526" w:author="blake grills" w:date="2020-04-02T22:34:00Z">
        <w:r w:rsidR="006F50B2">
          <w:t xml:space="preserve">creation </w:t>
        </w:r>
      </w:ins>
      <w:ins w:id="2527" w:author="blake grills" w:date="2020-04-02T22:20:00Z">
        <w:r>
          <w:t>process</w:t>
        </w:r>
      </w:ins>
      <w:ins w:id="2528" w:author="blake grills" w:date="2020-04-02T22:34:00Z">
        <w:r w:rsidR="006F50B2">
          <w:t>,</w:t>
        </w:r>
      </w:ins>
      <w:ins w:id="2529" w:author="blake grills" w:date="2020-04-02T22:20:00Z">
        <w:r>
          <w:t xml:space="preserve"> </w:t>
        </w:r>
      </w:ins>
      <w:ins w:id="2530" w:author="blake grills" w:date="2020-04-02T22:34:00Z">
        <w:r w:rsidR="006F50B2">
          <w:t xml:space="preserve">we use stratified K-fold cross validation to </w:t>
        </w:r>
      </w:ins>
      <w:ins w:id="2531" w:author="blake grills" w:date="2020-04-02T22:35:00Z">
        <w:r w:rsidR="006F50B2">
          <w:t>split our data</w:t>
        </w:r>
      </w:ins>
      <w:ins w:id="2532" w:author="blake grills" w:date="2020-04-03T10:17:00Z">
        <w:r w:rsidR="00CF64B0">
          <w:t xml:space="preserve">.  </w:t>
        </w:r>
      </w:ins>
      <w:ins w:id="2533" w:author="blake grills" w:date="2020-04-02T22:20:00Z">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ins>
      <w:ins w:id="2534" w:author="blake grills" w:date="2020-04-03T10:17:00Z">
        <w:r w:rsidR="00CF64B0">
          <w:t xml:space="preserve">.  </w:t>
        </w:r>
      </w:ins>
      <w:ins w:id="2535" w:author="blake grills" w:date="2020-04-02T22:20:00Z">
        <w:r>
          <w:t>Stratified K-fold cross validation is the process of randomly splitting your data in a balanced manner based off of the number K, being the number of folds, that you want to make</w:t>
        </w:r>
      </w:ins>
      <w:ins w:id="2536" w:author="blake grills" w:date="2020-04-03T10:17:00Z">
        <w:r w:rsidR="00CF64B0">
          <w:t xml:space="preserve">.  </w:t>
        </w:r>
      </w:ins>
      <w:ins w:id="2537" w:author="blake grills" w:date="2020-04-02T22:20:00Z">
        <w:r>
          <w:t>The commonly accepted value for K is 5 to start, but it is important to ensure that your folds never become to small for the algorithm that you are working with</w:t>
        </w:r>
      </w:ins>
      <w:ins w:id="2538" w:author="blake grills" w:date="2020-04-03T10:17:00Z">
        <w:r w:rsidR="00CF64B0">
          <w:t xml:space="preserve">.  </w:t>
        </w:r>
      </w:ins>
      <w:ins w:id="2539" w:author="blake grills" w:date="2020-04-02T22:20:00Z">
        <w:r>
          <w:t>This is not an exact science, and many data scientists and other professionals will all say different things, but generally speaking this is where having good evaluation criteria to validate the fact that you are not over or under fitting comes into play</w:t>
        </w:r>
      </w:ins>
      <w:ins w:id="2540" w:author="blake grills" w:date="2020-04-03T10:17:00Z">
        <w:r w:rsidR="00CF64B0">
          <w:t xml:space="preserve">.  </w:t>
        </w:r>
      </w:ins>
    </w:p>
    <w:p w14:paraId="7B860F12" w14:textId="77777777" w:rsidR="00EB33F4" w:rsidRDefault="00EB33F4" w:rsidP="00EB33F4">
      <w:pPr>
        <w:rPr>
          <w:ins w:id="2541" w:author="blake grills" w:date="2020-04-02T22:20:00Z"/>
        </w:rPr>
      </w:pPr>
    </w:p>
    <w:p w14:paraId="60FD1A0D" w14:textId="77777777" w:rsidR="00EB33F4" w:rsidRDefault="00EB33F4" w:rsidP="00EB33F4">
      <w:pPr>
        <w:pStyle w:val="Caption"/>
        <w:keepNext/>
        <w:ind w:firstLine="0"/>
        <w:rPr>
          <w:ins w:id="2542" w:author="blake grills" w:date="2020-04-02T22:20:00Z"/>
        </w:rPr>
      </w:pPr>
      <w:ins w:id="2543"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rPr>
          <w:ins w:id="2544" w:author="blake grills" w:date="2020-04-02T22:20:00Z"/>
        </w:rPr>
      </w:pPr>
      <w:ins w:id="2545" w:author="blake grills" w:date="2020-04-02T22:20:00Z">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ins>
      <w:ins w:id="2546" w:author="blake grills" w:date="2020-04-03T10:17:00Z">
        <w:r w:rsidR="00CF64B0">
          <w:rPr>
            <w:sz w:val="24"/>
            <w:szCs w:val="24"/>
          </w:rPr>
          <w:t xml:space="preserve">.  </w:t>
        </w:r>
      </w:ins>
      <w:ins w:id="2547" w:author="blake grills" w:date="2020-04-02T22:20:00Z">
        <w:r w:rsidRPr="005B4A69">
          <w:rPr>
            <w:sz w:val="24"/>
            <w:szCs w:val="24"/>
          </w:rPr>
          <w:t>This is a breakdown of how stratified K-fold works</w:t>
        </w:r>
      </w:ins>
      <w:ins w:id="2548" w:author="blake grills" w:date="2020-04-03T10:17:00Z">
        <w:r w:rsidR="00CF64B0">
          <w:rPr>
            <w:sz w:val="24"/>
            <w:szCs w:val="24"/>
          </w:rPr>
          <w:t xml:space="preserve">.  </w:t>
        </w:r>
      </w:ins>
      <w:ins w:id="2549" w:author="blake grills" w:date="2020-04-02T22:20:00Z">
        <w:r w:rsidRPr="005B4A69">
          <w:rPr>
            <w:sz w:val="24"/>
            <w:szCs w:val="24"/>
          </w:rPr>
          <w:t>The main data is split into five parts with one of the five being used for testing and the remainder being used for training</w:t>
        </w:r>
      </w:ins>
      <w:ins w:id="2550" w:author="blake grills" w:date="2020-04-03T10:17:00Z">
        <w:r w:rsidR="00CF64B0">
          <w:rPr>
            <w:sz w:val="24"/>
            <w:szCs w:val="24"/>
          </w:rPr>
          <w:t xml:space="preserve">.  </w:t>
        </w:r>
      </w:ins>
      <w:ins w:id="2551" w:author="blake grills" w:date="2020-04-02T22:20:00Z">
        <w:r w:rsidRPr="005B4A69">
          <w:rPr>
            <w:sz w:val="24"/>
            <w:szCs w:val="24"/>
          </w:rPr>
          <w:t>With stratified K-fold it is important to ensure that the distribution is always equal amongst all of the groups</w:t>
        </w:r>
      </w:ins>
    </w:p>
    <w:p w14:paraId="0D50CDFC" w14:textId="77777777" w:rsidR="00EB33F4" w:rsidRDefault="00EB33F4" w:rsidP="00EB33F4">
      <w:pPr>
        <w:pStyle w:val="Caption"/>
        <w:ind w:firstLine="0"/>
        <w:rPr>
          <w:ins w:id="2552" w:author="blake grills" w:date="2020-04-02T22:20:00Z"/>
        </w:rPr>
      </w:pPr>
    </w:p>
    <w:p w14:paraId="6FFAF291" w14:textId="6C613D35" w:rsidR="00EB33F4" w:rsidRDefault="00EB33F4" w:rsidP="00EB33F4">
      <w:pPr>
        <w:rPr>
          <w:ins w:id="2553" w:author="blake grills" w:date="2020-04-02T22:20:00Z"/>
        </w:rPr>
      </w:pPr>
      <w:ins w:id="2554" w:author="blake grills" w:date="2020-04-02T22:20:00Z">
        <w:r>
          <w:t>For the purposes of validation, we will be using accuracy, precision, recall, and the F1 score</w:t>
        </w:r>
      </w:ins>
      <w:ins w:id="2555" w:author="blake grills" w:date="2020-04-03T10:17:00Z">
        <w:r w:rsidR="00CF64B0">
          <w:t xml:space="preserve">.  </w:t>
        </w:r>
      </w:ins>
      <w:ins w:id="2556" w:author="blake grills" w:date="2020-04-02T22:20:00Z">
        <w:r>
          <w:t>The combination of these four scores gives a good image of what our results look like when running the prediction model of the decision tree with our test data</w:t>
        </w:r>
      </w:ins>
      <w:ins w:id="2557" w:author="blake grills" w:date="2020-04-03T10:17:00Z">
        <w:r w:rsidR="00CF64B0">
          <w:t xml:space="preserve">.  </w:t>
        </w:r>
      </w:ins>
      <w:ins w:id="2558" w:author="blake grills" w:date="2020-04-02T22:20:00Z">
        <w:r>
          <w:t>If accuracy and the F1 score are too far apart then we know that our data is likely underfitting</w:t>
        </w:r>
      </w:ins>
      <w:ins w:id="2559" w:author="blake grills" w:date="2020-04-03T10:17:00Z">
        <w:r w:rsidR="00CF64B0">
          <w:t xml:space="preserve">.  </w:t>
        </w:r>
      </w:ins>
      <w:ins w:id="2560" w:author="blake grills" w:date="2020-04-02T22:20:00Z">
        <w:r>
          <w:t>If accuracy and F1 score are both consistently very close to 100% than we can also determine that our data is overfitting</w:t>
        </w:r>
      </w:ins>
      <w:ins w:id="2561" w:author="blake grills" w:date="2020-04-03T10:17:00Z">
        <w:r w:rsidR="00CF64B0">
          <w:t xml:space="preserve">.  </w:t>
        </w:r>
      </w:ins>
      <w:ins w:id="2562" w:author="blake grills" w:date="2020-04-02T22:20:00Z">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ins>
    </w:p>
    <w:p w14:paraId="0938A375" w14:textId="77777777" w:rsidR="00EB33F4" w:rsidRPr="002248ED" w:rsidRDefault="00EB33F4" w:rsidP="00EB33F4">
      <w:pPr>
        <w:pStyle w:val="Caption"/>
        <w:keepNext/>
        <w:jc w:val="center"/>
        <w:rPr>
          <w:ins w:id="2563" w:author="blake grills" w:date="2020-04-02T22:20:00Z"/>
          <w:rFonts w:cs="Times New Roman"/>
          <w:sz w:val="24"/>
          <w:szCs w:val="24"/>
        </w:rPr>
      </w:pPr>
    </w:p>
    <w:p w14:paraId="5CE37FDE" w14:textId="5D4C77AC" w:rsidR="00EB33F4" w:rsidRPr="00AA6716" w:rsidRDefault="00EB33F4" w:rsidP="00EB33F4">
      <w:pPr>
        <w:pStyle w:val="Caption"/>
        <w:keepNext/>
        <w:jc w:val="center"/>
        <w:rPr>
          <w:ins w:id="2564" w:author="blake grills" w:date="2020-04-02T22:20:00Z"/>
          <w:sz w:val="24"/>
          <w:szCs w:val="24"/>
        </w:rPr>
      </w:pPr>
      <w:ins w:id="2565" w:author="blake grills" w:date="2020-04-02T22:20:00Z">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ins>
      <w:ins w:id="2566" w:author="blake grills" w:date="2020-04-03T00:09:00Z">
        <w:r w:rsidR="001A1C33">
          <w:rPr>
            <w:noProof/>
            <w:sz w:val="24"/>
            <w:szCs w:val="24"/>
          </w:rPr>
          <w:t>16</w:t>
        </w:r>
      </w:ins>
      <w:ins w:id="2567" w:author="blake grills" w:date="2020-04-02T22:20:00Z">
        <w:r w:rsidRPr="00AA6716">
          <w:rPr>
            <w:noProof/>
            <w:sz w:val="24"/>
            <w:szCs w:val="24"/>
          </w:rPr>
          <w:fldChar w:fldCharType="end"/>
        </w:r>
      </w:ins>
      <w:ins w:id="2568" w:author="blake grills" w:date="2020-04-03T10:17:00Z">
        <w:r w:rsidR="00CF64B0">
          <w:rPr>
            <w:noProof/>
            <w:sz w:val="24"/>
            <w:szCs w:val="24"/>
          </w:rPr>
          <w:t xml:space="preserve">.  </w:t>
        </w:r>
      </w:ins>
      <w:ins w:id="2569" w:author="blake grills" w:date="2020-04-02T22:20:00Z">
        <w:r w:rsidRPr="00AA6716">
          <w:rPr>
            <w:smallCaps/>
            <w:noProof/>
            <w:sz w:val="24"/>
            <w:szCs w:val="24"/>
          </w:rPr>
          <w:t>This table shows each equation used as a hueristic in the analysis of our results.</w:t>
        </w:r>
      </w:ins>
    </w:p>
    <w:tbl>
      <w:tblPr>
        <w:tblStyle w:val="TableGrid"/>
        <w:tblW w:w="10578" w:type="dxa"/>
        <w:tblLook w:val="04A0" w:firstRow="1" w:lastRow="0" w:firstColumn="1" w:lastColumn="0" w:noHBand="0" w:noVBand="1"/>
      </w:tblPr>
      <w:tblGrid>
        <w:gridCol w:w="2875"/>
        <w:gridCol w:w="7703"/>
      </w:tblGrid>
      <w:tr w:rsidR="00EB33F4" w14:paraId="5238DE15" w14:textId="77777777" w:rsidTr="005A0904">
        <w:trPr>
          <w:trHeight w:val="1025"/>
          <w:ins w:id="2570" w:author="blake grills" w:date="2020-04-02T22:20:00Z"/>
        </w:trPr>
        <w:tc>
          <w:tcPr>
            <w:tcW w:w="2875" w:type="dxa"/>
          </w:tcPr>
          <w:p w14:paraId="1EAD429D" w14:textId="77777777" w:rsidR="00EB33F4" w:rsidRDefault="00EB33F4" w:rsidP="005A0904">
            <w:pPr>
              <w:jc w:val="center"/>
              <w:rPr>
                <w:ins w:id="2571" w:author="blake grills" w:date="2020-04-02T22:20:00Z"/>
                <w:rFonts w:cs="Times New Roman"/>
                <w:b/>
                <w:bCs/>
                <w:sz w:val="32"/>
                <w:szCs w:val="32"/>
              </w:rPr>
            </w:pPr>
            <w:ins w:id="2572" w:author="blake grills" w:date="2020-04-02T22:20:00Z">
              <w:r>
                <w:rPr>
                  <w:rFonts w:cs="Times New Roman"/>
                  <w:b/>
                  <w:bCs/>
                  <w:sz w:val="32"/>
                  <w:szCs w:val="32"/>
                </w:rPr>
                <w:t xml:space="preserve">Accuracy </w:t>
              </w:r>
            </w:ins>
          </w:p>
          <w:p w14:paraId="77E14824" w14:textId="77777777" w:rsidR="00EB33F4" w:rsidRDefault="00EB33F4" w:rsidP="005A0904">
            <w:pPr>
              <w:jc w:val="center"/>
              <w:rPr>
                <w:ins w:id="2573" w:author="blake grills" w:date="2020-04-02T22:20:00Z"/>
                <w:rFonts w:cs="Times New Roman"/>
                <w:b/>
                <w:bCs/>
                <w:sz w:val="32"/>
                <w:szCs w:val="32"/>
              </w:rPr>
            </w:pPr>
            <w:ins w:id="2574" w:author="blake grills" w:date="2020-04-02T22:20:00Z">
              <w:r>
                <w:rPr>
                  <w:rFonts w:cs="Times New Roman"/>
                  <w:b/>
                  <w:bCs/>
                  <w:sz w:val="32"/>
                  <w:szCs w:val="32"/>
                </w:rPr>
                <w:t>Equation</w:t>
              </w:r>
            </w:ins>
          </w:p>
        </w:tc>
        <w:tc>
          <w:tcPr>
            <w:tcW w:w="7703" w:type="dxa"/>
          </w:tcPr>
          <w:p w14:paraId="18997562" w14:textId="77777777" w:rsidR="00EB33F4" w:rsidRDefault="00EB33F4" w:rsidP="005A0904">
            <w:pPr>
              <w:jc w:val="center"/>
              <w:rPr>
                <w:ins w:id="2575" w:author="blake grills" w:date="2020-04-02T22:20:00Z"/>
                <w:rFonts w:cs="Times New Roman"/>
                <w:b/>
                <w:bCs/>
                <w:sz w:val="32"/>
                <w:szCs w:val="32"/>
              </w:rPr>
            </w:pPr>
            <m:oMathPara>
              <m:oMath>
                <m:r>
                  <w:ins w:id="2576" w:author="blake grills" w:date="2020-04-02T22:20:00Z">
                    <w:rPr>
                      <w:rFonts w:ascii="Cambria Math" w:hAnsi="Cambria Math" w:cs="Times New Roman"/>
                      <w:sz w:val="32"/>
                      <w:szCs w:val="32"/>
                    </w:rPr>
                    <m:t>accuracy=</m:t>
                  </w:ins>
                </m:r>
                <m:f>
                  <m:fPr>
                    <m:ctrlPr>
                      <w:ins w:id="2577" w:author="blake grills" w:date="2020-04-02T22:20:00Z">
                        <w:rPr>
                          <w:rFonts w:ascii="Cambria Math" w:hAnsi="Cambria Math" w:cs="Times New Roman"/>
                          <w:bCs/>
                          <w:sz w:val="32"/>
                          <w:szCs w:val="32"/>
                        </w:rPr>
                      </w:ins>
                    </m:ctrlPr>
                  </m:fPr>
                  <m:num>
                    <m:r>
                      <w:ins w:id="2578" w:author="blake grills" w:date="2020-04-02T22:20:00Z">
                        <w:rPr>
                          <w:rFonts w:ascii="Cambria Math" w:hAnsi="Cambria Math" w:cs="Times New Roman"/>
                          <w:sz w:val="32"/>
                          <w:szCs w:val="32"/>
                        </w:rPr>
                        <m:t>tp+tn</m:t>
                      </w:ins>
                    </m:r>
                  </m:num>
                  <m:den>
                    <m:r>
                      <w:ins w:id="2579" w:author="blake grills" w:date="2020-04-02T22:20:00Z">
                        <w:rPr>
                          <w:rFonts w:ascii="Cambria Math" w:hAnsi="Cambria Math" w:cs="Times New Roman"/>
                          <w:sz w:val="32"/>
                          <w:szCs w:val="32"/>
                        </w:rPr>
                        <m:t>tp+fp+tn+fn</m:t>
                      </w:ins>
                    </m:r>
                  </m:den>
                </m:f>
              </m:oMath>
            </m:oMathPara>
          </w:p>
        </w:tc>
      </w:tr>
      <w:tr w:rsidR="00EB33F4" w14:paraId="7EC74181" w14:textId="77777777" w:rsidTr="005A0904">
        <w:trPr>
          <w:trHeight w:val="701"/>
          <w:ins w:id="2580" w:author="blake grills" w:date="2020-04-02T22:20:00Z"/>
        </w:trPr>
        <w:tc>
          <w:tcPr>
            <w:tcW w:w="2875" w:type="dxa"/>
          </w:tcPr>
          <w:p w14:paraId="6AACAF48" w14:textId="77777777" w:rsidR="00EB33F4" w:rsidRDefault="00EB33F4" w:rsidP="005A0904">
            <w:pPr>
              <w:jc w:val="center"/>
              <w:rPr>
                <w:ins w:id="2581" w:author="blake grills" w:date="2020-04-02T22:20:00Z"/>
                <w:rFonts w:cs="Times New Roman"/>
                <w:b/>
                <w:bCs/>
                <w:sz w:val="32"/>
                <w:szCs w:val="32"/>
              </w:rPr>
            </w:pPr>
            <w:ins w:id="2582" w:author="blake grills" w:date="2020-04-02T22:20:00Z">
              <w:r>
                <w:rPr>
                  <w:rFonts w:cs="Times New Roman"/>
                  <w:b/>
                  <w:bCs/>
                  <w:sz w:val="32"/>
                  <w:szCs w:val="32"/>
                </w:rPr>
                <w:t xml:space="preserve">Precision </w:t>
              </w:r>
            </w:ins>
          </w:p>
          <w:p w14:paraId="7DCD4D52" w14:textId="77777777" w:rsidR="00EB33F4" w:rsidRDefault="00EB33F4" w:rsidP="005A0904">
            <w:pPr>
              <w:jc w:val="center"/>
              <w:rPr>
                <w:ins w:id="2583" w:author="blake grills" w:date="2020-04-02T22:20:00Z"/>
                <w:rFonts w:cs="Times New Roman"/>
                <w:b/>
                <w:bCs/>
                <w:sz w:val="32"/>
                <w:szCs w:val="32"/>
              </w:rPr>
            </w:pPr>
            <w:ins w:id="2584" w:author="blake grills" w:date="2020-04-02T22:20:00Z">
              <w:r>
                <w:rPr>
                  <w:rFonts w:cs="Times New Roman"/>
                  <w:b/>
                  <w:bCs/>
                  <w:sz w:val="32"/>
                  <w:szCs w:val="32"/>
                </w:rPr>
                <w:t>Equation</w:t>
              </w:r>
            </w:ins>
          </w:p>
        </w:tc>
        <w:tc>
          <w:tcPr>
            <w:tcW w:w="7703" w:type="dxa"/>
          </w:tcPr>
          <w:p w14:paraId="481C3FC5" w14:textId="77777777" w:rsidR="00EB33F4" w:rsidRDefault="00EB33F4" w:rsidP="005A0904">
            <w:pPr>
              <w:jc w:val="center"/>
              <w:rPr>
                <w:ins w:id="2585" w:author="blake grills" w:date="2020-04-02T22:20:00Z"/>
                <w:rFonts w:cs="Times New Roman"/>
                <w:b/>
                <w:bCs/>
                <w:sz w:val="32"/>
                <w:szCs w:val="32"/>
              </w:rPr>
            </w:pPr>
            <m:oMath>
              <m:r>
                <w:ins w:id="2586" w:author="blake grills" w:date="2020-04-02T22:20:00Z">
                  <m:rPr>
                    <m:nor/>
                  </m:rPr>
                  <w:rPr>
                    <w:rFonts w:cs="Times New Roman"/>
                    <w:bCs/>
                    <w:sz w:val="32"/>
                    <w:szCs w:val="32"/>
                  </w:rPr>
                  <m:t>precision</m:t>
                </w:ins>
              </m:r>
              <m:r>
                <w:ins w:id="2587" w:author="blake grills" w:date="2020-04-02T22:20:00Z">
                  <w:rPr>
                    <w:rFonts w:ascii="Cambria Math" w:hAnsi="Cambria Math" w:cs="Times New Roman"/>
                    <w:sz w:val="32"/>
                    <w:szCs w:val="32"/>
                  </w:rPr>
                  <m:t>=</m:t>
                </w:ins>
              </m:r>
              <m:f>
                <m:fPr>
                  <m:ctrlPr>
                    <w:ins w:id="2588" w:author="blake grills" w:date="2020-04-02T22:20:00Z">
                      <w:rPr>
                        <w:rFonts w:ascii="Cambria Math" w:hAnsi="Cambria Math" w:cs="Times New Roman"/>
                        <w:bCs/>
                        <w:sz w:val="32"/>
                        <w:szCs w:val="32"/>
                      </w:rPr>
                    </w:ins>
                  </m:ctrlPr>
                </m:fPr>
                <m:num>
                  <m:r>
                    <w:ins w:id="2589" w:author="blake grills" w:date="2020-04-02T22:20:00Z">
                      <w:rPr>
                        <w:rFonts w:ascii="Cambria Math" w:hAnsi="Cambria Math" w:cs="Times New Roman"/>
                        <w:sz w:val="32"/>
                        <w:szCs w:val="32"/>
                      </w:rPr>
                      <m:t>tp</m:t>
                    </w:ins>
                  </m:r>
                </m:num>
                <m:den>
                  <m:r>
                    <w:ins w:id="2590" w:author="blake grills" w:date="2020-04-02T22:20:00Z">
                      <w:rPr>
                        <w:rFonts w:ascii="Cambria Math" w:hAnsi="Cambria Math" w:cs="Times New Roman"/>
                        <w:sz w:val="32"/>
                        <w:szCs w:val="32"/>
                      </w:rPr>
                      <m:t>tp+fp</m:t>
                    </w:ins>
                  </m:r>
                </m:den>
              </m:f>
            </m:oMath>
            <w:ins w:id="2591" w:author="blake grills" w:date="2020-04-02T22:20:00Z">
              <w:r>
                <w:rPr>
                  <w:rFonts w:cs="Times New Roman"/>
                  <w:b/>
                  <w:bCs/>
                  <w:sz w:val="32"/>
                  <w:szCs w:val="32"/>
                </w:rPr>
                <w:t xml:space="preserve"> </w:t>
              </w:r>
            </w:ins>
          </w:p>
        </w:tc>
      </w:tr>
      <w:tr w:rsidR="00EB33F4" w14:paraId="1ABC18F6" w14:textId="77777777" w:rsidTr="005A0904">
        <w:trPr>
          <w:trHeight w:val="737"/>
          <w:ins w:id="2592" w:author="blake grills" w:date="2020-04-02T22:20:00Z"/>
        </w:trPr>
        <w:tc>
          <w:tcPr>
            <w:tcW w:w="2875" w:type="dxa"/>
          </w:tcPr>
          <w:p w14:paraId="3D28E301" w14:textId="77777777" w:rsidR="00EB33F4" w:rsidRDefault="00EB33F4" w:rsidP="005A0904">
            <w:pPr>
              <w:jc w:val="center"/>
              <w:rPr>
                <w:ins w:id="2593" w:author="blake grills" w:date="2020-04-02T22:20:00Z"/>
                <w:rFonts w:cs="Times New Roman"/>
                <w:b/>
                <w:bCs/>
                <w:sz w:val="32"/>
                <w:szCs w:val="32"/>
              </w:rPr>
            </w:pPr>
            <w:ins w:id="2594" w:author="blake grills" w:date="2020-04-02T22:20:00Z">
              <w:r>
                <w:rPr>
                  <w:rFonts w:cs="Times New Roman"/>
                  <w:b/>
                  <w:bCs/>
                  <w:sz w:val="32"/>
                  <w:szCs w:val="32"/>
                </w:rPr>
                <w:t>Recall</w:t>
              </w:r>
            </w:ins>
          </w:p>
          <w:p w14:paraId="649981FD" w14:textId="77777777" w:rsidR="00EB33F4" w:rsidRDefault="00EB33F4" w:rsidP="005A0904">
            <w:pPr>
              <w:jc w:val="center"/>
              <w:rPr>
                <w:ins w:id="2595" w:author="blake grills" w:date="2020-04-02T22:20:00Z"/>
                <w:rFonts w:cs="Times New Roman"/>
                <w:b/>
                <w:bCs/>
                <w:sz w:val="32"/>
                <w:szCs w:val="32"/>
              </w:rPr>
            </w:pPr>
            <w:ins w:id="2596" w:author="blake grills" w:date="2020-04-02T22:20:00Z">
              <w:r>
                <w:rPr>
                  <w:rFonts w:cs="Times New Roman"/>
                  <w:b/>
                  <w:bCs/>
                  <w:sz w:val="32"/>
                  <w:szCs w:val="32"/>
                </w:rPr>
                <w:t>Equation</w:t>
              </w:r>
            </w:ins>
          </w:p>
        </w:tc>
        <w:tc>
          <w:tcPr>
            <w:tcW w:w="7703" w:type="dxa"/>
          </w:tcPr>
          <w:p w14:paraId="701CC4F0" w14:textId="77777777" w:rsidR="00EB33F4" w:rsidRDefault="00EB33F4" w:rsidP="005A0904">
            <w:pPr>
              <w:jc w:val="center"/>
              <w:rPr>
                <w:ins w:id="2597" w:author="blake grills" w:date="2020-04-02T22:20:00Z"/>
                <w:rFonts w:cs="Times New Roman"/>
                <w:b/>
                <w:bCs/>
                <w:sz w:val="32"/>
                <w:szCs w:val="32"/>
              </w:rPr>
            </w:pPr>
            <m:oMath>
              <m:r>
                <w:ins w:id="2598" w:author="blake grills" w:date="2020-04-02T22:20:00Z">
                  <m:rPr>
                    <m:nor/>
                  </m:rPr>
                  <w:rPr>
                    <w:rFonts w:cs="Times New Roman"/>
                    <w:bCs/>
                    <w:sz w:val="32"/>
                    <w:szCs w:val="32"/>
                  </w:rPr>
                  <m:t>recall</m:t>
                </w:ins>
              </m:r>
              <m:r>
                <w:ins w:id="2599" w:author="blake grills" w:date="2020-04-02T22:20:00Z">
                  <w:rPr>
                    <w:rFonts w:ascii="Cambria Math" w:hAnsi="Cambria Math" w:cs="Times New Roman"/>
                    <w:sz w:val="32"/>
                    <w:szCs w:val="32"/>
                  </w:rPr>
                  <m:t>=</m:t>
                </w:ins>
              </m:r>
              <m:f>
                <m:fPr>
                  <m:ctrlPr>
                    <w:ins w:id="2600" w:author="blake grills" w:date="2020-04-02T22:20:00Z">
                      <w:rPr>
                        <w:rFonts w:ascii="Cambria Math" w:hAnsi="Cambria Math" w:cs="Times New Roman"/>
                        <w:bCs/>
                        <w:sz w:val="32"/>
                        <w:szCs w:val="32"/>
                      </w:rPr>
                    </w:ins>
                  </m:ctrlPr>
                </m:fPr>
                <m:num>
                  <m:r>
                    <w:ins w:id="2601" w:author="blake grills" w:date="2020-04-02T22:20:00Z">
                      <w:rPr>
                        <w:rFonts w:ascii="Cambria Math" w:hAnsi="Cambria Math" w:cs="Times New Roman"/>
                        <w:sz w:val="32"/>
                        <w:szCs w:val="32"/>
                      </w:rPr>
                      <m:t>tp</m:t>
                    </w:ins>
                  </m:r>
                </m:num>
                <m:den>
                  <m:r>
                    <w:ins w:id="2602" w:author="blake grills" w:date="2020-04-02T22:20:00Z">
                      <w:rPr>
                        <w:rFonts w:ascii="Cambria Math" w:hAnsi="Cambria Math" w:cs="Times New Roman"/>
                        <w:sz w:val="32"/>
                        <w:szCs w:val="32"/>
                      </w:rPr>
                      <m:t>tp+fn</m:t>
                    </w:ins>
                  </m:r>
                </m:den>
              </m:f>
            </m:oMath>
            <w:ins w:id="2603" w:author="blake grills" w:date="2020-04-02T22:20:00Z">
              <w:r>
                <w:rPr>
                  <w:rFonts w:cs="Times New Roman"/>
                  <w:b/>
                  <w:bCs/>
                  <w:sz w:val="32"/>
                  <w:szCs w:val="32"/>
                </w:rPr>
                <w:t xml:space="preserve"> </w:t>
              </w:r>
            </w:ins>
          </w:p>
        </w:tc>
      </w:tr>
      <w:tr w:rsidR="00EB33F4" w14:paraId="4CA652C5" w14:textId="77777777" w:rsidTr="005A0904">
        <w:trPr>
          <w:trHeight w:val="701"/>
          <w:ins w:id="2604" w:author="blake grills" w:date="2020-04-02T22:20:00Z"/>
        </w:trPr>
        <w:tc>
          <w:tcPr>
            <w:tcW w:w="2875" w:type="dxa"/>
          </w:tcPr>
          <w:p w14:paraId="3D164CE4" w14:textId="77777777" w:rsidR="00EB33F4" w:rsidRDefault="00EB33F4" w:rsidP="005A0904">
            <w:pPr>
              <w:jc w:val="center"/>
              <w:rPr>
                <w:ins w:id="2605" w:author="blake grills" w:date="2020-04-02T22:20:00Z"/>
                <w:rFonts w:cs="Times New Roman"/>
                <w:b/>
                <w:bCs/>
                <w:sz w:val="32"/>
                <w:szCs w:val="32"/>
              </w:rPr>
            </w:pPr>
            <w:ins w:id="2606" w:author="blake grills" w:date="2020-04-02T22:20:00Z">
              <w:r>
                <w:rPr>
                  <w:rFonts w:cs="Times New Roman"/>
                  <w:b/>
                  <w:bCs/>
                  <w:sz w:val="32"/>
                  <w:szCs w:val="32"/>
                </w:rPr>
                <w:t>F1</w:t>
              </w:r>
            </w:ins>
          </w:p>
          <w:p w14:paraId="1B909129" w14:textId="77777777" w:rsidR="00EB33F4" w:rsidRDefault="00EB33F4" w:rsidP="005A0904">
            <w:pPr>
              <w:jc w:val="center"/>
              <w:rPr>
                <w:ins w:id="2607" w:author="blake grills" w:date="2020-04-02T22:20:00Z"/>
                <w:rFonts w:cs="Times New Roman"/>
                <w:b/>
                <w:bCs/>
                <w:sz w:val="32"/>
                <w:szCs w:val="32"/>
              </w:rPr>
            </w:pPr>
            <w:ins w:id="2608" w:author="blake grills" w:date="2020-04-02T22:20:00Z">
              <w:r>
                <w:rPr>
                  <w:rFonts w:cs="Times New Roman"/>
                  <w:b/>
                  <w:bCs/>
                  <w:sz w:val="32"/>
                  <w:szCs w:val="32"/>
                </w:rPr>
                <w:t>Equation</w:t>
              </w:r>
            </w:ins>
          </w:p>
        </w:tc>
        <w:tc>
          <w:tcPr>
            <w:tcW w:w="7703" w:type="dxa"/>
          </w:tcPr>
          <w:p w14:paraId="141D8C91" w14:textId="77777777" w:rsidR="00EB33F4" w:rsidRDefault="00EB33F4" w:rsidP="005A0904">
            <w:pPr>
              <w:jc w:val="center"/>
              <w:rPr>
                <w:ins w:id="2609" w:author="blake grills" w:date="2020-04-02T22:20:00Z"/>
                <w:rFonts w:cs="Times New Roman"/>
                <w:b/>
                <w:bCs/>
                <w:sz w:val="32"/>
                <w:szCs w:val="32"/>
              </w:rPr>
            </w:pPr>
            <m:oMath>
              <m:r>
                <w:ins w:id="2610" w:author="blake grills" w:date="2020-04-02T22:20:00Z">
                  <w:rPr>
                    <w:rFonts w:ascii="Cambria Math" w:hAnsi="Cambria Math" w:cs="Times New Roman"/>
                    <w:sz w:val="32"/>
                    <w:szCs w:val="32"/>
                  </w:rPr>
                  <m:t>F1=2 *(</m:t>
                </w:ins>
              </m:r>
              <m:f>
                <m:fPr>
                  <m:ctrlPr>
                    <w:ins w:id="2611" w:author="blake grills" w:date="2020-04-02T22:20:00Z">
                      <w:rPr>
                        <w:rFonts w:ascii="Cambria Math" w:hAnsi="Cambria Math" w:cs="Times New Roman"/>
                        <w:i/>
                        <w:sz w:val="32"/>
                        <w:szCs w:val="32"/>
                      </w:rPr>
                    </w:ins>
                  </m:ctrlPr>
                </m:fPr>
                <m:num>
                  <m:r>
                    <w:ins w:id="2612" w:author="blake grills" w:date="2020-04-02T22:20:00Z">
                      <w:rPr>
                        <w:rFonts w:ascii="Cambria Math" w:hAnsi="Cambria Math" w:cs="Times New Roman"/>
                        <w:sz w:val="32"/>
                        <w:szCs w:val="32"/>
                      </w:rPr>
                      <m:t>precision * recall</m:t>
                    </w:ins>
                  </m:r>
                </m:num>
                <m:den>
                  <m:r>
                    <w:ins w:id="2613" w:author="blake grills" w:date="2020-04-02T22:20:00Z">
                      <w:rPr>
                        <w:rFonts w:ascii="Cambria Math" w:hAnsi="Cambria Math" w:cs="Times New Roman"/>
                        <w:sz w:val="32"/>
                        <w:szCs w:val="32"/>
                      </w:rPr>
                      <m:t>precision + recall</m:t>
                    </w:ins>
                  </m:r>
                </m:den>
              </m:f>
              <m:r>
                <w:ins w:id="2614" w:author="blake grills" w:date="2020-04-02T22:20:00Z">
                  <w:rPr>
                    <w:rFonts w:ascii="Cambria Math" w:hAnsi="Cambria Math" w:cs="Times New Roman"/>
                    <w:sz w:val="32"/>
                    <w:szCs w:val="32"/>
                  </w:rPr>
                  <m:t>)</m:t>
                </w:ins>
              </m:r>
            </m:oMath>
            <w:ins w:id="2615" w:author="blake grills" w:date="2020-04-02T22:20:00Z">
              <w:r>
                <w:rPr>
                  <w:rFonts w:cs="Times New Roman"/>
                  <w:b/>
                  <w:bCs/>
                  <w:sz w:val="32"/>
                  <w:szCs w:val="32"/>
                </w:rPr>
                <w:t xml:space="preserve"> </w:t>
              </w:r>
            </w:ins>
          </w:p>
        </w:tc>
      </w:tr>
    </w:tbl>
    <w:p w14:paraId="7AF363AD" w14:textId="307E450C"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del w:id="2616" w:author="blake grills" w:date="2020-04-03T10:17:00Z">
        <w:r w:rsidR="00094B30" w:rsidDel="00CF64B0">
          <w:rPr>
            <w:rFonts w:cs="Times New Roman"/>
            <w:szCs w:val="24"/>
          </w:rPr>
          <w:delText xml:space="preserve">.  </w:delText>
        </w:r>
      </w:del>
      <w:ins w:id="2617" w:author="blake grills" w:date="2020-04-03T10:17:00Z">
        <w:r w:rsidR="00CF64B0">
          <w:rPr>
            <w:rFonts w:cs="Times New Roman"/>
            <w:szCs w:val="24"/>
          </w:rPr>
          <w:t xml:space="preserve">.  </w:t>
        </w:r>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del w:id="2618" w:author="blake grills" w:date="2020-04-03T10:17:00Z">
        <w:r w:rsidR="00094B30" w:rsidDel="00CF64B0">
          <w:rPr>
            <w:rFonts w:cs="Times New Roman"/>
            <w:szCs w:val="24"/>
          </w:rPr>
          <w:delText xml:space="preserve">.  </w:delText>
        </w:r>
      </w:del>
      <w:ins w:id="2619" w:author="blake grills" w:date="2020-04-03T10:17:00Z">
        <w:r w:rsidR="00CF64B0">
          <w:rPr>
            <w:rFonts w:cs="Times New Roman"/>
            <w:szCs w:val="24"/>
          </w:rPr>
          <w:t xml:space="preserve">.  </w:t>
        </w:r>
      </w:ins>
      <w:r w:rsidR="00825AE2" w:rsidRPr="002248ED">
        <w:rPr>
          <w:rFonts w:cs="Times New Roman"/>
          <w:szCs w:val="24"/>
        </w:rPr>
        <w:t>Afterwards the questions generated by the tree were checked against the initial findings of the research that they were all mathematically sound questions</w:t>
      </w:r>
      <w:del w:id="2620" w:author="blake grills" w:date="2020-04-03T10:17:00Z">
        <w:r w:rsidR="00094B30" w:rsidDel="00CF64B0">
          <w:rPr>
            <w:rFonts w:cs="Times New Roman"/>
            <w:szCs w:val="24"/>
          </w:rPr>
          <w:delText xml:space="preserve">.  </w:delText>
        </w:r>
      </w:del>
      <w:ins w:id="2621" w:author="blake grills" w:date="2020-04-03T10:17:00Z">
        <w:r w:rsidR="00CF64B0">
          <w:rPr>
            <w:rFonts w:cs="Times New Roman"/>
            <w:szCs w:val="24"/>
          </w:rPr>
          <w:t xml:space="preserve">.  </w:t>
        </w:r>
      </w:ins>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del w:id="2622" w:author="blake grills" w:date="2020-04-03T10:17:00Z">
        <w:r w:rsidR="00094B30" w:rsidDel="00CF64B0">
          <w:rPr>
            <w:rFonts w:cs="Times New Roman"/>
            <w:szCs w:val="24"/>
          </w:rPr>
          <w:delText xml:space="preserve">.  </w:delText>
        </w:r>
      </w:del>
      <w:ins w:id="2623" w:author="blake grills" w:date="2020-04-03T10:17:00Z">
        <w:r w:rsidR="00CF64B0">
          <w:rPr>
            <w:rFonts w:cs="Times New Roman"/>
            <w:szCs w:val="24"/>
          </w:rPr>
          <w:t xml:space="preserve">.  </w:t>
        </w:r>
      </w:ins>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w:t>
      </w:r>
      <w:r w:rsidR="00825AE2" w:rsidRPr="002248ED">
        <w:rPr>
          <w:rFonts w:cs="Times New Roman"/>
          <w:szCs w:val="24"/>
        </w:rPr>
        <w:lastRenderedPageBreak/>
        <w:t xml:space="preserve">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del w:id="2624" w:author="blake grills" w:date="2020-04-03T10:17:00Z">
        <w:r w:rsidR="00094B30" w:rsidDel="00CF64B0">
          <w:rPr>
            <w:rFonts w:cs="Times New Roman"/>
            <w:szCs w:val="24"/>
          </w:rPr>
          <w:delText xml:space="preserve">.  </w:delText>
        </w:r>
      </w:del>
      <w:ins w:id="2625" w:author="blake grills" w:date="2020-04-03T10:17:00Z">
        <w:r w:rsidR="00CF64B0">
          <w:rPr>
            <w:rFonts w:cs="Times New Roman"/>
            <w:szCs w:val="24"/>
          </w:rPr>
          <w:t xml:space="preserve">.  </w:t>
        </w:r>
      </w:ins>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5E90E5B4" w:rsidR="00825AE2" w:rsidRPr="002248ED" w:rsidRDefault="00825AE2" w:rsidP="00825AE2">
      <w:pPr>
        <w:pStyle w:val="Caption"/>
        <w:keepNext/>
        <w:jc w:val="center"/>
        <w:rPr>
          <w:rFonts w:cs="Times New Roman"/>
          <w:sz w:val="24"/>
          <w:szCs w:val="24"/>
        </w:rPr>
      </w:pPr>
      <w:bookmarkStart w:id="2626" w:name="_Ref35357782"/>
      <w:bookmarkStart w:id="2627" w:name="_Ref32772875"/>
      <w:bookmarkStart w:id="2628"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2629" w:author="blake grills" w:date="2020-04-03T00:09:00Z">
        <w:r w:rsidR="001A1C33">
          <w:rPr>
            <w:rFonts w:cs="Times New Roman"/>
            <w:noProof/>
            <w:sz w:val="24"/>
            <w:szCs w:val="24"/>
          </w:rPr>
          <w:t>17</w:t>
        </w:r>
      </w:ins>
      <w:del w:id="2630" w:author="blake grills" w:date="2020-04-02T18:38:00Z">
        <w:r w:rsidR="00A46103" w:rsidDel="00755023">
          <w:rPr>
            <w:rFonts w:cs="Times New Roman"/>
            <w:noProof/>
            <w:sz w:val="24"/>
            <w:szCs w:val="24"/>
          </w:rPr>
          <w:delText>14</w:delText>
        </w:r>
      </w:del>
      <w:r w:rsidRPr="002248ED">
        <w:rPr>
          <w:rFonts w:cs="Times New Roman"/>
          <w:noProof/>
          <w:sz w:val="24"/>
          <w:szCs w:val="24"/>
        </w:rPr>
        <w:fldChar w:fldCharType="end"/>
      </w:r>
      <w:bookmarkEnd w:id="2626"/>
      <w:del w:id="2631" w:author="blake grills" w:date="2020-04-03T10:17:00Z">
        <w:r w:rsidR="00094B30" w:rsidDel="00CF64B0">
          <w:rPr>
            <w:rFonts w:cs="Times New Roman"/>
            <w:noProof/>
            <w:sz w:val="24"/>
            <w:szCs w:val="24"/>
          </w:rPr>
          <w:delText xml:space="preserve">.  </w:delText>
        </w:r>
      </w:del>
      <w:ins w:id="2632" w:author="blake grills" w:date="2020-04-03T10:17:00Z">
        <w:r w:rsidR="00CF64B0">
          <w:rPr>
            <w:rFonts w:cs="Times New Roman"/>
            <w:noProof/>
            <w:sz w:val="24"/>
            <w:szCs w:val="24"/>
          </w:rPr>
          <w:t xml:space="preserve">.  </w:t>
        </w:r>
      </w:ins>
      <w:r w:rsidRPr="00AA3373">
        <w:rPr>
          <w:rFonts w:cs="Times New Roman"/>
          <w:smallCaps/>
          <w:sz w:val="24"/>
          <w:szCs w:val="24"/>
        </w:rPr>
        <w:t>The following values are the results of each fold from the stratified k-fold cross validation.</w:t>
      </w:r>
      <w:bookmarkEnd w:id="2627"/>
      <w:bookmarkEnd w:id="2628"/>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ins w:id="2633" w:author="blake grills" w:date="2020-04-02T22:41:00Z"/>
          <w:rFonts w:cs="Times New Roman"/>
          <w:szCs w:val="24"/>
        </w:rPr>
      </w:pPr>
    </w:p>
    <w:p w14:paraId="70CA738E" w14:textId="2E6BF5A8" w:rsidR="00E82908" w:rsidRDefault="00E82908" w:rsidP="00E82908">
      <w:pPr>
        <w:ind w:firstLine="0"/>
        <w:rPr>
          <w:rFonts w:cs="Times New Roman"/>
          <w:szCs w:val="24"/>
        </w:rPr>
        <w:sectPr w:rsidR="00E82908" w:rsidSect="004B145D">
          <w:pgSz w:w="12240" w:h="15840"/>
          <w:pgMar w:top="1440" w:right="1440" w:bottom="1440" w:left="1440" w:header="720" w:footer="720" w:gutter="0"/>
          <w:cols w:space="720"/>
          <w:docGrid w:linePitch="360"/>
        </w:sectPr>
        <w:pPrChange w:id="2634" w:author="blake grills" w:date="2020-04-02T22:41:00Z">
          <w:pPr/>
        </w:pPrChange>
      </w:pPr>
      <w:ins w:id="2635" w:author="blake grills" w:date="2020-04-02T22:41:00Z">
        <w:r>
          <w:rPr>
            <w:rFonts w:cs="Times New Roman"/>
            <w:szCs w:val="24"/>
          </w:rPr>
          <w:t xml:space="preserve">Following the completion </w:t>
        </w:r>
      </w:ins>
      <w:ins w:id="2636" w:author="blake grills" w:date="2020-04-02T22:42:00Z">
        <w:r>
          <w:rPr>
            <w:rFonts w:cs="Times New Roman"/>
            <w:szCs w:val="24"/>
          </w:rPr>
          <w:t xml:space="preserve">of these five runs </w:t>
        </w:r>
      </w:ins>
      <w:ins w:id="2637" w:author="blake grills" w:date="2020-04-02T22:43:00Z">
        <w:r>
          <w:rPr>
            <w:rFonts w:cs="Times New Roman"/>
            <w:szCs w:val="24"/>
          </w:rPr>
          <w:t>we ran a full tree without folding to generate our final decision tree</w:t>
        </w:r>
      </w:ins>
      <w:ins w:id="2638" w:author="blake grills" w:date="2020-04-03T10:17:00Z">
        <w:r w:rsidR="00CF64B0">
          <w:rPr>
            <w:rFonts w:cs="Times New Roman"/>
            <w:szCs w:val="24"/>
          </w:rPr>
          <w:t xml:space="preserve">.  </w:t>
        </w:r>
      </w:ins>
      <w:ins w:id="2639" w:author="blake grills" w:date="2020-04-02T22:45:00Z">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ins>
      <w:r>
        <w:rPr>
          <w:rFonts w:cs="Times New Roman"/>
          <w:szCs w:val="24"/>
        </w:rPr>
        <w:fldChar w:fldCharType="separate"/>
      </w:r>
      <w:ins w:id="2640" w:author="blake grills" w:date="2020-04-02T22:45:00Z">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ins>
      <w:ins w:id="2641" w:author="blake grills" w:date="2020-04-03T10:17:00Z">
        <w:r w:rsidR="00CF64B0">
          <w:rPr>
            <w:rFonts w:cs="Times New Roman"/>
            <w:szCs w:val="24"/>
          </w:rPr>
          <w:t xml:space="preserve">.  </w:t>
        </w:r>
      </w:ins>
      <w:ins w:id="2642" w:author="blake grills" w:date="2020-04-02T22:45:00Z">
        <w:r w:rsidRPr="00E82908">
          <w:rPr>
            <w:rFonts w:cs="Times New Roman"/>
            <w:szCs w:val="24"/>
          </w:rPr>
          <w:t>This figure shows our decision tree model</w:t>
        </w:r>
      </w:ins>
      <w:ins w:id="2643" w:author="blake grills" w:date="2020-04-03T10:17:00Z">
        <w:r w:rsidR="00CF64B0">
          <w:rPr>
            <w:rFonts w:cs="Times New Roman"/>
            <w:szCs w:val="24"/>
          </w:rPr>
          <w:t xml:space="preserve">.  </w:t>
        </w:r>
      </w:ins>
      <w:ins w:id="2644" w:author="blake grills" w:date="2020-04-02T22:45:00Z">
        <w:r w:rsidRPr="00E82908">
          <w:rPr>
            <w:rFonts w:cs="Times New Roman"/>
            <w:szCs w:val="24"/>
          </w:rPr>
          <w:t>The two colors represent the classes, orange being a normal comment and blue being commented-out code</w:t>
        </w:r>
      </w:ins>
      <w:ins w:id="2645" w:author="blake grills" w:date="2020-04-03T10:17:00Z">
        <w:r w:rsidR="00CF64B0">
          <w:rPr>
            <w:rFonts w:cs="Times New Roman"/>
            <w:szCs w:val="24"/>
          </w:rPr>
          <w:t xml:space="preserve">.  </w:t>
        </w:r>
      </w:ins>
      <w:ins w:id="2646" w:author="blake grills" w:date="2020-04-02T22:45:00Z">
        <w:r w:rsidRPr="00E82908">
          <w:rPr>
            <w:rFonts w:cs="Times New Roman"/>
            <w:szCs w:val="24"/>
          </w:rPr>
          <w:t>the samples show the number of samples which are in a node</w:t>
        </w:r>
      </w:ins>
      <w:ins w:id="2647" w:author="blake grills" w:date="2020-04-03T10:17:00Z">
        <w:r w:rsidR="00CF64B0">
          <w:rPr>
            <w:rFonts w:cs="Times New Roman"/>
            <w:szCs w:val="24"/>
          </w:rPr>
          <w:t xml:space="preserve">.  </w:t>
        </w:r>
      </w:ins>
      <w:ins w:id="2648" w:author="blake grills" w:date="2020-04-02T22:45:00Z">
        <w:r w:rsidRPr="00E82908">
          <w:rPr>
            <w:rFonts w:cs="Times New Roman"/>
            <w:szCs w:val="24"/>
          </w:rPr>
          <w:t>The gini is the numerical representation of the importance of the gini, the lower the score, the more important the value i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649"/>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49"/>
      <w:r w:rsidR="00B775B6">
        <w:rPr>
          <w:rStyle w:val="CommentReference"/>
        </w:rPr>
        <w:commentReference w:id="2649"/>
      </w:r>
    </w:p>
    <w:p w14:paraId="07B85362" w14:textId="17963FD5" w:rsidR="004E5433" w:rsidRPr="002248ED" w:rsidRDefault="001103A7" w:rsidP="003C405C">
      <w:pPr>
        <w:pStyle w:val="Caption"/>
        <w:jc w:val="center"/>
        <w:rPr>
          <w:rFonts w:cs="Times New Roman"/>
          <w:sz w:val="24"/>
          <w:szCs w:val="24"/>
        </w:rPr>
      </w:pPr>
      <w:bookmarkStart w:id="2650" w:name="_Ref33646320"/>
      <w:bookmarkStart w:id="2651"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650"/>
      <w:del w:id="2652" w:author="blake grills" w:date="2020-04-03T10:17:00Z">
        <w:r w:rsidR="00094B30" w:rsidDel="00CF64B0">
          <w:rPr>
            <w:rFonts w:cs="Times New Roman"/>
            <w:noProof/>
            <w:sz w:val="24"/>
            <w:szCs w:val="24"/>
          </w:rPr>
          <w:delText xml:space="preserve">.  </w:delText>
        </w:r>
      </w:del>
      <w:ins w:id="2653"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654" w:author="blake grills" w:date="2020-04-03T10:17:00Z">
        <w:r w:rsidR="00094B30" w:rsidDel="00CF64B0">
          <w:rPr>
            <w:rFonts w:cs="Times New Roman"/>
            <w:smallCaps/>
            <w:sz w:val="24"/>
            <w:szCs w:val="24"/>
          </w:rPr>
          <w:delText xml:space="preserve">.  </w:delText>
        </w:r>
      </w:del>
      <w:ins w:id="2655"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656" w:author="blake grills" w:date="2020-04-03T10:17:00Z">
        <w:r w:rsidR="00094B30" w:rsidDel="00CF64B0">
          <w:rPr>
            <w:rFonts w:cs="Times New Roman"/>
            <w:smallCaps/>
            <w:sz w:val="24"/>
            <w:szCs w:val="24"/>
          </w:rPr>
          <w:delText xml:space="preserve">.  </w:delText>
        </w:r>
      </w:del>
      <w:ins w:id="2657"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658" w:author="blake grills" w:date="2020-04-03T10:17:00Z">
        <w:r w:rsidR="00094B30" w:rsidDel="00CF64B0">
          <w:rPr>
            <w:rFonts w:cs="Times New Roman"/>
            <w:smallCaps/>
            <w:sz w:val="24"/>
            <w:szCs w:val="24"/>
          </w:rPr>
          <w:delText xml:space="preserve">.  </w:delText>
        </w:r>
      </w:del>
      <w:ins w:id="2659"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2651"/>
    </w:p>
    <w:p w14:paraId="5A2E0067" w14:textId="002D71A7" w:rsidR="00797159" w:rsidRDefault="00797159" w:rsidP="004E5433">
      <w:pPr>
        <w:rPr>
          <w:rFonts w:cs="Times New Roman"/>
          <w:szCs w:val="24"/>
        </w:rPr>
      </w:pPr>
    </w:p>
    <w:p w14:paraId="76EED994" w14:textId="77777777" w:rsidR="00E82908" w:rsidRDefault="00E82908">
      <w:pPr>
        <w:rPr>
          <w:ins w:id="2660"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661" w:author="blake grills" w:date="2020-04-03T00:12:00Z"/>
          <w:rFonts w:cs="Times New Roman"/>
          <w:szCs w:val="24"/>
        </w:rPr>
      </w:pPr>
    </w:p>
    <w:p w14:paraId="319BC7CB" w14:textId="404C90CF" w:rsidR="001A1C33" w:rsidRDefault="001A1C33">
      <w:pPr>
        <w:rPr>
          <w:ins w:id="2662" w:author="blake grills" w:date="2020-04-03T00:12:00Z"/>
          <w:rFonts w:cs="Times New Roman"/>
          <w:szCs w:val="24"/>
        </w:rPr>
      </w:pPr>
    </w:p>
    <w:p w14:paraId="545C3BC6" w14:textId="716E0E51" w:rsidR="001A1C33" w:rsidRDefault="001A1C33">
      <w:pPr>
        <w:rPr>
          <w:ins w:id="2663" w:author="blake grills" w:date="2020-04-03T00:12:00Z"/>
          <w:rFonts w:cs="Times New Roman"/>
          <w:szCs w:val="24"/>
        </w:rPr>
      </w:pPr>
    </w:p>
    <w:p w14:paraId="26282F24" w14:textId="2E39B166" w:rsidR="001A1C33" w:rsidRDefault="001A1C33" w:rsidP="001A1C33">
      <w:pPr>
        <w:pStyle w:val="Heading1"/>
        <w:rPr>
          <w:ins w:id="2664" w:author="blake grills" w:date="2020-04-03T00:12:00Z"/>
        </w:rPr>
      </w:pPr>
    </w:p>
    <w:p w14:paraId="76576A6C" w14:textId="1A4FCFEF" w:rsidR="001A1C33" w:rsidRPr="001A1C33" w:rsidRDefault="001A1C33" w:rsidP="001A1C33">
      <w:pPr>
        <w:rPr>
          <w:b/>
          <w:bCs/>
          <w:sz w:val="32"/>
          <w:szCs w:val="32"/>
          <w:rPrChange w:id="2665" w:author="blake grills" w:date="2020-04-03T00:12:00Z">
            <w:rPr/>
          </w:rPrChange>
        </w:rPr>
      </w:pPr>
      <w:ins w:id="2666" w:author="blake grills" w:date="2020-04-03T00:12:00Z">
        <w:r>
          <w:tab/>
        </w:r>
        <w:r>
          <w:tab/>
        </w:r>
        <w:r>
          <w:tab/>
        </w:r>
        <w:r>
          <w:tab/>
        </w:r>
      </w:ins>
      <w:ins w:id="2667" w:author="blake grills" w:date="2020-04-03T00:13:00Z">
        <w:r>
          <w:rPr>
            <w:b/>
            <w:bCs/>
            <w:sz w:val="32"/>
            <w:szCs w:val="32"/>
          </w:rPr>
          <w:t>50 Project Test</w:t>
        </w:r>
      </w:ins>
    </w:p>
    <w:p w14:paraId="6ADA4511" w14:textId="7AC5E355" w:rsidR="00771447" w:rsidRDefault="00771447">
      <w:pPr>
        <w:rPr>
          <w:rFonts w:cs="Times New Roman"/>
          <w:szCs w:val="24"/>
        </w:rPr>
      </w:pPr>
      <w:r>
        <w:rPr>
          <w:rFonts w:cs="Times New Roman"/>
          <w:szCs w:val="24"/>
        </w:rPr>
        <w:t>After verifying that our tool works, the next step was to do a full analysis on a full set of 50 new projects</w:t>
      </w:r>
      <w:del w:id="2668" w:author="blake grills" w:date="2020-04-03T10:17:00Z">
        <w:r w:rsidR="00094B30" w:rsidDel="00CF64B0">
          <w:rPr>
            <w:rFonts w:cs="Times New Roman"/>
            <w:szCs w:val="24"/>
          </w:rPr>
          <w:delText xml:space="preserve">.  </w:delText>
        </w:r>
      </w:del>
      <w:ins w:id="2669" w:author="blake grills" w:date="2020-04-03T10:17:00Z">
        <w:r w:rsidR="00CF64B0">
          <w:rPr>
            <w:rFonts w:cs="Times New Roman"/>
            <w:szCs w:val="24"/>
          </w:rPr>
          <w:t xml:space="preserve">.  </w:t>
        </w:r>
      </w:ins>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del w:id="2670" w:author="blake grills" w:date="2020-04-03T00:14:00Z">
        <w:r w:rsidR="00EF1832" w:rsidRPr="00EF1832" w:rsidDel="001A1C33">
          <w:rPr>
            <w:rFonts w:cs="Times New Roman"/>
            <w:szCs w:val="24"/>
          </w:rPr>
          <w:delText xml:space="preserve">This table </w:delText>
        </w:r>
      </w:del>
      <w:r w:rsidR="00EF1832" w:rsidRPr="00EF1832">
        <w:rPr>
          <w:rFonts w:cs="Times New Roman"/>
          <w:szCs w:val="24"/>
        </w:rPr>
        <w:t>is the heuristic results for 1/10 of the total set</w:t>
      </w:r>
      <w:ins w:id="2671" w:author="blake grills" w:date="2020-04-03T00:15:00Z">
        <w:r w:rsidR="001A1C33">
          <w:rPr>
            <w:rFonts w:cs="Times New Roman"/>
            <w:szCs w:val="24"/>
          </w:rPr>
          <w:t>, The first five projects,</w:t>
        </w:r>
      </w:ins>
      <w:r w:rsidR="00EF1832" w:rsidRPr="00EF1832">
        <w:rPr>
          <w:rFonts w:cs="Times New Roman"/>
          <w:szCs w:val="24"/>
        </w:rPr>
        <w:t xml:space="preserve"> of comments which was manually verified</w:t>
      </w:r>
      <w:del w:id="2672" w:author="blake grills" w:date="2020-04-03T10:17:00Z">
        <w:r w:rsidR="00094B30" w:rsidDel="00CF64B0">
          <w:rPr>
            <w:rFonts w:cs="Times New Roman"/>
            <w:szCs w:val="24"/>
          </w:rPr>
          <w:delText xml:space="preserve">.  </w:delText>
        </w:r>
      </w:del>
      <w:ins w:id="2673" w:author="blake grills" w:date="2020-04-03T10:17:00Z">
        <w:r w:rsidR="00CF64B0">
          <w:rPr>
            <w:rFonts w:cs="Times New Roman"/>
            <w:szCs w:val="24"/>
          </w:rPr>
          <w:t xml:space="preserve">.  </w:t>
        </w:r>
      </w:ins>
      <w:r w:rsidR="00EF1832" w:rsidRPr="00EF1832">
        <w:rPr>
          <w:rFonts w:cs="Times New Roman"/>
          <w:szCs w:val="24"/>
        </w:rPr>
        <w:t>The precision was lower than the original data set due to the decision tree finding numerous instances of commented-out code inside English Prose comments</w:t>
      </w:r>
      <w:del w:id="2674" w:author="blake grills" w:date="2020-04-03T10:17:00Z">
        <w:r w:rsidR="00094B30" w:rsidDel="00CF64B0">
          <w:rPr>
            <w:rFonts w:cs="Times New Roman"/>
            <w:szCs w:val="24"/>
          </w:rPr>
          <w:delText xml:space="preserve">.  </w:delText>
        </w:r>
      </w:del>
      <w:ins w:id="2675" w:author="blake grills" w:date="2020-04-03T10:17:00Z">
        <w:r w:rsidR="00CF64B0">
          <w:rPr>
            <w:rFonts w:cs="Times New Roman"/>
            <w:szCs w:val="24"/>
          </w:rPr>
          <w:t xml:space="preserve">.  </w:t>
        </w:r>
      </w:ins>
      <w:r w:rsidR="00EF1832" w:rsidRPr="00EF1832">
        <w:rPr>
          <w:rFonts w:cs="Times New Roman"/>
          <w:szCs w:val="24"/>
        </w:rPr>
        <w:t>This of course had an effect on both accuracy and F1 score as well, lowering both of them respectively.</w:t>
      </w:r>
    </w:p>
    <w:p w14:paraId="2C8269BD" w14:textId="4C784114" w:rsidR="004046C7" w:rsidRPr="00740BB2" w:rsidRDefault="004046C7" w:rsidP="00740BB2">
      <w:pPr>
        <w:pStyle w:val="Caption"/>
        <w:keepNext/>
        <w:jc w:val="center"/>
        <w:rPr>
          <w:sz w:val="24"/>
          <w:szCs w:val="24"/>
        </w:rPr>
      </w:pPr>
      <w:bookmarkStart w:id="2676"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2677" w:author="blake grills" w:date="2020-04-03T00:09:00Z">
        <w:r w:rsidR="001A1C33">
          <w:rPr>
            <w:noProof/>
            <w:sz w:val="24"/>
            <w:szCs w:val="24"/>
          </w:rPr>
          <w:t>18</w:t>
        </w:r>
      </w:ins>
      <w:del w:id="2678" w:author="blake grills" w:date="2020-04-02T18:38:00Z">
        <w:r w:rsidR="00A46103" w:rsidDel="00755023">
          <w:rPr>
            <w:noProof/>
            <w:sz w:val="24"/>
            <w:szCs w:val="24"/>
          </w:rPr>
          <w:delText>15</w:delText>
        </w:r>
      </w:del>
      <w:r w:rsidRPr="00740BB2">
        <w:rPr>
          <w:sz w:val="24"/>
          <w:szCs w:val="24"/>
        </w:rPr>
        <w:fldChar w:fldCharType="end"/>
      </w:r>
      <w:bookmarkStart w:id="2679" w:name="_Hlk36492020"/>
      <w:bookmarkEnd w:id="2676"/>
      <w:del w:id="2680" w:author="blake grills" w:date="2020-04-03T10:17:00Z">
        <w:r w:rsidR="00094B30" w:rsidDel="00CF64B0">
          <w:rPr>
            <w:sz w:val="24"/>
            <w:szCs w:val="24"/>
          </w:rPr>
          <w:delText xml:space="preserve">.  </w:delText>
        </w:r>
      </w:del>
      <w:ins w:id="2681" w:author="blake grills" w:date="2020-04-03T10:17:00Z">
        <w:r w:rsidR="00CF64B0">
          <w:rPr>
            <w:sz w:val="24"/>
            <w:szCs w:val="24"/>
          </w:rPr>
          <w:t xml:space="preserve">.  </w:t>
        </w:r>
      </w:ins>
      <w:r w:rsidRPr="00740BB2">
        <w:rPr>
          <w:smallCaps/>
          <w:sz w:val="24"/>
          <w:szCs w:val="24"/>
        </w:rPr>
        <w:t>This table is the heuristic results for 1/10 of the total set of comments which was manually verified</w:t>
      </w:r>
      <w:del w:id="2682" w:author="blake grills" w:date="2020-04-03T10:17:00Z">
        <w:r w:rsidR="00094B30" w:rsidDel="00CF64B0">
          <w:rPr>
            <w:smallCaps/>
            <w:sz w:val="24"/>
            <w:szCs w:val="24"/>
          </w:rPr>
          <w:delText xml:space="preserve">.  </w:delText>
        </w:r>
      </w:del>
      <w:ins w:id="2683" w:author="blake grills" w:date="2020-04-03T10:17:00Z">
        <w:r w:rsidR="00CF64B0">
          <w:rPr>
            <w:smallCaps/>
            <w:sz w:val="24"/>
            <w:szCs w:val="24"/>
          </w:rPr>
          <w:t xml:space="preserve">.  </w:t>
        </w:r>
      </w:ins>
      <w:r w:rsidR="00EF1832" w:rsidRPr="00740BB2">
        <w:rPr>
          <w:smallCaps/>
          <w:sz w:val="24"/>
          <w:szCs w:val="24"/>
        </w:rPr>
        <w:t>The precision was lower than the original data set due to the decision tree finding numerous instances of commented-out code inside English Prose comments</w:t>
      </w:r>
      <w:del w:id="2684" w:author="blake grills" w:date="2020-04-03T10:17:00Z">
        <w:r w:rsidR="00094B30" w:rsidDel="00CF64B0">
          <w:rPr>
            <w:smallCaps/>
            <w:sz w:val="24"/>
            <w:szCs w:val="24"/>
          </w:rPr>
          <w:delText xml:space="preserve">.  </w:delText>
        </w:r>
      </w:del>
      <w:ins w:id="2685" w:author="blake grills" w:date="2020-04-03T10:17:00Z">
        <w:r w:rsidR="00CF64B0">
          <w:rPr>
            <w:smallCaps/>
            <w:sz w:val="24"/>
            <w:szCs w:val="24"/>
          </w:rPr>
          <w:t xml:space="preserve">.  </w:t>
        </w:r>
      </w:ins>
      <w:r w:rsidR="00EF1832" w:rsidRPr="00740BB2">
        <w:rPr>
          <w:smallCaps/>
          <w:sz w:val="24"/>
          <w:szCs w:val="24"/>
        </w:rPr>
        <w:t>This of course had an effect on both accuracy and F1 score as well, lowering both of them respectively.</w:t>
      </w:r>
      <w:bookmarkEnd w:id="267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458E8916"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del w:id="2686" w:author="blake grills" w:date="2020-04-03T10:17:00Z">
        <w:r w:rsidR="00094B30" w:rsidDel="00CF64B0">
          <w:rPr>
            <w:rFonts w:cs="Times New Roman"/>
            <w:szCs w:val="24"/>
          </w:rPr>
          <w:delText xml:space="preserve">.  </w:delText>
        </w:r>
      </w:del>
      <w:ins w:id="2687" w:author="blake grills" w:date="2020-04-03T10:17:00Z">
        <w:r w:rsidR="00CF64B0">
          <w:rPr>
            <w:rFonts w:cs="Times New Roman"/>
            <w:szCs w:val="24"/>
          </w:rPr>
          <w:t xml:space="preserve">.  </w:t>
        </w:r>
      </w:ins>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del w:id="2688" w:author="blake grills" w:date="2020-04-03T10:17:00Z">
        <w:r w:rsidR="00094B30" w:rsidDel="00CF64B0">
          <w:rPr>
            <w:rFonts w:cs="Times New Roman"/>
            <w:szCs w:val="24"/>
          </w:rPr>
          <w:delText xml:space="preserve">.  </w:delText>
        </w:r>
      </w:del>
      <w:ins w:id="2689" w:author="blake grills" w:date="2020-04-03T10:17:00Z">
        <w:r w:rsidR="00CF64B0">
          <w:rPr>
            <w:rFonts w:cs="Times New Roman"/>
            <w:szCs w:val="24"/>
          </w:rPr>
          <w:t xml:space="preserve">.  </w:t>
        </w:r>
      </w:ins>
      <w:r w:rsidR="006244A7" w:rsidRPr="006244A7">
        <w:rPr>
          <w:rFonts w:cs="Times New Roman"/>
          <w:szCs w:val="24"/>
        </w:rPr>
        <w:t>The lines of comments represents the total number of lines of comments amongst all 50 projects</w:t>
      </w:r>
      <w:del w:id="2690" w:author="blake grills" w:date="2020-04-03T10:17:00Z">
        <w:r w:rsidR="00094B30" w:rsidDel="00CF64B0">
          <w:rPr>
            <w:rFonts w:cs="Times New Roman"/>
            <w:szCs w:val="24"/>
          </w:rPr>
          <w:delText xml:space="preserve">.  </w:delText>
        </w:r>
      </w:del>
      <w:ins w:id="2691" w:author="blake grills" w:date="2020-04-03T10:17:00Z">
        <w:r w:rsidR="00CF64B0">
          <w:rPr>
            <w:rFonts w:cs="Times New Roman"/>
            <w:szCs w:val="24"/>
          </w:rPr>
          <w:t xml:space="preserve">.  </w:t>
        </w:r>
      </w:ins>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del w:id="2692" w:author="blake grills" w:date="2020-04-03T10:17:00Z">
        <w:r w:rsidR="00094B30" w:rsidDel="00CF64B0">
          <w:rPr>
            <w:rFonts w:cs="Times New Roman"/>
            <w:szCs w:val="24"/>
          </w:rPr>
          <w:delText xml:space="preserve">.  </w:delText>
        </w:r>
      </w:del>
      <w:ins w:id="2693" w:author="blake grills" w:date="2020-04-03T10:17:00Z">
        <w:r w:rsidR="00CF64B0">
          <w:rPr>
            <w:rFonts w:cs="Times New Roman"/>
            <w:szCs w:val="24"/>
          </w:rPr>
          <w:t xml:space="preserve">.  </w:t>
        </w:r>
      </w:ins>
      <w:r w:rsidR="006244A7" w:rsidRPr="006244A7">
        <w:rPr>
          <w:rFonts w:cs="Times New Roman"/>
          <w:szCs w:val="24"/>
        </w:rPr>
        <w:t>The number of line comments represents the number of line type comments</w:t>
      </w:r>
      <w:del w:id="2694" w:author="blake grills" w:date="2020-04-03T10:17:00Z">
        <w:r w:rsidR="00094B30" w:rsidDel="00CF64B0">
          <w:rPr>
            <w:rFonts w:cs="Times New Roman"/>
            <w:szCs w:val="24"/>
          </w:rPr>
          <w:delText xml:space="preserve">.  </w:delText>
        </w:r>
      </w:del>
      <w:ins w:id="2695" w:author="blake grills" w:date="2020-04-03T10:17:00Z">
        <w:r w:rsidR="00CF64B0">
          <w:rPr>
            <w:rFonts w:cs="Times New Roman"/>
            <w:szCs w:val="24"/>
          </w:rPr>
          <w:t xml:space="preserve">.  </w:t>
        </w:r>
      </w:ins>
      <w:r w:rsidR="006244A7" w:rsidRPr="006244A7">
        <w:rPr>
          <w:rFonts w:cs="Times New Roman"/>
          <w:szCs w:val="24"/>
        </w:rPr>
        <w:t>The number of Doxygen/Javadoc comments represents the total number of Doxygen/Javadoc comments</w:t>
      </w:r>
      <w:del w:id="2696" w:author="blake grills" w:date="2020-04-03T10:17:00Z">
        <w:r w:rsidR="00094B30" w:rsidDel="00CF64B0">
          <w:rPr>
            <w:rFonts w:cs="Times New Roman"/>
            <w:szCs w:val="24"/>
          </w:rPr>
          <w:delText xml:space="preserve">.  </w:delText>
        </w:r>
      </w:del>
      <w:ins w:id="2697" w:author="blake grills" w:date="2020-04-03T10:17:00Z">
        <w:r w:rsidR="00CF64B0">
          <w:rPr>
            <w:rFonts w:cs="Times New Roman"/>
            <w:szCs w:val="24"/>
          </w:rPr>
          <w:t xml:space="preserve">.  </w:t>
        </w:r>
      </w:ins>
      <w:r w:rsidR="006244A7" w:rsidRPr="006244A7">
        <w:rPr>
          <w:rFonts w:cs="Times New Roman"/>
          <w:szCs w:val="24"/>
        </w:rPr>
        <w:t>The lines of commented-out code represents the lines of commented-out code adjusted by the precision that we found in our manual verification</w:t>
      </w:r>
      <w:del w:id="2698" w:author="blake grills" w:date="2020-04-03T10:17:00Z">
        <w:r w:rsidR="00094B30" w:rsidDel="00CF64B0">
          <w:rPr>
            <w:rFonts w:cs="Times New Roman"/>
            <w:szCs w:val="24"/>
          </w:rPr>
          <w:delText xml:space="preserve">.  </w:delText>
        </w:r>
      </w:del>
      <w:ins w:id="2699" w:author="blake grills" w:date="2020-04-03T10:17:00Z">
        <w:r w:rsidR="00CF64B0">
          <w:rPr>
            <w:rFonts w:cs="Times New Roman"/>
            <w:szCs w:val="24"/>
          </w:rPr>
          <w:t xml:space="preserve">.  </w:t>
        </w:r>
      </w:ins>
      <w:r w:rsidR="006244A7" w:rsidRPr="006244A7">
        <w:rPr>
          <w:rFonts w:cs="Times New Roman"/>
          <w:szCs w:val="24"/>
        </w:rPr>
        <w:t>The percentage of commented out code is based off the adjusted count of lines of commented-out code as part of the lines of comments</w:t>
      </w:r>
      <w:del w:id="2700" w:author="blake grills" w:date="2020-04-03T10:17:00Z">
        <w:r w:rsidR="00094B30" w:rsidDel="00CF64B0">
          <w:rPr>
            <w:rFonts w:cs="Times New Roman"/>
            <w:szCs w:val="24"/>
          </w:rPr>
          <w:delText xml:space="preserve">.  </w:delText>
        </w:r>
      </w:del>
      <w:ins w:id="2701" w:author="blake grills" w:date="2020-04-03T10:17:00Z">
        <w:r w:rsidR="00CF64B0">
          <w:rPr>
            <w:rFonts w:cs="Times New Roman"/>
            <w:szCs w:val="24"/>
          </w:rPr>
          <w:t xml:space="preserve">.  </w:t>
        </w:r>
      </w:ins>
      <w:r w:rsidR="006244A7" w:rsidRPr="006244A7">
        <w:rPr>
          <w:rFonts w:cs="Times New Roman"/>
          <w:szCs w:val="24"/>
        </w:rPr>
        <w:t>The lines of code represents the total number of lines of code amongst all the projects</w:t>
      </w:r>
      <w:del w:id="2702" w:author="blake grills" w:date="2020-04-03T10:17:00Z">
        <w:r w:rsidR="00094B30" w:rsidDel="00CF64B0">
          <w:rPr>
            <w:rFonts w:cs="Times New Roman"/>
            <w:szCs w:val="24"/>
          </w:rPr>
          <w:delText xml:space="preserve">.  </w:delText>
        </w:r>
      </w:del>
      <w:ins w:id="2703" w:author="blake grills" w:date="2020-04-03T10:17:00Z">
        <w:r w:rsidR="00CF64B0">
          <w:rPr>
            <w:rFonts w:cs="Times New Roman"/>
            <w:szCs w:val="24"/>
          </w:rPr>
          <w:t xml:space="preserve">.  </w:t>
        </w:r>
      </w:ins>
      <w:r w:rsidR="006244A7" w:rsidRPr="006244A7">
        <w:rPr>
          <w:rFonts w:cs="Times New Roman"/>
          <w:szCs w:val="24"/>
        </w:rPr>
        <w:t>The percentage of comments is calculated based off the number of comments found by srcML divided by the lines of code.</w:t>
      </w:r>
    </w:p>
    <w:p w14:paraId="56D4979D" w14:textId="1283CA38" w:rsidR="00052DB5" w:rsidRPr="00740BB2" w:rsidRDefault="00052DB5" w:rsidP="00740BB2">
      <w:pPr>
        <w:pStyle w:val="Caption"/>
        <w:keepNext/>
        <w:jc w:val="center"/>
        <w:rPr>
          <w:sz w:val="24"/>
          <w:szCs w:val="24"/>
        </w:rPr>
      </w:pPr>
      <w:bookmarkStart w:id="2704"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2705" w:author="blake grills" w:date="2020-04-03T00:09:00Z">
        <w:r w:rsidR="001A1C33">
          <w:rPr>
            <w:noProof/>
            <w:sz w:val="24"/>
            <w:szCs w:val="24"/>
          </w:rPr>
          <w:t>19</w:t>
        </w:r>
      </w:ins>
      <w:del w:id="2706" w:author="blake grills" w:date="2020-04-02T18:38:00Z">
        <w:r w:rsidR="00A46103" w:rsidDel="00755023">
          <w:rPr>
            <w:noProof/>
            <w:sz w:val="24"/>
            <w:szCs w:val="24"/>
          </w:rPr>
          <w:delText>16</w:delText>
        </w:r>
      </w:del>
      <w:r w:rsidRPr="00740BB2">
        <w:rPr>
          <w:sz w:val="24"/>
          <w:szCs w:val="24"/>
        </w:rPr>
        <w:fldChar w:fldCharType="end"/>
      </w:r>
      <w:bookmarkEnd w:id="2704"/>
      <w:del w:id="2707" w:author="blake grills" w:date="2020-04-03T10:17:00Z">
        <w:r w:rsidR="00094B30" w:rsidDel="00CF64B0">
          <w:rPr>
            <w:sz w:val="24"/>
            <w:szCs w:val="24"/>
          </w:rPr>
          <w:delText xml:space="preserve">.  </w:delText>
        </w:r>
      </w:del>
      <w:ins w:id="2708" w:author="blake grills" w:date="2020-04-03T10:17:00Z">
        <w:r w:rsidR="00CF64B0">
          <w:rPr>
            <w:sz w:val="24"/>
            <w:szCs w:val="24"/>
          </w:rPr>
          <w:t xml:space="preserve">.  </w:t>
        </w:r>
      </w:ins>
      <w:r w:rsidRPr="00740BB2">
        <w:rPr>
          <w:smallCaps/>
          <w:sz w:val="24"/>
          <w:szCs w:val="24"/>
        </w:rPr>
        <w:t xml:space="preserve">This table provides all of the base information </w:t>
      </w:r>
      <w:r w:rsidR="00CD17BB" w:rsidRPr="00740BB2">
        <w:rPr>
          <w:smallCaps/>
          <w:sz w:val="24"/>
          <w:szCs w:val="24"/>
        </w:rPr>
        <w:t>on the 50 projects</w:t>
      </w:r>
      <w:del w:id="2709" w:author="blake grills" w:date="2020-04-03T10:17:00Z">
        <w:r w:rsidR="00094B30" w:rsidDel="00CF64B0">
          <w:rPr>
            <w:smallCaps/>
            <w:sz w:val="24"/>
            <w:szCs w:val="24"/>
          </w:rPr>
          <w:delText xml:space="preserve">.  </w:delText>
        </w:r>
      </w:del>
      <w:ins w:id="2710" w:author="blake grills" w:date="2020-04-03T10:17:00Z">
        <w:r w:rsidR="00CF64B0">
          <w:rPr>
            <w:smallCaps/>
            <w:sz w:val="24"/>
            <w:szCs w:val="24"/>
          </w:rPr>
          <w:t xml:space="preserve">.  </w:t>
        </w:r>
      </w:ins>
      <w:r w:rsidR="00CD17BB" w:rsidRPr="00740BB2">
        <w:rPr>
          <w:smallCaps/>
          <w:sz w:val="24"/>
          <w:szCs w:val="24"/>
        </w:rPr>
        <w:t>The lines of comments represents the total number of lines of comments amongst all 50 projects</w:t>
      </w:r>
      <w:del w:id="2711" w:author="blake grills" w:date="2020-04-03T10:17:00Z">
        <w:r w:rsidR="00094B30" w:rsidDel="00CF64B0">
          <w:rPr>
            <w:smallCaps/>
            <w:sz w:val="24"/>
            <w:szCs w:val="24"/>
          </w:rPr>
          <w:delText xml:space="preserve">.  </w:delText>
        </w:r>
      </w:del>
      <w:ins w:id="2712" w:author="blake grills" w:date="2020-04-03T10:17:00Z">
        <w:r w:rsidR="00CF64B0">
          <w:rPr>
            <w:smallCaps/>
            <w:sz w:val="24"/>
            <w:szCs w:val="24"/>
          </w:rPr>
          <w:t xml:space="preserve">.  </w:t>
        </w:r>
      </w:ins>
      <w:r w:rsidR="00CD17BB" w:rsidRPr="00740BB2">
        <w:rPr>
          <w:smallCaps/>
          <w:sz w:val="24"/>
          <w:szCs w:val="24"/>
        </w:rPr>
        <w:t>The number of block comments represents the total count of block comments in the 50 projects</w:t>
      </w:r>
      <w:del w:id="2713" w:author="blake grills" w:date="2020-04-03T10:17:00Z">
        <w:r w:rsidR="00094B30" w:rsidDel="00CF64B0">
          <w:rPr>
            <w:smallCaps/>
            <w:sz w:val="24"/>
            <w:szCs w:val="24"/>
          </w:rPr>
          <w:delText xml:space="preserve">.  </w:delText>
        </w:r>
      </w:del>
      <w:ins w:id="2714" w:author="blake grills" w:date="2020-04-03T10:17:00Z">
        <w:r w:rsidR="00CF64B0">
          <w:rPr>
            <w:smallCaps/>
            <w:sz w:val="24"/>
            <w:szCs w:val="24"/>
          </w:rPr>
          <w:t xml:space="preserve">.  </w:t>
        </w:r>
      </w:ins>
      <w:r w:rsidR="00CD17BB" w:rsidRPr="00740BB2">
        <w:rPr>
          <w:smallCaps/>
          <w:sz w:val="24"/>
          <w:szCs w:val="24"/>
        </w:rPr>
        <w:t>The number of line comments represents the number of line type comments</w:t>
      </w:r>
      <w:del w:id="2715" w:author="blake grills" w:date="2020-04-03T10:17:00Z">
        <w:r w:rsidR="00094B30" w:rsidDel="00CF64B0">
          <w:rPr>
            <w:smallCaps/>
            <w:sz w:val="24"/>
            <w:szCs w:val="24"/>
          </w:rPr>
          <w:delText xml:space="preserve">.  </w:delText>
        </w:r>
      </w:del>
      <w:ins w:id="2716" w:author="blake grills" w:date="2020-04-03T10:17:00Z">
        <w:r w:rsidR="00CF64B0">
          <w:rPr>
            <w:smallCaps/>
            <w:sz w:val="24"/>
            <w:szCs w:val="24"/>
          </w:rPr>
          <w:t xml:space="preserve">.  </w:t>
        </w:r>
      </w:ins>
      <w:r w:rsidR="00CD17BB" w:rsidRPr="00740BB2">
        <w:rPr>
          <w:smallCaps/>
          <w:sz w:val="24"/>
          <w:szCs w:val="24"/>
        </w:rPr>
        <w:t>The number of Doxygen/Javadoc comments represents the total number of Doxygen/Javadoc comments</w:t>
      </w:r>
      <w:del w:id="2717" w:author="blake grills" w:date="2020-04-03T10:17:00Z">
        <w:r w:rsidR="00094B30" w:rsidDel="00CF64B0">
          <w:rPr>
            <w:smallCaps/>
            <w:sz w:val="24"/>
            <w:szCs w:val="24"/>
          </w:rPr>
          <w:delText xml:space="preserve">.  </w:delText>
        </w:r>
      </w:del>
      <w:ins w:id="2718" w:author="blake grills" w:date="2020-04-03T10:17:00Z">
        <w:r w:rsidR="00CF64B0">
          <w:rPr>
            <w:smallCaps/>
            <w:sz w:val="24"/>
            <w:szCs w:val="24"/>
          </w:rPr>
          <w:t xml:space="preserve">.  </w:t>
        </w:r>
      </w:ins>
      <w:r w:rsidR="00CD17BB" w:rsidRPr="00740BB2">
        <w:rPr>
          <w:smallCaps/>
          <w:sz w:val="24"/>
          <w:szCs w:val="24"/>
        </w:rPr>
        <w:t>The lines of commented-out code represents the lines of commented-out code adjusted by the precision that we found in our manual verification</w:t>
      </w:r>
      <w:del w:id="2719" w:author="blake grills" w:date="2020-04-03T10:17:00Z">
        <w:r w:rsidR="00094B30" w:rsidDel="00CF64B0">
          <w:rPr>
            <w:smallCaps/>
            <w:sz w:val="24"/>
            <w:szCs w:val="24"/>
          </w:rPr>
          <w:delText xml:space="preserve">.  </w:delText>
        </w:r>
      </w:del>
      <w:ins w:id="2720" w:author="blake grills" w:date="2020-04-03T10:17:00Z">
        <w:r w:rsidR="00CF64B0">
          <w:rPr>
            <w:smallCaps/>
            <w:sz w:val="24"/>
            <w:szCs w:val="24"/>
          </w:rPr>
          <w:t xml:space="preserve">.  </w:t>
        </w:r>
      </w:ins>
      <w:r w:rsidR="006244A7" w:rsidRPr="00740BB2">
        <w:rPr>
          <w:smallCaps/>
          <w:sz w:val="24"/>
          <w:szCs w:val="24"/>
        </w:rPr>
        <w:t>The percentage of commented out code is based off the adjusted count of lines of commented-out code as part of the lines of comments</w:t>
      </w:r>
      <w:del w:id="2721" w:author="blake grills" w:date="2020-04-03T10:17:00Z">
        <w:r w:rsidR="00094B30" w:rsidDel="00CF64B0">
          <w:rPr>
            <w:smallCaps/>
            <w:sz w:val="24"/>
            <w:szCs w:val="24"/>
          </w:rPr>
          <w:delText xml:space="preserve">.  </w:delText>
        </w:r>
      </w:del>
      <w:ins w:id="2722" w:author="blake grills" w:date="2020-04-03T10:17:00Z">
        <w:r w:rsidR="00CF64B0">
          <w:rPr>
            <w:smallCaps/>
            <w:sz w:val="24"/>
            <w:szCs w:val="24"/>
          </w:rPr>
          <w:t xml:space="preserve">.  </w:t>
        </w:r>
      </w:ins>
      <w:r w:rsidR="006244A7" w:rsidRPr="00740BB2">
        <w:rPr>
          <w:smallCaps/>
          <w:sz w:val="24"/>
          <w:szCs w:val="24"/>
        </w:rPr>
        <w:t>The lines of code represents the total number of lines of code amongst all the projects</w:t>
      </w:r>
      <w:del w:id="2723" w:author="blake grills" w:date="2020-04-03T10:17:00Z">
        <w:r w:rsidR="00094B30" w:rsidDel="00CF64B0">
          <w:rPr>
            <w:smallCaps/>
            <w:sz w:val="24"/>
            <w:szCs w:val="24"/>
          </w:rPr>
          <w:delText xml:space="preserve">.  </w:delText>
        </w:r>
      </w:del>
      <w:ins w:id="2724" w:author="blake grills" w:date="2020-04-03T10:17:00Z">
        <w:r w:rsidR="00CF64B0">
          <w:rPr>
            <w:smallCaps/>
            <w:sz w:val="24"/>
            <w:szCs w:val="24"/>
          </w:rPr>
          <w:t xml:space="preserve">.  </w:t>
        </w:r>
      </w:ins>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76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725"/>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725"/>
            <w:r w:rsidR="005B7242">
              <w:rPr>
                <w:rStyle w:val="CommentReference"/>
              </w:rPr>
              <w:commentReference w:id="2725"/>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726" w:name="_Ref32599906"/>
    </w:p>
    <w:bookmarkEnd w:id="2726"/>
    <w:p w14:paraId="2107695A" w14:textId="77777777" w:rsidR="004E5433" w:rsidRPr="00B216D8" w:rsidRDefault="004E5433" w:rsidP="00904867">
      <w:pPr>
        <w:pStyle w:val="ChapterTitle"/>
      </w:pPr>
      <w:r>
        <w:t>Threats to Validity</w:t>
      </w:r>
    </w:p>
    <w:p w14:paraId="5246B550" w14:textId="6D6BBE8D"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w:t>
      </w:r>
      <w:bookmarkStart w:id="2727" w:name="_GoBack"/>
      <w:r w:rsidRPr="002248ED">
        <w:rPr>
          <w:rFonts w:cs="Times New Roman"/>
          <w:szCs w:val="24"/>
        </w:rPr>
        <w:t>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728" w:author="blake grills" w:date="2020-04-03T10:17:00Z">
        <w:r w:rsidR="00094B30" w:rsidDel="00CF64B0">
          <w:rPr>
            <w:rFonts w:cs="Times New Roman"/>
            <w:szCs w:val="24"/>
          </w:rPr>
          <w:delText xml:space="preserve">.  </w:delText>
        </w:r>
      </w:del>
      <w:bookmarkEnd w:id="2727"/>
      <w:ins w:id="2729" w:author="blake grills" w:date="2020-04-03T10:17:00Z">
        <w:r w:rsidR="00CF64B0">
          <w:rPr>
            <w:rFonts w:cs="Times New Roman"/>
            <w:szCs w:val="24"/>
          </w:rPr>
          <w:t xml:space="preserve">.  </w:t>
        </w:r>
      </w:ins>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730" w:author="blake grills" w:date="2020-04-03T10:17:00Z">
        <w:r w:rsidR="00094B30" w:rsidDel="00CF64B0">
          <w:rPr>
            <w:rFonts w:cs="Times New Roman"/>
            <w:szCs w:val="24"/>
          </w:rPr>
          <w:delText xml:space="preserve">.  </w:delText>
        </w:r>
      </w:del>
      <w:ins w:id="2731" w:author="blake grills" w:date="2020-04-03T10:17:00Z">
        <w:r w:rsidR="00CF64B0">
          <w:rPr>
            <w:rFonts w:cs="Times New Roman"/>
            <w:szCs w:val="24"/>
          </w:rPr>
          <w:t xml:space="preserve">.  </w:t>
        </w:r>
      </w:ins>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del w:id="2732" w:author="blake grills" w:date="2020-04-03T10:17:00Z">
        <w:r w:rsidR="00094B30" w:rsidDel="00CF64B0">
          <w:rPr>
            <w:rFonts w:cs="Times New Roman"/>
            <w:szCs w:val="24"/>
          </w:rPr>
          <w:delText xml:space="preserve">.  </w:delText>
        </w:r>
      </w:del>
      <w:ins w:id="2733" w:author="blake grills" w:date="2020-04-03T10:17:00Z">
        <w:r w:rsidR="00CF64B0">
          <w:rPr>
            <w:rFonts w:cs="Times New Roman"/>
            <w:szCs w:val="24"/>
          </w:rPr>
          <w:t xml:space="preserve">.  </w:t>
        </w:r>
      </w:ins>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2734" w:author="blake grills" w:date="2020-04-03T10:17:00Z">
        <w:r w:rsidR="00094B30" w:rsidDel="00CF64B0">
          <w:rPr>
            <w:rFonts w:cs="Times New Roman"/>
            <w:szCs w:val="24"/>
          </w:rPr>
          <w:delText xml:space="preserve">.  </w:delText>
        </w:r>
      </w:del>
      <w:ins w:id="2735" w:author="blake grills" w:date="2020-04-03T10:17:00Z">
        <w:r w:rsidR="00CF64B0">
          <w:rPr>
            <w:rFonts w:cs="Times New Roman"/>
            <w:szCs w:val="24"/>
          </w:rPr>
          <w:t xml:space="preserve">.  </w:t>
        </w:r>
      </w:ins>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736" w:name="_Ref33017647"/>
      <w:r w:rsidRPr="002248ED">
        <w:t>External Validity</w:t>
      </w:r>
      <w:bookmarkEnd w:id="2736"/>
    </w:p>
    <w:p w14:paraId="3B81BCF4" w14:textId="202D3773" w:rsidR="00222B6E" w:rsidRDefault="00871C54" w:rsidP="007E0745">
      <w:pPr>
        <w:rPr>
          <w:ins w:id="2737" w:author="blake grills" w:date="2020-04-03T09:41:00Z"/>
          <w:rFonts w:cs="Times New Roman"/>
          <w:szCs w:val="24"/>
        </w:rPr>
      </w:pPr>
      <w:ins w:id="2738" w:author="blake grills" w:date="2020-04-03T01:11:00Z">
        <w:r>
          <w:rPr>
            <w:rFonts w:cs="Times New Roman"/>
            <w:szCs w:val="24"/>
          </w:rPr>
          <w:t>External</w:t>
        </w:r>
      </w:ins>
      <w:ins w:id="2739" w:author="blake grills" w:date="2020-04-03T01:12:00Z">
        <w:r>
          <w:rPr>
            <w:rFonts w:cs="Times New Roman"/>
            <w:szCs w:val="24"/>
          </w:rPr>
          <w:t xml:space="preserve"> validity covers </w:t>
        </w:r>
      </w:ins>
      <w:ins w:id="2740" w:author="blake grills" w:date="2020-04-03T01:13:00Z">
        <w:r>
          <w:rPr>
            <w:rFonts w:cs="Times New Roman"/>
            <w:szCs w:val="24"/>
          </w:rPr>
          <w:t>any threats to validity that effe</w:t>
        </w:r>
      </w:ins>
      <w:ins w:id="2741" w:author="blake grills" w:date="2020-04-03T01:14:00Z">
        <w:r>
          <w:rPr>
            <w:rFonts w:cs="Times New Roman"/>
            <w:szCs w:val="24"/>
          </w:rPr>
          <w:t>ct generalizability</w:t>
        </w:r>
      </w:ins>
      <w:ins w:id="2742" w:author="blake grills" w:date="2020-04-03T10:17:00Z">
        <w:r w:rsidR="00CF64B0">
          <w:rPr>
            <w:rFonts w:cs="Times New Roman"/>
            <w:szCs w:val="24"/>
          </w:rPr>
          <w:t xml:space="preserve">.  </w:t>
        </w:r>
      </w:ins>
      <w:ins w:id="2743" w:author="blake grills" w:date="2020-04-03T09:34:00Z">
        <w:r w:rsidR="006F5C72">
          <w:rPr>
            <w:rFonts w:cs="Times New Roman"/>
            <w:szCs w:val="24"/>
          </w:rPr>
          <w:t xml:space="preserve">The first threat to external validity that we have is that we only cover 26 of the 78 projects pulled for this study, There are a few reasons </w:t>
        </w:r>
      </w:ins>
      <w:ins w:id="2744" w:author="blake grills" w:date="2020-04-03T09:35:00Z">
        <w:r w:rsidR="006F5C72">
          <w:rPr>
            <w:rFonts w:cs="Times New Roman"/>
            <w:szCs w:val="24"/>
          </w:rPr>
          <w:t>that we were able to mitigate this however</w:t>
        </w:r>
      </w:ins>
      <w:ins w:id="2745" w:author="blake grills" w:date="2020-04-03T10:17:00Z">
        <w:r w:rsidR="00CF64B0">
          <w:rPr>
            <w:rFonts w:cs="Times New Roman"/>
            <w:szCs w:val="24"/>
          </w:rPr>
          <w:t xml:space="preserve">.  </w:t>
        </w:r>
      </w:ins>
      <w:ins w:id="2746" w:author="blake grills" w:date="2020-04-03T09:35:00Z">
        <w:r w:rsidR="006F5C72">
          <w:rPr>
            <w:rFonts w:cs="Times New Roman"/>
            <w:szCs w:val="24"/>
          </w:rPr>
          <w:t xml:space="preserve">When considering the gold set that we created </w:t>
        </w:r>
      </w:ins>
      <w:ins w:id="2747" w:author="blake grills" w:date="2020-04-03T09:36:00Z">
        <w:r w:rsidR="006F5C72">
          <w:rPr>
            <w:rFonts w:cs="Times New Roman"/>
            <w:szCs w:val="24"/>
          </w:rPr>
          <w:t>which caused us to only cover these 26 projects</w:t>
        </w:r>
      </w:ins>
      <w:ins w:id="2748" w:author="blake grills" w:date="2020-04-03T09:37:00Z">
        <w:r w:rsidR="006F5C72">
          <w:rPr>
            <w:rFonts w:cs="Times New Roman"/>
            <w:szCs w:val="24"/>
          </w:rPr>
          <w:t xml:space="preserve"> we consider that the process of creating this gold set took three months</w:t>
        </w:r>
      </w:ins>
      <w:ins w:id="2749" w:author="blake grills" w:date="2020-04-03T10:17:00Z">
        <w:r w:rsidR="00CF64B0">
          <w:rPr>
            <w:rFonts w:cs="Times New Roman"/>
            <w:szCs w:val="24"/>
          </w:rPr>
          <w:t xml:space="preserve">.  </w:t>
        </w:r>
      </w:ins>
      <w:ins w:id="2750" w:author="blake grills" w:date="2020-04-03T09:38:00Z">
        <w:r w:rsidR="006F5C72">
          <w:rPr>
            <w:rFonts w:cs="Times New Roman"/>
            <w:szCs w:val="24"/>
          </w:rPr>
          <w:t xml:space="preserve">Expanding it to cover all of these projects while </w:t>
        </w:r>
        <w:r w:rsidR="006F5C72">
          <w:rPr>
            <w:rFonts w:cs="Times New Roman"/>
            <w:szCs w:val="24"/>
          </w:rPr>
          <w:lastRenderedPageBreak/>
          <w:t xml:space="preserve">maintaining randomization could have expanded </w:t>
        </w:r>
      </w:ins>
      <w:ins w:id="2751" w:author="blake grills" w:date="2020-04-03T09:39:00Z">
        <w:r w:rsidR="006F5C72">
          <w:rPr>
            <w:rFonts w:cs="Times New Roman"/>
            <w:szCs w:val="24"/>
          </w:rPr>
          <w:t>the time to create this gold set to well over a year</w:t>
        </w:r>
      </w:ins>
      <w:ins w:id="2752" w:author="blake grills" w:date="2020-04-03T10:17:00Z">
        <w:r w:rsidR="00CF64B0">
          <w:rPr>
            <w:rFonts w:cs="Times New Roman"/>
            <w:szCs w:val="24"/>
          </w:rPr>
          <w:t xml:space="preserve">.  </w:t>
        </w:r>
      </w:ins>
      <w:ins w:id="2753" w:author="blake grills" w:date="2020-04-03T09:40:00Z">
        <w:r w:rsidR="006F5C72">
          <w:rPr>
            <w:rFonts w:cs="Times New Roman"/>
            <w:szCs w:val="24"/>
          </w:rPr>
          <w:t xml:space="preserve">However, even though our coverage is smaller, when executing our tests of our decision tree we are able to prove that </w:t>
        </w:r>
      </w:ins>
      <w:ins w:id="2754" w:author="blake grills" w:date="2020-04-03T09:41:00Z">
        <w:r w:rsidR="006F5C72">
          <w:rPr>
            <w:rFonts w:cs="Times New Roman"/>
            <w:szCs w:val="24"/>
          </w:rPr>
          <w:t>this gold set is highly effective, mitigating this external threat to validity</w:t>
        </w:r>
      </w:ins>
      <w:ins w:id="2755" w:author="blake grills" w:date="2020-04-03T10:17:00Z">
        <w:r w:rsidR="00CF64B0">
          <w:rPr>
            <w:rFonts w:cs="Times New Roman"/>
            <w:szCs w:val="24"/>
          </w:rPr>
          <w:t xml:space="preserve">.  </w:t>
        </w:r>
      </w:ins>
    </w:p>
    <w:p w14:paraId="50DDFE5E" w14:textId="5749E1E8" w:rsidR="00222B6E" w:rsidRDefault="00222B6E" w:rsidP="007E0745">
      <w:pPr>
        <w:rPr>
          <w:ins w:id="2756" w:author="blake grills" w:date="2020-04-03T09:50:00Z"/>
          <w:rFonts w:cs="Times New Roman"/>
          <w:szCs w:val="24"/>
        </w:rPr>
      </w:pPr>
      <w:ins w:id="2757" w:author="blake grills" w:date="2020-04-03T09:41:00Z">
        <w:r>
          <w:rPr>
            <w:rFonts w:cs="Times New Roman"/>
            <w:szCs w:val="24"/>
          </w:rPr>
          <w:t xml:space="preserve">The second threat to external validity stems </w:t>
        </w:r>
      </w:ins>
      <w:ins w:id="2758" w:author="blake grills" w:date="2020-04-03T09:42:00Z">
        <w:r>
          <w:rPr>
            <w:rFonts w:cs="Times New Roman"/>
            <w:szCs w:val="24"/>
          </w:rPr>
          <w:t>from the spread in the gold</w:t>
        </w:r>
      </w:ins>
      <w:ins w:id="2759" w:author="blake grills" w:date="2020-04-03T09:43:00Z">
        <w:r>
          <w:rPr>
            <w:rFonts w:cs="Times New Roman"/>
            <w:szCs w:val="24"/>
          </w:rPr>
          <w:t xml:space="preserve"> </w:t>
        </w:r>
      </w:ins>
      <w:ins w:id="2760" w:author="blake grills" w:date="2020-04-03T09:42:00Z">
        <w:r>
          <w:rPr>
            <w:rFonts w:cs="Times New Roman"/>
            <w:szCs w:val="24"/>
          </w:rPr>
          <w:t>set between C/C++ and Java/C#</w:t>
        </w:r>
      </w:ins>
      <w:ins w:id="2761" w:author="blake grills" w:date="2020-04-03T10:17:00Z">
        <w:r w:rsidR="00CF64B0">
          <w:rPr>
            <w:rFonts w:cs="Times New Roman"/>
            <w:szCs w:val="24"/>
          </w:rPr>
          <w:t xml:space="preserve">.  </w:t>
        </w:r>
      </w:ins>
      <w:ins w:id="2762" w:author="blake grills" w:date="2020-04-03T09:44:00Z">
        <w:r>
          <w:rPr>
            <w:rFonts w:cs="Times New Roman"/>
            <w:szCs w:val="24"/>
          </w:rPr>
          <w:t>There are a number of ways that we are able to mitigate this threat</w:t>
        </w:r>
      </w:ins>
      <w:ins w:id="2763" w:author="blake grills" w:date="2020-04-03T10:17:00Z">
        <w:r w:rsidR="00CF64B0">
          <w:rPr>
            <w:rFonts w:cs="Times New Roman"/>
            <w:szCs w:val="24"/>
          </w:rPr>
          <w:t xml:space="preserve">.  </w:t>
        </w:r>
      </w:ins>
      <w:ins w:id="2764" w:author="blake grills" w:date="2020-04-03T09:44:00Z">
        <w:r>
          <w:rPr>
            <w:rFonts w:cs="Times New Roman"/>
            <w:szCs w:val="24"/>
          </w:rPr>
          <w:t xml:space="preserve">First, our results test against all four of these languages, and the </w:t>
        </w:r>
      </w:ins>
      <w:ins w:id="2765" w:author="blake grills" w:date="2020-04-03T09:45:00Z">
        <w:r>
          <w:rPr>
            <w:rFonts w:cs="Times New Roman"/>
            <w:szCs w:val="24"/>
          </w:rPr>
          <w:t>heuristics show that it is highly effective against all 4 languages</w:t>
        </w:r>
      </w:ins>
      <w:ins w:id="2766" w:author="blake grills" w:date="2020-04-03T10:17:00Z">
        <w:r w:rsidR="00CF64B0">
          <w:rPr>
            <w:rFonts w:cs="Times New Roman"/>
            <w:szCs w:val="24"/>
          </w:rPr>
          <w:t xml:space="preserve">.  </w:t>
        </w:r>
      </w:ins>
      <w:ins w:id="2767" w:author="blake grills" w:date="2020-04-03T09:47:00Z">
        <w:r>
          <w:rPr>
            <w:rFonts w:cs="Times New Roman"/>
            <w:szCs w:val="24"/>
          </w:rPr>
          <w:t>Second, we show that the relative coverage of C/C++ in projects is over double of Java/C</w:t>
        </w:r>
      </w:ins>
      <w:ins w:id="2768" w:author="blake grills" w:date="2020-04-03T09:48:00Z">
        <w:r>
          <w:rPr>
            <w:rFonts w:cs="Times New Roman"/>
            <w:szCs w:val="24"/>
          </w:rPr>
          <w:t xml:space="preserve">#, with all of these languages belonging to the C family and having similar </w:t>
        </w:r>
      </w:ins>
      <w:ins w:id="2769" w:author="blake grills" w:date="2020-04-03T09:49:00Z">
        <w:r>
          <w:rPr>
            <w:rFonts w:cs="Times New Roman"/>
            <w:szCs w:val="24"/>
          </w:rPr>
          <w:t>syntax we are able to glean just as much value from the C/C++ as we would from the Java/C#.</w:t>
        </w:r>
      </w:ins>
    </w:p>
    <w:p w14:paraId="346153AC" w14:textId="5582186D" w:rsidR="004E5433" w:rsidRPr="002248ED" w:rsidRDefault="00222B6E" w:rsidP="007E0745">
      <w:pPr>
        <w:rPr>
          <w:rFonts w:cs="Times New Roman"/>
          <w:szCs w:val="24"/>
        </w:rPr>
      </w:pPr>
      <w:ins w:id="2770" w:author="blake grills" w:date="2020-04-03T09:50:00Z">
        <w:r>
          <w:rPr>
            <w:rFonts w:cs="Times New Roman"/>
            <w:szCs w:val="24"/>
          </w:rPr>
          <w:t>The final threat to external valid</w:t>
        </w:r>
      </w:ins>
      <w:ins w:id="2771" w:author="blake grills" w:date="2020-04-03T09:51:00Z">
        <w:r>
          <w:rPr>
            <w:rFonts w:cs="Times New Roman"/>
            <w:szCs w:val="24"/>
          </w:rPr>
          <w:t xml:space="preserve">ity </w:t>
        </w:r>
      </w:ins>
      <w:ins w:id="2772" w:author="blake grills" w:date="2020-04-03T09:52:00Z">
        <w:r w:rsidR="00722E46">
          <w:rPr>
            <w:rFonts w:cs="Times New Roman"/>
            <w:szCs w:val="24"/>
          </w:rPr>
          <w:t xml:space="preserve">comes from </w:t>
        </w:r>
      </w:ins>
      <w:ins w:id="2773" w:author="blake grills" w:date="2020-04-03T09:54:00Z">
        <w:r w:rsidR="00722E46">
          <w:rPr>
            <w:rFonts w:cs="Times New Roman"/>
            <w:szCs w:val="24"/>
          </w:rPr>
          <w:t xml:space="preserve">the </w:t>
        </w:r>
      </w:ins>
      <w:ins w:id="2774" w:author="blake grills" w:date="2020-04-03T09:52:00Z">
        <w:r w:rsidR="00722E46">
          <w:rPr>
            <w:rFonts w:cs="Times New Roman"/>
            <w:szCs w:val="24"/>
          </w:rPr>
          <w:t xml:space="preserve">generalizability </w:t>
        </w:r>
      </w:ins>
      <w:ins w:id="2775" w:author="blake grills" w:date="2020-04-03T09:53:00Z">
        <w:r w:rsidR="00722E46">
          <w:rPr>
            <w:rFonts w:cs="Times New Roman"/>
            <w:szCs w:val="24"/>
          </w:rPr>
          <w:t>of our research</w:t>
        </w:r>
      </w:ins>
      <w:ins w:id="2776" w:author="blake grills" w:date="2020-04-03T10:17:00Z">
        <w:r w:rsidR="00CF64B0">
          <w:rPr>
            <w:rFonts w:cs="Times New Roman"/>
            <w:szCs w:val="24"/>
          </w:rPr>
          <w:t xml:space="preserve">.  </w:t>
        </w:r>
      </w:ins>
      <w:ins w:id="2777" w:author="blake grills" w:date="2020-04-03T09:55:00Z">
        <w:r w:rsidR="00C80FE6">
          <w:rPr>
            <w:rFonts w:cs="Times New Roman"/>
            <w:szCs w:val="24"/>
          </w:rPr>
          <w:t xml:space="preserve">We are able to mitigate this threat because </w:t>
        </w:r>
      </w:ins>
      <w:ins w:id="2778" w:author="blake grills" w:date="2020-04-03T09:56:00Z">
        <w:r w:rsidR="00C80FE6">
          <w:rPr>
            <w:rFonts w:cs="Times New Roman"/>
            <w:szCs w:val="24"/>
          </w:rPr>
          <w:t>our method relies on the way that the comments are written, meaning that the more programmers which had the potential to write these lin</w:t>
        </w:r>
      </w:ins>
      <w:ins w:id="2779" w:author="blake grills" w:date="2020-04-03T09:57:00Z">
        <w:r w:rsidR="00C80FE6">
          <w:rPr>
            <w:rFonts w:cs="Times New Roman"/>
            <w:szCs w:val="24"/>
          </w:rPr>
          <w:t>es the better that our results will be</w:t>
        </w:r>
      </w:ins>
      <w:ins w:id="2780" w:author="blake grills" w:date="2020-04-03T10:17:00Z">
        <w:r w:rsidR="00CF64B0">
          <w:rPr>
            <w:rFonts w:cs="Times New Roman"/>
            <w:szCs w:val="24"/>
          </w:rPr>
          <w:t xml:space="preserve">.  </w:t>
        </w:r>
      </w:ins>
      <w:ins w:id="2781" w:author="blake grills" w:date="2020-04-03T09:57:00Z">
        <w:r w:rsidR="00C80FE6">
          <w:rPr>
            <w:rFonts w:cs="Times New Roman"/>
            <w:szCs w:val="24"/>
          </w:rPr>
          <w:t xml:space="preserve">In this case we have identified that as many as 2606 authors may have had contact with </w:t>
        </w:r>
      </w:ins>
      <w:ins w:id="2782" w:author="blake grills" w:date="2020-04-03T09:58:00Z">
        <w:r w:rsidR="00C80FE6">
          <w:rPr>
            <w:rFonts w:cs="Times New Roman"/>
            <w:szCs w:val="24"/>
          </w:rPr>
          <w:t>these comments, though it is likely less than that as 2606 is the maximum number.</w:t>
        </w:r>
      </w:ins>
    </w:p>
    <w:p w14:paraId="0EAFA416" w14:textId="027A2CF5" w:rsidR="007E0745" w:rsidRPr="002248ED" w:rsidRDefault="007E0745" w:rsidP="007E0745">
      <w:pPr>
        <w:pStyle w:val="Heading2"/>
      </w:pPr>
      <w:bookmarkStart w:id="2783" w:name="_Ref33018411"/>
      <w:r w:rsidRPr="002248ED">
        <w:t>Internal Validity</w:t>
      </w:r>
      <w:bookmarkEnd w:id="2783"/>
    </w:p>
    <w:p w14:paraId="71338248" w14:textId="01A7AE1F" w:rsidR="00351DA7" w:rsidRDefault="004E5433" w:rsidP="004E5433">
      <w:pPr>
        <w:rPr>
          <w:ins w:id="2784" w:author="blake grills" w:date="2020-04-03T10:06:00Z"/>
          <w:rFonts w:cs="Times New Roman"/>
          <w:szCs w:val="24"/>
        </w:rPr>
      </w:pPr>
      <w:r w:rsidRPr="002248ED">
        <w:rPr>
          <w:rFonts w:cs="Times New Roman"/>
          <w:szCs w:val="24"/>
        </w:rPr>
        <w:t xml:space="preserve">A </w:t>
      </w:r>
      <w:ins w:id="2785" w:author="blake grills" w:date="2020-04-03T09:31:00Z">
        <w:r w:rsidR="006F5C72">
          <w:rPr>
            <w:rFonts w:cs="Times New Roman"/>
            <w:szCs w:val="24"/>
          </w:rPr>
          <w:t>threat to internal validity is an</w:t>
        </w:r>
      </w:ins>
      <w:ins w:id="2786" w:author="blake grills" w:date="2020-04-03T09:32:00Z">
        <w:r w:rsidR="006F5C72">
          <w:rPr>
            <w:rFonts w:cs="Times New Roman"/>
            <w:szCs w:val="24"/>
          </w:rPr>
          <w:t>y threat to validity that is caused by something that we did directly</w:t>
        </w:r>
      </w:ins>
      <w:ins w:id="2787" w:author="blake grills" w:date="2020-04-03T10:17:00Z">
        <w:r w:rsidR="00CF64B0">
          <w:rPr>
            <w:rFonts w:cs="Times New Roman"/>
            <w:szCs w:val="24"/>
          </w:rPr>
          <w:t xml:space="preserve">.  </w:t>
        </w:r>
      </w:ins>
      <w:ins w:id="2788" w:author="blake grills" w:date="2020-04-03T10:00:00Z">
        <w:r w:rsidR="0065549E">
          <w:rPr>
            <w:rFonts w:cs="Times New Roman"/>
            <w:szCs w:val="24"/>
          </w:rPr>
          <w:t xml:space="preserve">A threat to internal validity </w:t>
        </w:r>
      </w:ins>
      <w:ins w:id="2789" w:author="blake grills" w:date="2020-04-03T10:01:00Z">
        <w:r w:rsidR="0065549E">
          <w:rPr>
            <w:rFonts w:cs="Times New Roman"/>
            <w:szCs w:val="24"/>
          </w:rPr>
          <w:t xml:space="preserve">in our project is the </w:t>
        </w:r>
      </w:ins>
      <w:ins w:id="2790" w:author="blake grills" w:date="2020-04-03T10:03:00Z">
        <w:r w:rsidR="0065549E">
          <w:rPr>
            <w:rFonts w:cs="Times New Roman"/>
            <w:szCs w:val="24"/>
          </w:rPr>
          <w:t>crux of our identification process, namely</w:t>
        </w:r>
      </w:ins>
      <w:ins w:id="2791" w:author="blake grills" w:date="2020-04-03T10:04:00Z">
        <w:r w:rsidR="0065549E">
          <w:rPr>
            <w:rFonts w:cs="Times New Roman"/>
            <w:szCs w:val="24"/>
          </w:rPr>
          <w:t xml:space="preserve"> our frequency calculation program</w:t>
        </w:r>
      </w:ins>
      <w:ins w:id="2792" w:author="blake grills" w:date="2020-04-03T10:17:00Z">
        <w:r w:rsidR="00CF64B0">
          <w:rPr>
            <w:rFonts w:cs="Times New Roman"/>
            <w:szCs w:val="24"/>
          </w:rPr>
          <w:t xml:space="preserve">.  </w:t>
        </w:r>
      </w:ins>
      <w:ins w:id="2793" w:author="blake grills" w:date="2020-04-03T10:04:00Z">
        <w:r w:rsidR="0065549E">
          <w:rPr>
            <w:rFonts w:cs="Times New Roman"/>
            <w:szCs w:val="24"/>
          </w:rPr>
          <w:t>In the case of this threat to validity we are able to mitigate it through mathematic verification.</w:t>
        </w:r>
      </w:ins>
    </w:p>
    <w:p w14:paraId="6A574965" w14:textId="6E980F57" w:rsidR="0065549E" w:rsidRPr="002248ED" w:rsidRDefault="0065549E" w:rsidP="004E5433">
      <w:pPr>
        <w:rPr>
          <w:rFonts w:cs="Times New Roman"/>
          <w:szCs w:val="24"/>
        </w:rPr>
      </w:pPr>
      <w:ins w:id="2794" w:author="blake grills" w:date="2020-04-03T10:06:00Z">
        <w:r>
          <w:rPr>
            <w:rFonts w:cs="Times New Roman"/>
            <w:szCs w:val="24"/>
          </w:rPr>
          <w:lastRenderedPageBreak/>
          <w:t xml:space="preserve">A second threat to internal validity comes from the way that we parse and obtain our </w:t>
        </w:r>
      </w:ins>
      <w:ins w:id="2795" w:author="blake grills" w:date="2020-04-03T10:07:00Z">
        <w:r>
          <w:rPr>
            <w:rFonts w:cs="Times New Roman"/>
            <w:szCs w:val="24"/>
          </w:rPr>
          <w:t xml:space="preserve">comments from the source code, if the comments are changed in any way than we lose </w:t>
        </w:r>
      </w:ins>
      <w:ins w:id="2796" w:author="blake grills" w:date="2020-04-03T10:08:00Z">
        <w:r>
          <w:rPr>
            <w:rFonts w:cs="Times New Roman"/>
            <w:szCs w:val="24"/>
          </w:rPr>
          <w:t>reliability of our frequencies thereby making our results</w:t>
        </w:r>
      </w:ins>
      <w:ins w:id="2797" w:author="blake grills" w:date="2020-04-03T10:09:00Z">
        <w:r>
          <w:rPr>
            <w:rFonts w:cs="Times New Roman"/>
            <w:szCs w:val="24"/>
          </w:rPr>
          <w:t xml:space="preserve"> no longer valid</w:t>
        </w:r>
      </w:ins>
      <w:ins w:id="2798" w:author="blake grills" w:date="2020-04-03T10:17:00Z">
        <w:r w:rsidR="00CF64B0">
          <w:rPr>
            <w:rFonts w:cs="Times New Roman"/>
            <w:szCs w:val="24"/>
          </w:rPr>
          <w:t xml:space="preserve">.  </w:t>
        </w:r>
      </w:ins>
      <w:ins w:id="2799" w:author="blake grills" w:date="2020-04-03T10:09:00Z">
        <w:r>
          <w:rPr>
            <w:rFonts w:cs="Times New Roman"/>
            <w:szCs w:val="24"/>
          </w:rPr>
          <w:t xml:space="preserve">However, we mitigate this threat by use of the parsing tool srcML which has been </w:t>
        </w:r>
      </w:ins>
      <w:ins w:id="2800" w:author="blake grills" w:date="2020-04-03T10:10:00Z">
        <w:r>
          <w:rPr>
            <w:rFonts w:cs="Times New Roman"/>
            <w:szCs w:val="24"/>
          </w:rPr>
          <w:t>rigorously</w:t>
        </w:r>
      </w:ins>
      <w:ins w:id="2801" w:author="blake grills" w:date="2020-04-03T10:09:00Z">
        <w:r>
          <w:rPr>
            <w:rFonts w:cs="Times New Roman"/>
            <w:szCs w:val="24"/>
          </w:rPr>
          <w:t xml:space="preserve"> tested to prove that it preserves the integrity of the comments when p</w:t>
        </w:r>
      </w:ins>
      <w:ins w:id="2802" w:author="blake grills" w:date="2020-04-03T10:10:00Z">
        <w:r>
          <w:rPr>
            <w:rFonts w:cs="Times New Roman"/>
            <w:szCs w:val="24"/>
          </w:rPr>
          <w:t>ulling them from the source code.</w:t>
        </w:r>
      </w:ins>
    </w:p>
    <w:p w14:paraId="07A107D6" w14:textId="5EBC4676" w:rsidR="00C80FE6" w:rsidRDefault="00C80FE6">
      <w:pPr>
        <w:spacing w:line="259" w:lineRule="auto"/>
        <w:ind w:firstLine="0"/>
        <w:rPr>
          <w:ins w:id="2803" w:author="blake grills" w:date="2020-04-03T09:54:00Z"/>
          <w:rFonts w:cs="Times New Roman"/>
          <w:i/>
          <w:iCs/>
          <w:color w:val="44546A" w:themeColor="text2"/>
          <w:szCs w:val="24"/>
        </w:rPr>
      </w:pPr>
      <w:ins w:id="2804"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805" w:name="_Ref33719271"/>
    </w:p>
    <w:bookmarkEnd w:id="2805"/>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2806" w:author="blake grills" w:date="2020-04-03T10:17:00Z">
        <w:r w:rsidR="00094B30" w:rsidDel="00CF64B0">
          <w:rPr>
            <w:rFonts w:cs="Times New Roman"/>
            <w:szCs w:val="24"/>
          </w:rPr>
          <w:delText xml:space="preserve">.  </w:delText>
        </w:r>
      </w:del>
      <w:ins w:id="2807"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2808" w:author="blake grills" w:date="2020-04-03T10:17:00Z">
        <w:r w:rsidR="00094B30" w:rsidDel="00CF64B0">
          <w:rPr>
            <w:rFonts w:cs="Times New Roman"/>
            <w:szCs w:val="24"/>
          </w:rPr>
          <w:delText xml:space="preserve">.  </w:delText>
        </w:r>
      </w:del>
      <w:ins w:id="2809"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2810" w:author="blake grills" w:date="2020-04-03T10:17:00Z">
        <w:r w:rsidR="00094B30" w:rsidDel="00CF64B0">
          <w:rPr>
            <w:rFonts w:cs="Times New Roman"/>
            <w:szCs w:val="24"/>
          </w:rPr>
          <w:delText xml:space="preserve">.  </w:delText>
        </w:r>
      </w:del>
      <w:ins w:id="2811"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2812" w:author="blake grills" w:date="2020-04-03T10:17:00Z">
        <w:r w:rsidR="00094B30" w:rsidDel="00CF64B0">
          <w:rPr>
            <w:rFonts w:cs="Times New Roman"/>
            <w:szCs w:val="24"/>
          </w:rPr>
          <w:delText xml:space="preserve">.  </w:delText>
        </w:r>
      </w:del>
      <w:ins w:id="2813"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2814" w:author="blake grills" w:date="2020-04-03T10:17:00Z">
        <w:r w:rsidR="00094B30" w:rsidDel="00CF64B0">
          <w:rPr>
            <w:rFonts w:cs="Times New Roman"/>
            <w:szCs w:val="24"/>
          </w:rPr>
          <w:delText xml:space="preserve">.  </w:delText>
        </w:r>
      </w:del>
      <w:ins w:id="2815"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2816" w:author="blake grills" w:date="2020-04-03T10:17:00Z">
        <w:r w:rsidR="00094B30" w:rsidDel="00CF64B0">
          <w:rPr>
            <w:rFonts w:cs="Times New Roman"/>
            <w:szCs w:val="24"/>
          </w:rPr>
          <w:delText xml:space="preserve">.  </w:delText>
        </w:r>
      </w:del>
      <w:ins w:id="2817"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2818" w:author="blake grills" w:date="2020-04-03T10:17:00Z">
        <w:r w:rsidR="00094B30" w:rsidDel="00CF64B0">
          <w:rPr>
            <w:rFonts w:cs="Times New Roman"/>
            <w:szCs w:val="24"/>
          </w:rPr>
          <w:delText xml:space="preserve">.  </w:delText>
        </w:r>
      </w:del>
      <w:ins w:id="2819"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2820" w:author="blake grills" w:date="2020-04-03T10:17:00Z">
        <w:r w:rsidR="00094B30" w:rsidDel="00CF64B0">
          <w:rPr>
            <w:rFonts w:cs="Times New Roman"/>
            <w:szCs w:val="24"/>
          </w:rPr>
          <w:delText xml:space="preserve">.  </w:delText>
        </w:r>
      </w:del>
      <w:ins w:id="2821"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2822" w:author="blake grills" w:date="2020-04-03T10:17:00Z">
        <w:r w:rsidR="00094B30" w:rsidDel="00CF64B0">
          <w:rPr>
            <w:rFonts w:cs="Times New Roman"/>
            <w:szCs w:val="24"/>
          </w:rPr>
          <w:delText xml:space="preserve">.  </w:delText>
        </w:r>
      </w:del>
      <w:ins w:id="2823"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2824" w:author="blake grills" w:date="2020-04-03T10:17:00Z">
        <w:r w:rsidR="00094B30" w:rsidDel="00CF64B0">
          <w:rPr>
            <w:rFonts w:cs="Times New Roman"/>
            <w:szCs w:val="24"/>
          </w:rPr>
          <w:delText xml:space="preserve">.  </w:delText>
        </w:r>
      </w:del>
      <w:ins w:id="2825"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2826" w:author="blake grills" w:date="2020-04-03T10:17:00Z">
        <w:r w:rsidR="00094B30" w:rsidDel="00CF64B0">
          <w:rPr>
            <w:rFonts w:cs="Times New Roman"/>
            <w:szCs w:val="24"/>
          </w:rPr>
          <w:delText xml:space="preserve">.  </w:delText>
        </w:r>
      </w:del>
      <w:ins w:id="2827"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828" w:name="_Ref33719289"/>
    </w:p>
    <w:bookmarkEnd w:id="2828"/>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2829" w:author="blake grills" w:date="2020-04-03T10:17:00Z">
        <w:r w:rsidR="00094B30" w:rsidDel="00CF64B0">
          <w:rPr>
            <w:rFonts w:cs="Times New Roman"/>
            <w:szCs w:val="24"/>
          </w:rPr>
          <w:delText xml:space="preserve">.  </w:delText>
        </w:r>
      </w:del>
      <w:ins w:id="2830"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2831" w:author="blake grills" w:date="2020-04-03T00:26:00Z">
        <w:r w:rsidDel="001A1C33">
          <w:rPr>
            <w:rFonts w:cs="Times New Roman"/>
            <w:szCs w:val="24"/>
          </w:rPr>
          <w:delText>80</w:delText>
        </w:r>
      </w:del>
      <w:ins w:id="2832" w:author="blake grills" w:date="2020-04-03T00:26:00Z">
        <w:r w:rsidR="001A1C33">
          <w:rPr>
            <w:rFonts w:cs="Times New Roman"/>
            <w:szCs w:val="24"/>
          </w:rPr>
          <w:t>78</w:t>
        </w:r>
      </w:ins>
      <w:r>
        <w:rPr>
          <w:rFonts w:cs="Times New Roman"/>
          <w:szCs w:val="24"/>
        </w:rPr>
        <w:t xml:space="preserve"> projects</w:t>
      </w:r>
      <w:ins w:id="2833" w:author="blake grills" w:date="2020-04-03T10:12:00Z">
        <w:r w:rsidR="00CF64B0">
          <w:rPr>
            <w:rFonts w:cs="Times New Roman"/>
            <w:szCs w:val="24"/>
          </w:rPr>
          <w:t xml:space="preserve"> with an average precision</w:t>
        </w:r>
      </w:ins>
      <w:ins w:id="2834" w:author="blake grills" w:date="2020-04-03T10:13:00Z">
        <w:r w:rsidR="00CF64B0">
          <w:rPr>
            <w:rFonts w:cs="Times New Roman"/>
            <w:szCs w:val="24"/>
          </w:rPr>
          <w:t xml:space="preserve"> of </w:t>
        </w:r>
      </w:ins>
      <w:ins w:id="2835" w:author="blake grills" w:date="2020-04-03T10:15:00Z">
        <w:r w:rsidR="00CF64B0">
          <w:rPr>
            <w:rFonts w:cs="Times New Roman"/>
            <w:szCs w:val="24"/>
          </w:rPr>
          <w:t>98.36%, average reca</w:t>
        </w:r>
      </w:ins>
      <w:ins w:id="2836" w:author="blake grills" w:date="2020-04-03T10:16:00Z">
        <w:r w:rsidR="00CF64B0">
          <w:rPr>
            <w:rFonts w:cs="Times New Roman"/>
            <w:szCs w:val="24"/>
          </w:rPr>
          <w:t>ll of 97.42%, and an average F1 score of 97.86%</w:t>
        </w:r>
      </w:ins>
      <w:del w:id="2837" w:author="blake grills" w:date="2020-04-03T10:17:00Z">
        <w:r w:rsidR="002F29FE" w:rsidDel="00CF64B0">
          <w:rPr>
            <w:rFonts w:cs="Times New Roman"/>
            <w:szCs w:val="24"/>
          </w:rPr>
          <w:delText xml:space="preserve"> </w:delText>
        </w:r>
      </w:del>
      <w:ins w:id="2838" w:author="blake grills" w:date="2020-04-03T10:17:00Z">
        <w:r w:rsidR="00CF64B0">
          <w:rPr>
            <w:rFonts w:cs="Times New Roman"/>
            <w:szCs w:val="24"/>
          </w:rPr>
          <w:t xml:space="preserve">.  </w:t>
        </w:r>
      </w:ins>
      <w:ins w:id="2839" w:author="blake grills" w:date="2020-04-03T10:16:00Z">
        <w:r w:rsidR="00CF64B0">
          <w:rPr>
            <w:rFonts w:cs="Times New Roman"/>
            <w:szCs w:val="24"/>
          </w:rPr>
          <w:t>I</w:t>
        </w:r>
      </w:ins>
      <w:del w:id="2840" w:author="blake grills" w:date="2020-04-03T10:16:00Z">
        <w:r w:rsidR="002F29FE" w:rsidDel="00CF64B0">
          <w:rPr>
            <w:rFonts w:cs="Times New Roman"/>
            <w:szCs w:val="24"/>
          </w:rPr>
          <w:delText>i</w:delText>
        </w:r>
      </w:del>
      <w:r w:rsidR="002F29FE">
        <w:rPr>
          <w:rFonts w:cs="Times New Roman"/>
          <w:szCs w:val="24"/>
        </w:rPr>
        <w:t xml:space="preserve">n addition </w:t>
      </w:r>
      <w:ins w:id="2841" w:author="blake grills" w:date="2020-04-03T10:15:00Z">
        <w:r w:rsidR="00CF64B0">
          <w:rPr>
            <w:rFonts w:cs="Times New Roman"/>
            <w:szCs w:val="24"/>
          </w:rPr>
          <w:t>we</w:t>
        </w:r>
      </w:ins>
      <w:del w:id="2842" w:author="blake grills" w:date="2020-04-03T10:15:00Z">
        <w:r w:rsidR="002F29FE" w:rsidDel="00CF64B0">
          <w:rPr>
            <w:rFonts w:cs="Times New Roman"/>
            <w:szCs w:val="24"/>
          </w:rPr>
          <w:delText>to</w:delText>
        </w:r>
      </w:del>
      <w:r w:rsidR="002F29FE">
        <w:rPr>
          <w:rFonts w:cs="Times New Roman"/>
          <w:szCs w:val="24"/>
        </w:rPr>
        <w:t xml:space="preserve"> creat</w:t>
      </w:r>
      <w:ins w:id="2843" w:author="blake grills" w:date="2020-04-03T10:15:00Z">
        <w:r w:rsidR="00CF64B0">
          <w:rPr>
            <w:rFonts w:cs="Times New Roman"/>
            <w:szCs w:val="24"/>
          </w:rPr>
          <w:t>e</w:t>
        </w:r>
      </w:ins>
      <w:del w:id="2844"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2845" w:author="blake grills" w:date="2020-04-03T00:26:00Z">
        <w:r w:rsidR="002F29FE" w:rsidDel="001A1C33">
          <w:rPr>
            <w:rFonts w:cs="Times New Roman"/>
            <w:szCs w:val="24"/>
          </w:rPr>
          <w:delText>80</w:delText>
        </w:r>
      </w:del>
      <w:ins w:id="2846" w:author="blake grills" w:date="2020-04-03T00:26:00Z">
        <w:r w:rsidR="001A1C33">
          <w:rPr>
            <w:rFonts w:cs="Times New Roman"/>
            <w:szCs w:val="24"/>
          </w:rPr>
          <w:t>78</w:t>
        </w:r>
      </w:ins>
      <w:r w:rsidR="002F29FE">
        <w:rPr>
          <w:rFonts w:cs="Times New Roman"/>
          <w:szCs w:val="24"/>
        </w:rPr>
        <w:t xml:space="preserve"> projects</w:t>
      </w:r>
      <w:ins w:id="2847" w:author="blake grills" w:date="2020-04-03T10:11:00Z">
        <w:r w:rsidR="00CF64B0">
          <w:rPr>
            <w:rFonts w:cs="Times New Roman"/>
            <w:szCs w:val="24"/>
          </w:rPr>
          <w:t xml:space="preserve"> containing 26 of the projects</w:t>
        </w:r>
      </w:ins>
      <w:del w:id="2848" w:author="blake grills" w:date="2020-04-03T10:17:00Z">
        <w:r w:rsidR="00094B30" w:rsidDel="00CF64B0">
          <w:rPr>
            <w:rFonts w:cs="Times New Roman"/>
            <w:szCs w:val="24"/>
          </w:rPr>
          <w:delText xml:space="preserve">.  </w:delText>
        </w:r>
      </w:del>
      <w:ins w:id="2849"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2850" w:author="blake grills" w:date="2020-04-03T10:17:00Z">
        <w:r w:rsidR="00094B30" w:rsidDel="00CF64B0">
          <w:rPr>
            <w:rFonts w:cs="Times New Roman"/>
            <w:szCs w:val="24"/>
          </w:rPr>
          <w:delText xml:space="preserve">.  </w:delText>
        </w:r>
      </w:del>
      <w:ins w:id="2851"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2852" w:author="blake grills" w:date="2020-04-03T10:17:00Z">
        <w:r w:rsidR="00094B30" w:rsidDel="00CF64B0">
          <w:rPr>
            <w:rFonts w:cs="Times New Roman"/>
            <w:szCs w:val="24"/>
          </w:rPr>
          <w:delText xml:space="preserve">.  </w:delText>
        </w:r>
      </w:del>
      <w:ins w:id="2853"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2854" w:author="blake grills" w:date="2020-04-03T10:17:00Z">
        <w:r w:rsidR="00094B30" w:rsidDel="00CF64B0">
          <w:rPr>
            <w:rFonts w:cs="Times New Roman"/>
            <w:szCs w:val="24"/>
          </w:rPr>
          <w:delText xml:space="preserve">.  </w:delText>
        </w:r>
      </w:del>
      <w:ins w:id="2855"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2856" w:author="blake grills" w:date="2020-04-03T10:17:00Z">
        <w:r w:rsidR="00094B30" w:rsidDel="00CF64B0">
          <w:rPr>
            <w:rFonts w:cs="Times New Roman"/>
            <w:szCs w:val="24"/>
          </w:rPr>
          <w:delText xml:space="preserve">.  </w:delText>
        </w:r>
      </w:del>
      <w:ins w:id="2857"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2858" w:author="blake grills" w:date="2020-04-03T10:17:00Z">
        <w:r w:rsidR="00094B30" w:rsidDel="00CF64B0">
          <w:rPr>
            <w:rFonts w:cs="Times New Roman"/>
            <w:szCs w:val="24"/>
          </w:rPr>
          <w:delText xml:space="preserve">.  </w:delText>
        </w:r>
      </w:del>
      <w:ins w:id="2859"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2860" w:author="blake grills" w:date="2020-04-03T10:17:00Z">
        <w:r w:rsidR="00094B30" w:rsidDel="00CF64B0">
          <w:rPr>
            <w:rFonts w:cs="Times New Roman"/>
            <w:szCs w:val="24"/>
          </w:rPr>
          <w:delText xml:space="preserve">.  </w:delText>
        </w:r>
      </w:del>
      <w:ins w:id="2861"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2862" w:author="blake grills" w:date="2020-04-03T10:17:00Z">
        <w:r w:rsidR="00094B30" w:rsidDel="00CF64B0">
          <w:rPr>
            <w:rFonts w:cs="Times New Roman"/>
            <w:szCs w:val="24"/>
          </w:rPr>
          <w:delText xml:space="preserve">.  </w:delText>
        </w:r>
      </w:del>
      <w:ins w:id="2863"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41955460"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del w:id="2864" w:author="blake grills" w:date="2020-04-03T10:17:00Z">
        <w:r w:rsidR="00094B30" w:rsidDel="00CF64B0">
          <w:rPr>
            <w:rFonts w:cs="Times New Roman"/>
            <w:smallCaps/>
            <w:szCs w:val="24"/>
          </w:rPr>
          <w:delText xml:space="preserve">.  </w:delText>
        </w:r>
      </w:del>
      <w:ins w:id="2865" w:author="blake grills" w:date="2020-04-03T10:17:00Z">
        <w:r w:rsidR="00CF64B0">
          <w:rPr>
            <w:rFonts w:cs="Times New Roman"/>
            <w:smallCaps/>
            <w:szCs w:val="24"/>
          </w:rPr>
          <w:t xml:space="preserve">.  </w:t>
        </w:r>
      </w:ins>
      <w:r w:rsidR="00B21A8A">
        <w:rPr>
          <w:rFonts w:cs="Times New Roman"/>
          <w:szCs w:val="24"/>
        </w:rPr>
        <w:t>2017</w:t>
      </w:r>
      <w:del w:id="2866" w:author="blake grills" w:date="2020-04-03T10:17:00Z">
        <w:r w:rsidR="00094B30" w:rsidDel="00CF64B0">
          <w:rPr>
            <w:rFonts w:cs="Times New Roman"/>
            <w:szCs w:val="24"/>
          </w:rPr>
          <w:delText xml:space="preserve">.  </w:delText>
        </w:r>
      </w:del>
      <w:ins w:id="2867" w:author="blake grills" w:date="2020-04-03T10:17:00Z">
        <w:r w:rsidR="00CF64B0">
          <w:rPr>
            <w:rFonts w:cs="Times New Roman"/>
            <w:szCs w:val="24"/>
          </w:rPr>
          <w:t xml:space="preserve">.  </w:t>
        </w:r>
      </w:ins>
      <w:r w:rsidR="00B21A8A">
        <w:rPr>
          <w:rFonts w:cs="Times New Roman"/>
          <w:szCs w:val="24"/>
        </w:rPr>
        <w:t>On code reuse from StackOverflow: An exploratory study on Android apps</w:t>
      </w:r>
      <w:del w:id="2868" w:author="blake grills" w:date="2020-04-03T10:17:00Z">
        <w:r w:rsidR="00094B30" w:rsidDel="00CF64B0">
          <w:rPr>
            <w:rFonts w:cs="Times New Roman"/>
            <w:szCs w:val="24"/>
          </w:rPr>
          <w:delText xml:space="preserve">.  </w:delText>
        </w:r>
      </w:del>
      <w:ins w:id="2869" w:author="blake grills" w:date="2020-04-03T10:17:00Z">
        <w:r w:rsidR="00CF64B0">
          <w:rPr>
            <w:rFonts w:cs="Times New Roman"/>
            <w:szCs w:val="24"/>
          </w:rPr>
          <w:t xml:space="preserve">.  </w:t>
        </w:r>
      </w:ins>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2670ABCE" w:rsidR="00B21A8A" w:rsidRDefault="00B21A8A" w:rsidP="007407DF">
      <w:pPr>
        <w:pStyle w:val="Bibliography"/>
        <w:rPr>
          <w:rFonts w:cs="Times New Roman"/>
          <w:szCs w:val="24"/>
        </w:rPr>
      </w:pPr>
      <w:r>
        <w:rPr>
          <w:rFonts w:cs="Times New Roman"/>
          <w:smallCaps/>
          <w:szCs w:val="24"/>
        </w:rPr>
        <w:t>Abid, N</w:t>
      </w:r>
      <w:del w:id="2870" w:author="blake grills" w:date="2020-04-03T10:17:00Z">
        <w:r w:rsidR="00094B30" w:rsidDel="00CF64B0">
          <w:rPr>
            <w:rFonts w:cs="Times New Roman"/>
            <w:smallCaps/>
            <w:szCs w:val="24"/>
          </w:rPr>
          <w:delText xml:space="preserve">.  </w:delText>
        </w:r>
      </w:del>
      <w:ins w:id="2871" w:author="blake grills" w:date="2020-04-03T10:17:00Z">
        <w:r w:rsidR="00CF64B0">
          <w:rPr>
            <w:rFonts w:cs="Times New Roman"/>
            <w:smallCaps/>
            <w:szCs w:val="24"/>
          </w:rPr>
          <w:t xml:space="preserve">.  </w:t>
        </w:r>
      </w:ins>
      <w:r>
        <w:rPr>
          <w:rFonts w:cs="Times New Roman"/>
          <w:szCs w:val="24"/>
        </w:rPr>
        <w:t>degree of Doctor of Philosophy</w:t>
      </w:r>
      <w:del w:id="2872" w:author="blake grills" w:date="2020-04-03T10:17:00Z">
        <w:r w:rsidR="00094B30" w:rsidDel="00CF64B0">
          <w:rPr>
            <w:rFonts w:cs="Times New Roman"/>
            <w:szCs w:val="24"/>
          </w:rPr>
          <w:delText xml:space="preserve">.  </w:delText>
        </w:r>
      </w:del>
      <w:ins w:id="2873" w:author="blake grills" w:date="2020-04-03T10:17:00Z">
        <w:r w:rsidR="00CF64B0">
          <w:rPr>
            <w:rFonts w:cs="Times New Roman"/>
            <w:szCs w:val="24"/>
          </w:rPr>
          <w:t xml:space="preserve">.  </w:t>
        </w:r>
      </w:ins>
      <w:r>
        <w:rPr>
          <w:rFonts w:cs="Times New Roman"/>
          <w:szCs w:val="24"/>
        </w:rPr>
        <w:t>195.</w:t>
      </w:r>
    </w:p>
    <w:p w14:paraId="324E922C" w14:textId="16A741DB" w:rsidR="00B21A8A" w:rsidRDefault="00B21A8A" w:rsidP="007407DF">
      <w:pPr>
        <w:pStyle w:val="Bibliography"/>
        <w:rPr>
          <w:rFonts w:cs="Times New Roman"/>
          <w:szCs w:val="24"/>
        </w:rPr>
      </w:pPr>
      <w:r>
        <w:rPr>
          <w:rFonts w:cs="Times New Roman"/>
          <w:smallCaps/>
          <w:szCs w:val="24"/>
        </w:rPr>
        <w:t>Abid, N.J., Dragan, N., Collard, M.L., and Maletic, J.I</w:t>
      </w:r>
      <w:del w:id="2874" w:author="blake grills" w:date="2020-04-03T10:17:00Z">
        <w:r w:rsidR="00094B30" w:rsidDel="00CF64B0">
          <w:rPr>
            <w:rFonts w:cs="Times New Roman"/>
            <w:smallCaps/>
            <w:szCs w:val="24"/>
          </w:rPr>
          <w:delText xml:space="preserve">.  </w:delText>
        </w:r>
      </w:del>
      <w:ins w:id="2875" w:author="blake grills" w:date="2020-04-03T10:17:00Z">
        <w:r w:rsidR="00CF64B0">
          <w:rPr>
            <w:rFonts w:cs="Times New Roman"/>
            <w:smallCaps/>
            <w:szCs w:val="24"/>
          </w:rPr>
          <w:t xml:space="preserve">.  </w:t>
        </w:r>
      </w:ins>
      <w:r>
        <w:rPr>
          <w:rFonts w:cs="Times New Roman"/>
          <w:szCs w:val="24"/>
        </w:rPr>
        <w:t>2015</w:t>
      </w:r>
      <w:del w:id="2876" w:author="blake grills" w:date="2020-04-03T10:17:00Z">
        <w:r w:rsidR="00094B30" w:rsidDel="00CF64B0">
          <w:rPr>
            <w:rFonts w:cs="Times New Roman"/>
            <w:szCs w:val="24"/>
          </w:rPr>
          <w:delText xml:space="preserve">.  </w:delText>
        </w:r>
      </w:del>
      <w:ins w:id="2877" w:author="blake grills" w:date="2020-04-03T10:17:00Z">
        <w:r w:rsidR="00CF64B0">
          <w:rPr>
            <w:rFonts w:cs="Times New Roman"/>
            <w:szCs w:val="24"/>
          </w:rPr>
          <w:t xml:space="preserve">.  </w:t>
        </w:r>
      </w:ins>
      <w:r>
        <w:rPr>
          <w:rFonts w:cs="Times New Roman"/>
          <w:szCs w:val="24"/>
        </w:rPr>
        <w:t>Using stereotypes in the automatic generation of natural language summaries for C++ methods</w:t>
      </w:r>
      <w:del w:id="2878" w:author="blake grills" w:date="2020-04-03T10:17:00Z">
        <w:r w:rsidR="00094B30" w:rsidDel="00CF64B0">
          <w:rPr>
            <w:rFonts w:cs="Times New Roman"/>
            <w:szCs w:val="24"/>
          </w:rPr>
          <w:delText xml:space="preserve">.  </w:delText>
        </w:r>
      </w:del>
      <w:ins w:id="2879" w:author="blake grills" w:date="2020-04-03T10:17:00Z">
        <w:r w:rsidR="00CF64B0">
          <w:rPr>
            <w:rFonts w:cs="Times New Roman"/>
            <w:szCs w:val="24"/>
          </w:rPr>
          <w:t xml:space="preserve">.  </w:t>
        </w:r>
      </w:ins>
      <w:r>
        <w:rPr>
          <w:rFonts w:cs="Times New Roman"/>
          <w:i/>
          <w:iCs/>
          <w:szCs w:val="24"/>
        </w:rPr>
        <w:t>2015 IEEE International Conference on Software Maintenance and Evolution (ICSME)</w:t>
      </w:r>
      <w:r>
        <w:rPr>
          <w:rFonts w:cs="Times New Roman"/>
          <w:szCs w:val="24"/>
        </w:rPr>
        <w:t>, IEEE, 561–565.</w:t>
      </w:r>
    </w:p>
    <w:p w14:paraId="0B4A6174" w14:textId="1264799D" w:rsidR="00B21A8A" w:rsidRDefault="00B21A8A" w:rsidP="007407DF">
      <w:pPr>
        <w:pStyle w:val="Bibliography"/>
        <w:rPr>
          <w:rFonts w:cs="Times New Roman"/>
          <w:szCs w:val="24"/>
        </w:rPr>
      </w:pPr>
      <w:r>
        <w:rPr>
          <w:rFonts w:cs="Times New Roman"/>
          <w:smallCaps/>
          <w:szCs w:val="24"/>
        </w:rPr>
        <w:t>Allamanis, M., Peng, H., and Sutton, C</w:t>
      </w:r>
      <w:del w:id="2880" w:author="blake grills" w:date="2020-04-03T10:17:00Z">
        <w:r w:rsidR="00094B30" w:rsidDel="00CF64B0">
          <w:rPr>
            <w:rFonts w:cs="Times New Roman"/>
            <w:smallCaps/>
            <w:szCs w:val="24"/>
          </w:rPr>
          <w:delText xml:space="preserve">.  </w:delText>
        </w:r>
      </w:del>
      <w:ins w:id="2881" w:author="blake grills" w:date="2020-04-03T10:17:00Z">
        <w:r w:rsidR="00CF64B0">
          <w:rPr>
            <w:rFonts w:cs="Times New Roman"/>
            <w:smallCaps/>
            <w:szCs w:val="24"/>
          </w:rPr>
          <w:t xml:space="preserve">.  </w:t>
        </w:r>
      </w:ins>
      <w:r>
        <w:rPr>
          <w:rFonts w:cs="Times New Roman"/>
          <w:szCs w:val="24"/>
        </w:rPr>
        <w:t>2016</w:t>
      </w:r>
      <w:del w:id="2882" w:author="blake grills" w:date="2020-04-03T10:17:00Z">
        <w:r w:rsidR="00094B30" w:rsidDel="00CF64B0">
          <w:rPr>
            <w:rFonts w:cs="Times New Roman"/>
            <w:szCs w:val="24"/>
          </w:rPr>
          <w:delText xml:space="preserve">.  </w:delText>
        </w:r>
      </w:del>
      <w:ins w:id="2883" w:author="blake grills" w:date="2020-04-03T10:17:00Z">
        <w:r w:rsidR="00CF64B0">
          <w:rPr>
            <w:rFonts w:cs="Times New Roman"/>
            <w:szCs w:val="24"/>
          </w:rPr>
          <w:t xml:space="preserve">.  </w:t>
        </w:r>
      </w:ins>
      <w:r>
        <w:rPr>
          <w:rFonts w:cs="Times New Roman"/>
          <w:szCs w:val="24"/>
        </w:rPr>
        <w:t>A Convolutional Attention Network for Extreme Summarization of Source Code</w:t>
      </w:r>
      <w:del w:id="2884" w:author="blake grills" w:date="2020-04-03T10:17:00Z">
        <w:r w:rsidR="00094B30" w:rsidDel="00CF64B0">
          <w:rPr>
            <w:rFonts w:cs="Times New Roman"/>
            <w:szCs w:val="24"/>
          </w:rPr>
          <w:delText xml:space="preserve">.  </w:delText>
        </w:r>
      </w:del>
      <w:ins w:id="2885" w:author="blake grills" w:date="2020-04-03T10:17:00Z">
        <w:r w:rsidR="00CF64B0">
          <w:rPr>
            <w:rFonts w:cs="Times New Roman"/>
            <w:szCs w:val="24"/>
          </w:rPr>
          <w:t xml:space="preserve">.  </w:t>
        </w:r>
      </w:ins>
      <w:r>
        <w:rPr>
          <w:rFonts w:cs="Times New Roman"/>
          <w:i/>
          <w:iCs/>
          <w:szCs w:val="24"/>
        </w:rPr>
        <w:t>arXiv:1602.03001 [cs]</w:t>
      </w:r>
      <w:r>
        <w:rPr>
          <w:rFonts w:cs="Times New Roman"/>
          <w:szCs w:val="24"/>
        </w:rPr>
        <w:t>.</w:t>
      </w:r>
    </w:p>
    <w:p w14:paraId="3F894CD9" w14:textId="11D8635C" w:rsidR="00B21A8A" w:rsidRDefault="00B21A8A" w:rsidP="007407DF">
      <w:pPr>
        <w:pStyle w:val="Bibliography"/>
        <w:rPr>
          <w:rFonts w:cs="Times New Roman"/>
          <w:szCs w:val="24"/>
        </w:rPr>
      </w:pPr>
      <w:r>
        <w:rPr>
          <w:rFonts w:cs="Times New Roman"/>
          <w:smallCaps/>
          <w:szCs w:val="24"/>
        </w:rPr>
        <w:t>Arafat, O</w:t>
      </w:r>
      <w:del w:id="2886" w:author="blake grills" w:date="2020-04-03T10:17:00Z">
        <w:r w:rsidR="00094B30" w:rsidDel="00CF64B0">
          <w:rPr>
            <w:rFonts w:cs="Times New Roman"/>
            <w:smallCaps/>
            <w:szCs w:val="24"/>
          </w:rPr>
          <w:delText xml:space="preserve">.  </w:delText>
        </w:r>
      </w:del>
      <w:ins w:id="2887" w:author="blake grills" w:date="2020-04-03T10:17:00Z">
        <w:r w:rsidR="00CF64B0">
          <w:rPr>
            <w:rFonts w:cs="Times New Roman"/>
            <w:smallCaps/>
            <w:szCs w:val="24"/>
          </w:rPr>
          <w:t xml:space="preserve">.  </w:t>
        </w:r>
      </w:ins>
      <w:r>
        <w:rPr>
          <w:rFonts w:cs="Times New Roman"/>
          <w:smallCaps/>
          <w:szCs w:val="24"/>
        </w:rPr>
        <w:t>and Riehle, D</w:t>
      </w:r>
      <w:del w:id="2888" w:author="blake grills" w:date="2020-04-03T10:17:00Z">
        <w:r w:rsidR="00094B30" w:rsidDel="00CF64B0">
          <w:rPr>
            <w:rFonts w:cs="Times New Roman"/>
            <w:smallCaps/>
            <w:szCs w:val="24"/>
          </w:rPr>
          <w:delText xml:space="preserve">.  </w:delText>
        </w:r>
      </w:del>
      <w:ins w:id="2889" w:author="blake grills" w:date="2020-04-03T10:17:00Z">
        <w:r w:rsidR="00CF64B0">
          <w:rPr>
            <w:rFonts w:cs="Times New Roman"/>
            <w:smallCaps/>
            <w:szCs w:val="24"/>
          </w:rPr>
          <w:t xml:space="preserve">.  </w:t>
        </w:r>
      </w:ins>
      <w:r>
        <w:rPr>
          <w:rFonts w:cs="Times New Roman"/>
          <w:szCs w:val="24"/>
        </w:rPr>
        <w:t>2009</w:t>
      </w:r>
      <w:del w:id="2890" w:author="blake grills" w:date="2020-04-03T10:17:00Z">
        <w:r w:rsidR="00094B30" w:rsidDel="00CF64B0">
          <w:rPr>
            <w:rFonts w:cs="Times New Roman"/>
            <w:szCs w:val="24"/>
          </w:rPr>
          <w:delText xml:space="preserve">.  </w:delText>
        </w:r>
      </w:del>
      <w:ins w:id="2891" w:author="blake grills" w:date="2020-04-03T10:17:00Z">
        <w:r w:rsidR="00CF64B0">
          <w:rPr>
            <w:rFonts w:cs="Times New Roman"/>
            <w:szCs w:val="24"/>
          </w:rPr>
          <w:t xml:space="preserve">.  </w:t>
        </w:r>
      </w:ins>
      <w:r>
        <w:rPr>
          <w:rFonts w:cs="Times New Roman"/>
          <w:szCs w:val="24"/>
        </w:rPr>
        <w:t>The commenting practice of open source</w:t>
      </w:r>
      <w:del w:id="2892" w:author="blake grills" w:date="2020-04-03T10:17:00Z">
        <w:r w:rsidR="00094B30" w:rsidDel="00CF64B0">
          <w:rPr>
            <w:rFonts w:cs="Times New Roman"/>
            <w:szCs w:val="24"/>
          </w:rPr>
          <w:delText xml:space="preserve">.  </w:delText>
        </w:r>
      </w:del>
      <w:ins w:id="2893" w:author="blake grills" w:date="2020-04-03T10:17:00Z">
        <w:r w:rsidR="00CF64B0">
          <w:rPr>
            <w:rFonts w:cs="Times New Roman"/>
            <w:szCs w:val="24"/>
          </w:rPr>
          <w:t xml:space="preserve">.  </w:t>
        </w:r>
      </w:ins>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6949E8E0" w:rsidR="00B21A8A" w:rsidRDefault="00B21A8A" w:rsidP="007407DF">
      <w:pPr>
        <w:pStyle w:val="Bibliography"/>
        <w:rPr>
          <w:rFonts w:cs="Times New Roman"/>
          <w:szCs w:val="24"/>
        </w:rPr>
      </w:pPr>
      <w:r>
        <w:rPr>
          <w:rFonts w:cs="Times New Roman"/>
          <w:smallCaps/>
          <w:szCs w:val="24"/>
        </w:rPr>
        <w:t>Bacchelli, A., D’Ambros, M., and Lanza, M</w:t>
      </w:r>
      <w:del w:id="2894" w:author="blake grills" w:date="2020-04-03T10:17:00Z">
        <w:r w:rsidR="00094B30" w:rsidDel="00CF64B0">
          <w:rPr>
            <w:rFonts w:cs="Times New Roman"/>
            <w:smallCaps/>
            <w:szCs w:val="24"/>
          </w:rPr>
          <w:delText xml:space="preserve">.  </w:delText>
        </w:r>
      </w:del>
      <w:ins w:id="2895" w:author="blake grills" w:date="2020-04-03T10:17:00Z">
        <w:r w:rsidR="00CF64B0">
          <w:rPr>
            <w:rFonts w:cs="Times New Roman"/>
            <w:smallCaps/>
            <w:szCs w:val="24"/>
          </w:rPr>
          <w:t xml:space="preserve">.  </w:t>
        </w:r>
      </w:ins>
      <w:r>
        <w:rPr>
          <w:rFonts w:cs="Times New Roman"/>
          <w:szCs w:val="24"/>
        </w:rPr>
        <w:t>2010a</w:t>
      </w:r>
      <w:del w:id="2896" w:author="blake grills" w:date="2020-04-03T10:17:00Z">
        <w:r w:rsidR="00094B30" w:rsidDel="00CF64B0">
          <w:rPr>
            <w:rFonts w:cs="Times New Roman"/>
            <w:szCs w:val="24"/>
          </w:rPr>
          <w:delText xml:space="preserve">.  </w:delText>
        </w:r>
      </w:del>
      <w:ins w:id="2897" w:author="blake grills" w:date="2020-04-03T10:17:00Z">
        <w:r w:rsidR="00CF64B0">
          <w:rPr>
            <w:rFonts w:cs="Times New Roman"/>
            <w:szCs w:val="24"/>
          </w:rPr>
          <w:t xml:space="preserve">.  </w:t>
        </w:r>
      </w:ins>
      <w:r>
        <w:rPr>
          <w:rFonts w:cs="Times New Roman"/>
          <w:szCs w:val="24"/>
        </w:rPr>
        <w:t>Extracting Source Code from E-Mails</w:t>
      </w:r>
      <w:del w:id="2898" w:author="blake grills" w:date="2020-04-03T10:17:00Z">
        <w:r w:rsidR="00094B30" w:rsidDel="00CF64B0">
          <w:rPr>
            <w:rFonts w:cs="Times New Roman"/>
            <w:szCs w:val="24"/>
          </w:rPr>
          <w:delText xml:space="preserve">.  </w:delText>
        </w:r>
      </w:del>
      <w:ins w:id="2899" w:author="blake grills" w:date="2020-04-03T10:17:00Z">
        <w:r w:rsidR="00CF64B0">
          <w:rPr>
            <w:rFonts w:cs="Times New Roman"/>
            <w:szCs w:val="24"/>
          </w:rPr>
          <w:t xml:space="preserve">.  </w:t>
        </w:r>
      </w:ins>
      <w:r>
        <w:rPr>
          <w:rFonts w:cs="Times New Roman"/>
          <w:i/>
          <w:iCs/>
          <w:szCs w:val="24"/>
        </w:rPr>
        <w:t>2010 IEEE 18th International Conference on Program Comprehension</w:t>
      </w:r>
      <w:r>
        <w:rPr>
          <w:rFonts w:cs="Times New Roman"/>
          <w:szCs w:val="24"/>
        </w:rPr>
        <w:t>, IEEE, 24–33.</w:t>
      </w:r>
    </w:p>
    <w:p w14:paraId="29593759" w14:textId="25E5C2A6" w:rsidR="00B21A8A" w:rsidRDefault="00B21A8A" w:rsidP="007407DF">
      <w:pPr>
        <w:pStyle w:val="Bibliography"/>
        <w:rPr>
          <w:rFonts w:cs="Times New Roman"/>
          <w:szCs w:val="24"/>
        </w:rPr>
      </w:pPr>
      <w:r>
        <w:rPr>
          <w:rFonts w:cs="Times New Roman"/>
          <w:smallCaps/>
          <w:szCs w:val="24"/>
        </w:rPr>
        <w:t>Bacchelli, A., Lanza, M., and Robbes, R</w:t>
      </w:r>
      <w:del w:id="2900" w:author="blake grills" w:date="2020-04-03T10:17:00Z">
        <w:r w:rsidR="00094B30" w:rsidDel="00CF64B0">
          <w:rPr>
            <w:rFonts w:cs="Times New Roman"/>
            <w:smallCaps/>
            <w:szCs w:val="24"/>
          </w:rPr>
          <w:delText xml:space="preserve">.  </w:delText>
        </w:r>
      </w:del>
      <w:ins w:id="2901" w:author="blake grills" w:date="2020-04-03T10:17:00Z">
        <w:r w:rsidR="00CF64B0">
          <w:rPr>
            <w:rFonts w:cs="Times New Roman"/>
            <w:smallCaps/>
            <w:szCs w:val="24"/>
          </w:rPr>
          <w:t xml:space="preserve">.  </w:t>
        </w:r>
      </w:ins>
      <w:r>
        <w:rPr>
          <w:rFonts w:cs="Times New Roman"/>
          <w:szCs w:val="24"/>
        </w:rPr>
        <w:t>2010b</w:t>
      </w:r>
      <w:del w:id="2902" w:author="blake grills" w:date="2020-04-03T10:17:00Z">
        <w:r w:rsidR="00094B30" w:rsidDel="00CF64B0">
          <w:rPr>
            <w:rFonts w:cs="Times New Roman"/>
            <w:szCs w:val="24"/>
          </w:rPr>
          <w:delText xml:space="preserve">.  </w:delText>
        </w:r>
      </w:del>
      <w:ins w:id="2903" w:author="blake grills" w:date="2020-04-03T10:17:00Z">
        <w:r w:rsidR="00CF64B0">
          <w:rPr>
            <w:rFonts w:cs="Times New Roman"/>
            <w:szCs w:val="24"/>
          </w:rPr>
          <w:t xml:space="preserve">.  </w:t>
        </w:r>
      </w:ins>
      <w:r>
        <w:rPr>
          <w:rFonts w:cs="Times New Roman"/>
          <w:szCs w:val="24"/>
        </w:rPr>
        <w:t>Linking e-mails and source code artifacts</w:t>
      </w:r>
      <w:del w:id="2904" w:author="blake grills" w:date="2020-04-03T10:17:00Z">
        <w:r w:rsidR="00094B30" w:rsidDel="00CF64B0">
          <w:rPr>
            <w:rFonts w:cs="Times New Roman"/>
            <w:szCs w:val="24"/>
          </w:rPr>
          <w:delText xml:space="preserve">.  </w:delText>
        </w:r>
      </w:del>
      <w:ins w:id="2905" w:author="blake grills" w:date="2020-04-03T10:17:00Z">
        <w:r w:rsidR="00CF64B0">
          <w:rPr>
            <w:rFonts w:cs="Times New Roman"/>
            <w:szCs w:val="24"/>
          </w:rPr>
          <w:t xml:space="preserve">.  </w:t>
        </w:r>
      </w:ins>
      <w:r>
        <w:rPr>
          <w:rFonts w:cs="Times New Roman"/>
          <w:i/>
          <w:iCs/>
          <w:szCs w:val="24"/>
        </w:rPr>
        <w:t>Proceedings of the 32nd ACM/IEEE International Conference on Software Engineering - ICSE ’10</w:t>
      </w:r>
      <w:r>
        <w:rPr>
          <w:rFonts w:cs="Times New Roman"/>
          <w:szCs w:val="24"/>
        </w:rPr>
        <w:t>, ACM Press, 375.</w:t>
      </w:r>
    </w:p>
    <w:p w14:paraId="5EAD2912" w14:textId="5DBF5D89" w:rsidR="00B21A8A" w:rsidRDefault="00B21A8A" w:rsidP="007407DF">
      <w:pPr>
        <w:pStyle w:val="Bibliography"/>
        <w:rPr>
          <w:rFonts w:cs="Times New Roman"/>
          <w:szCs w:val="24"/>
        </w:rPr>
      </w:pPr>
      <w:r>
        <w:rPr>
          <w:rFonts w:cs="Times New Roman"/>
          <w:smallCaps/>
          <w:szCs w:val="24"/>
        </w:rPr>
        <w:t>Binkley, D., Lawrie, D., Hill, E., et al</w:t>
      </w:r>
      <w:del w:id="2906" w:author="blake grills" w:date="2020-04-03T10:17:00Z">
        <w:r w:rsidR="00094B30" w:rsidDel="00CF64B0">
          <w:rPr>
            <w:rFonts w:cs="Times New Roman"/>
            <w:smallCaps/>
            <w:szCs w:val="24"/>
          </w:rPr>
          <w:delText xml:space="preserve">.  </w:delText>
        </w:r>
      </w:del>
      <w:ins w:id="2907" w:author="blake grills" w:date="2020-04-03T10:17:00Z">
        <w:r w:rsidR="00CF64B0">
          <w:rPr>
            <w:rFonts w:cs="Times New Roman"/>
            <w:smallCaps/>
            <w:szCs w:val="24"/>
          </w:rPr>
          <w:t xml:space="preserve">.  </w:t>
        </w:r>
      </w:ins>
      <w:r>
        <w:rPr>
          <w:rFonts w:cs="Times New Roman"/>
          <w:szCs w:val="24"/>
        </w:rPr>
        <w:t>2013</w:t>
      </w:r>
      <w:del w:id="2908" w:author="blake grills" w:date="2020-04-03T10:17:00Z">
        <w:r w:rsidR="00094B30" w:rsidDel="00CF64B0">
          <w:rPr>
            <w:rFonts w:cs="Times New Roman"/>
            <w:szCs w:val="24"/>
          </w:rPr>
          <w:delText xml:space="preserve">.  </w:delText>
        </w:r>
      </w:del>
      <w:ins w:id="2909" w:author="blake grills" w:date="2020-04-03T10:17:00Z">
        <w:r w:rsidR="00CF64B0">
          <w:rPr>
            <w:rFonts w:cs="Times New Roman"/>
            <w:szCs w:val="24"/>
          </w:rPr>
          <w:t xml:space="preserve">.  </w:t>
        </w:r>
      </w:ins>
      <w:r>
        <w:rPr>
          <w:rFonts w:cs="Times New Roman"/>
          <w:szCs w:val="24"/>
        </w:rPr>
        <w:t>Task-Driven Software Summarization</w:t>
      </w:r>
      <w:del w:id="2910" w:author="blake grills" w:date="2020-04-03T10:17:00Z">
        <w:r w:rsidR="00094B30" w:rsidDel="00CF64B0">
          <w:rPr>
            <w:rFonts w:cs="Times New Roman"/>
            <w:szCs w:val="24"/>
          </w:rPr>
          <w:delText xml:space="preserve">.  </w:delText>
        </w:r>
      </w:del>
      <w:ins w:id="2911" w:author="blake grills" w:date="2020-04-03T10:17:00Z">
        <w:r w:rsidR="00CF64B0">
          <w:rPr>
            <w:rFonts w:cs="Times New Roman"/>
            <w:szCs w:val="24"/>
          </w:rPr>
          <w:t xml:space="preserve">.  </w:t>
        </w:r>
      </w:ins>
      <w:r>
        <w:rPr>
          <w:rFonts w:cs="Times New Roman"/>
          <w:i/>
          <w:iCs/>
          <w:szCs w:val="24"/>
        </w:rPr>
        <w:t>2013 IEEE International Conference on Software Maintenance</w:t>
      </w:r>
      <w:r>
        <w:rPr>
          <w:rFonts w:cs="Times New Roman"/>
          <w:szCs w:val="24"/>
        </w:rPr>
        <w:t>, IEEE, 432–435.</w:t>
      </w:r>
    </w:p>
    <w:p w14:paraId="340D8C47" w14:textId="48C2C035" w:rsidR="00B21A8A" w:rsidRDefault="00B21A8A" w:rsidP="007407DF">
      <w:pPr>
        <w:pStyle w:val="Bibliography"/>
        <w:rPr>
          <w:rFonts w:cs="Times New Roman"/>
          <w:szCs w:val="24"/>
        </w:rPr>
      </w:pPr>
      <w:r>
        <w:rPr>
          <w:rFonts w:cs="Times New Roman"/>
          <w:smallCaps/>
          <w:szCs w:val="24"/>
        </w:rPr>
        <w:t>Borstler, J</w:t>
      </w:r>
      <w:del w:id="2912" w:author="blake grills" w:date="2020-04-03T10:17:00Z">
        <w:r w:rsidR="00094B30" w:rsidDel="00CF64B0">
          <w:rPr>
            <w:rFonts w:cs="Times New Roman"/>
            <w:smallCaps/>
            <w:szCs w:val="24"/>
          </w:rPr>
          <w:delText xml:space="preserve">.  </w:delText>
        </w:r>
      </w:del>
      <w:ins w:id="2913" w:author="blake grills" w:date="2020-04-03T10:17:00Z">
        <w:r w:rsidR="00CF64B0">
          <w:rPr>
            <w:rFonts w:cs="Times New Roman"/>
            <w:smallCaps/>
            <w:szCs w:val="24"/>
          </w:rPr>
          <w:t xml:space="preserve">.  </w:t>
        </w:r>
      </w:ins>
      <w:r>
        <w:rPr>
          <w:rFonts w:cs="Times New Roman"/>
          <w:smallCaps/>
          <w:szCs w:val="24"/>
        </w:rPr>
        <w:t>and Paech, B</w:t>
      </w:r>
      <w:del w:id="2914" w:author="blake grills" w:date="2020-04-03T10:17:00Z">
        <w:r w:rsidR="00094B30" w:rsidDel="00CF64B0">
          <w:rPr>
            <w:rFonts w:cs="Times New Roman"/>
            <w:smallCaps/>
            <w:szCs w:val="24"/>
          </w:rPr>
          <w:delText xml:space="preserve">.  </w:delText>
        </w:r>
      </w:del>
      <w:ins w:id="2915" w:author="blake grills" w:date="2020-04-03T10:17:00Z">
        <w:r w:rsidR="00CF64B0">
          <w:rPr>
            <w:rFonts w:cs="Times New Roman"/>
            <w:smallCaps/>
            <w:szCs w:val="24"/>
          </w:rPr>
          <w:t xml:space="preserve">.  </w:t>
        </w:r>
      </w:ins>
      <w:r>
        <w:rPr>
          <w:rFonts w:cs="Times New Roman"/>
          <w:szCs w:val="24"/>
        </w:rPr>
        <w:t>2016</w:t>
      </w:r>
      <w:del w:id="2916" w:author="blake grills" w:date="2020-04-03T10:17:00Z">
        <w:r w:rsidR="00094B30" w:rsidDel="00CF64B0">
          <w:rPr>
            <w:rFonts w:cs="Times New Roman"/>
            <w:szCs w:val="24"/>
          </w:rPr>
          <w:delText xml:space="preserve">.  </w:delText>
        </w:r>
      </w:del>
      <w:ins w:id="2917" w:author="blake grills" w:date="2020-04-03T10:17:00Z">
        <w:r w:rsidR="00CF64B0">
          <w:rPr>
            <w:rFonts w:cs="Times New Roman"/>
            <w:szCs w:val="24"/>
          </w:rPr>
          <w:t xml:space="preserve">.  </w:t>
        </w:r>
      </w:ins>
      <w:r>
        <w:rPr>
          <w:rFonts w:cs="Times New Roman"/>
          <w:szCs w:val="24"/>
        </w:rPr>
        <w:t>The Role of Method Chains and Comments in Software Readability and Comprehension—An Experiment</w:t>
      </w:r>
      <w:del w:id="2918" w:author="blake grills" w:date="2020-04-03T10:17:00Z">
        <w:r w:rsidR="00094B30" w:rsidDel="00CF64B0">
          <w:rPr>
            <w:rFonts w:cs="Times New Roman"/>
            <w:szCs w:val="24"/>
          </w:rPr>
          <w:delText xml:space="preserve">.  </w:delText>
        </w:r>
      </w:del>
      <w:ins w:id="2919"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6E04E29" w:rsidR="00B21A8A" w:rsidRDefault="00B21A8A" w:rsidP="007407DF">
      <w:pPr>
        <w:pStyle w:val="Bibliography"/>
        <w:rPr>
          <w:rFonts w:cs="Times New Roman"/>
          <w:szCs w:val="24"/>
        </w:rPr>
      </w:pPr>
      <w:r>
        <w:rPr>
          <w:rFonts w:cs="Times New Roman"/>
          <w:smallCaps/>
          <w:szCs w:val="24"/>
        </w:rPr>
        <w:t>Chen, H., Huang, Y., Liu, Z., Chen, X., Zhou, F., and Luo, X</w:t>
      </w:r>
      <w:del w:id="2920" w:author="blake grills" w:date="2020-04-03T10:17:00Z">
        <w:r w:rsidR="00094B30" w:rsidDel="00CF64B0">
          <w:rPr>
            <w:rFonts w:cs="Times New Roman"/>
            <w:smallCaps/>
            <w:szCs w:val="24"/>
          </w:rPr>
          <w:delText xml:space="preserve">.  </w:delText>
        </w:r>
      </w:del>
      <w:ins w:id="2921" w:author="blake grills" w:date="2020-04-03T10:17:00Z">
        <w:r w:rsidR="00CF64B0">
          <w:rPr>
            <w:rFonts w:cs="Times New Roman"/>
            <w:smallCaps/>
            <w:szCs w:val="24"/>
          </w:rPr>
          <w:t xml:space="preserve">.  </w:t>
        </w:r>
      </w:ins>
      <w:r>
        <w:rPr>
          <w:rFonts w:cs="Times New Roman"/>
          <w:szCs w:val="24"/>
        </w:rPr>
        <w:t>2019</w:t>
      </w:r>
      <w:del w:id="2922" w:author="blake grills" w:date="2020-04-03T10:17:00Z">
        <w:r w:rsidR="00094B30" w:rsidDel="00CF64B0">
          <w:rPr>
            <w:rFonts w:cs="Times New Roman"/>
            <w:szCs w:val="24"/>
          </w:rPr>
          <w:delText xml:space="preserve">.  </w:delText>
        </w:r>
      </w:del>
      <w:ins w:id="2923" w:author="blake grills" w:date="2020-04-03T10:17:00Z">
        <w:r w:rsidR="00CF64B0">
          <w:rPr>
            <w:rFonts w:cs="Times New Roman"/>
            <w:szCs w:val="24"/>
          </w:rPr>
          <w:t xml:space="preserve">.  </w:t>
        </w:r>
      </w:ins>
      <w:r>
        <w:rPr>
          <w:rFonts w:cs="Times New Roman"/>
          <w:szCs w:val="24"/>
        </w:rPr>
        <w:t>Automatically detecting the scopes of source code comments</w:t>
      </w:r>
      <w:del w:id="2924" w:author="blake grills" w:date="2020-04-03T10:17:00Z">
        <w:r w:rsidR="00094B30" w:rsidDel="00CF64B0">
          <w:rPr>
            <w:rFonts w:cs="Times New Roman"/>
            <w:szCs w:val="24"/>
          </w:rPr>
          <w:delText xml:space="preserve">.  </w:delText>
        </w:r>
      </w:del>
      <w:ins w:id="2925" w:author="blake grills" w:date="2020-04-03T10:17:00Z">
        <w:r w:rsidR="00CF64B0">
          <w:rPr>
            <w:rFonts w:cs="Times New Roman"/>
            <w:szCs w:val="24"/>
          </w:rPr>
          <w:t xml:space="preserve">.  </w:t>
        </w:r>
      </w:ins>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46D98B4" w:rsidR="00B21A8A" w:rsidRDefault="00B21A8A" w:rsidP="007407DF">
      <w:pPr>
        <w:pStyle w:val="Bibliography"/>
        <w:rPr>
          <w:rFonts w:cs="Times New Roman"/>
          <w:szCs w:val="24"/>
        </w:rPr>
      </w:pPr>
      <w:r>
        <w:rPr>
          <w:rFonts w:cs="Times New Roman"/>
          <w:smallCaps/>
          <w:szCs w:val="24"/>
        </w:rPr>
        <w:t>Collard, M.L</w:t>
      </w:r>
      <w:del w:id="2926" w:author="blake grills" w:date="2020-04-03T10:17:00Z">
        <w:r w:rsidR="00094B30" w:rsidDel="00CF64B0">
          <w:rPr>
            <w:rFonts w:cs="Times New Roman"/>
            <w:smallCaps/>
            <w:szCs w:val="24"/>
          </w:rPr>
          <w:delText xml:space="preserve">.  </w:delText>
        </w:r>
      </w:del>
      <w:ins w:id="2927" w:author="blake grills" w:date="2020-04-03T10:17:00Z">
        <w:r w:rsidR="00CF64B0">
          <w:rPr>
            <w:rFonts w:cs="Times New Roman"/>
            <w:smallCaps/>
            <w:szCs w:val="24"/>
          </w:rPr>
          <w:t xml:space="preserve">.  </w:t>
        </w:r>
      </w:ins>
      <w:r>
        <w:rPr>
          <w:rFonts w:cs="Times New Roman"/>
          <w:smallCaps/>
          <w:szCs w:val="24"/>
        </w:rPr>
        <w:t>and Maletic, J.I</w:t>
      </w:r>
      <w:del w:id="2928" w:author="blake grills" w:date="2020-04-03T10:17:00Z">
        <w:r w:rsidR="00094B30" w:rsidDel="00CF64B0">
          <w:rPr>
            <w:rFonts w:cs="Times New Roman"/>
            <w:smallCaps/>
            <w:szCs w:val="24"/>
          </w:rPr>
          <w:delText xml:space="preserve">.  </w:delText>
        </w:r>
      </w:del>
      <w:ins w:id="2929" w:author="blake grills" w:date="2020-04-03T10:17:00Z">
        <w:r w:rsidR="00CF64B0">
          <w:rPr>
            <w:rFonts w:cs="Times New Roman"/>
            <w:smallCaps/>
            <w:szCs w:val="24"/>
          </w:rPr>
          <w:t xml:space="preserve">.  </w:t>
        </w:r>
      </w:ins>
      <w:r>
        <w:rPr>
          <w:rFonts w:cs="Times New Roman"/>
          <w:szCs w:val="24"/>
        </w:rPr>
        <w:t>srcML</w:t>
      </w:r>
      <w:del w:id="2930" w:author="blake grills" w:date="2020-04-03T10:17:00Z">
        <w:r w:rsidR="00094B30" w:rsidDel="00CF64B0">
          <w:rPr>
            <w:rFonts w:cs="Times New Roman"/>
            <w:szCs w:val="24"/>
          </w:rPr>
          <w:delText xml:space="preserve">.  </w:delText>
        </w:r>
      </w:del>
      <w:ins w:id="2931" w:author="blake grills" w:date="2020-04-03T10:17:00Z">
        <w:r w:rsidR="00CF64B0">
          <w:rPr>
            <w:rFonts w:cs="Times New Roman"/>
            <w:szCs w:val="24"/>
          </w:rPr>
          <w:t xml:space="preserve">.  </w:t>
        </w:r>
      </w:ins>
      <w:r>
        <w:rPr>
          <w:rFonts w:cs="Times New Roman"/>
          <w:i/>
          <w:iCs/>
          <w:szCs w:val="24"/>
        </w:rPr>
        <w:t>srcML</w:t>
      </w:r>
      <w:r>
        <w:rPr>
          <w:rFonts w:cs="Times New Roman"/>
          <w:szCs w:val="24"/>
        </w:rPr>
        <w:t>.</w:t>
      </w:r>
    </w:p>
    <w:p w14:paraId="79FBB349" w14:textId="17E71F57" w:rsidR="00B21A8A" w:rsidRDefault="00B21A8A" w:rsidP="007407DF">
      <w:pPr>
        <w:pStyle w:val="Bibliography"/>
        <w:rPr>
          <w:rFonts w:cs="Times New Roman"/>
          <w:szCs w:val="24"/>
        </w:rPr>
      </w:pPr>
      <w:r>
        <w:rPr>
          <w:rFonts w:cs="Times New Roman"/>
          <w:smallCaps/>
          <w:szCs w:val="24"/>
        </w:rPr>
        <w:t>Cortes-Coy, L.F., Linares-Vasquez, M., Aponte, J., and Poshyvanyk, D</w:t>
      </w:r>
      <w:del w:id="2932" w:author="blake grills" w:date="2020-04-03T10:17:00Z">
        <w:r w:rsidR="00094B30" w:rsidDel="00CF64B0">
          <w:rPr>
            <w:rFonts w:cs="Times New Roman"/>
            <w:smallCaps/>
            <w:szCs w:val="24"/>
          </w:rPr>
          <w:delText xml:space="preserve">.  </w:delText>
        </w:r>
      </w:del>
      <w:ins w:id="2933" w:author="blake grills" w:date="2020-04-03T10:17:00Z">
        <w:r w:rsidR="00CF64B0">
          <w:rPr>
            <w:rFonts w:cs="Times New Roman"/>
            <w:smallCaps/>
            <w:szCs w:val="24"/>
          </w:rPr>
          <w:t xml:space="preserve">.  </w:t>
        </w:r>
      </w:ins>
      <w:r>
        <w:rPr>
          <w:rFonts w:cs="Times New Roman"/>
          <w:szCs w:val="24"/>
        </w:rPr>
        <w:t>2014</w:t>
      </w:r>
      <w:del w:id="2934" w:author="blake grills" w:date="2020-04-03T10:17:00Z">
        <w:r w:rsidR="00094B30" w:rsidDel="00CF64B0">
          <w:rPr>
            <w:rFonts w:cs="Times New Roman"/>
            <w:szCs w:val="24"/>
          </w:rPr>
          <w:delText xml:space="preserve">.  </w:delText>
        </w:r>
      </w:del>
      <w:ins w:id="2935" w:author="blake grills" w:date="2020-04-03T10:17:00Z">
        <w:r w:rsidR="00CF64B0">
          <w:rPr>
            <w:rFonts w:cs="Times New Roman"/>
            <w:szCs w:val="24"/>
          </w:rPr>
          <w:t xml:space="preserve">.  </w:t>
        </w:r>
      </w:ins>
      <w:r>
        <w:rPr>
          <w:rFonts w:cs="Times New Roman"/>
          <w:szCs w:val="24"/>
        </w:rPr>
        <w:t>On Automatically Generating Commit Messages via Summarization of Source Code Changes</w:t>
      </w:r>
      <w:del w:id="2936" w:author="blake grills" w:date="2020-04-03T10:17:00Z">
        <w:r w:rsidR="00094B30" w:rsidDel="00CF64B0">
          <w:rPr>
            <w:rFonts w:cs="Times New Roman"/>
            <w:szCs w:val="24"/>
          </w:rPr>
          <w:delText xml:space="preserve">.  </w:delText>
        </w:r>
      </w:del>
      <w:ins w:id="2937" w:author="blake grills" w:date="2020-04-03T10:17:00Z">
        <w:r w:rsidR="00CF64B0">
          <w:rPr>
            <w:rFonts w:cs="Times New Roman"/>
            <w:szCs w:val="24"/>
          </w:rPr>
          <w:t xml:space="preserve">.  </w:t>
        </w:r>
      </w:ins>
      <w:r>
        <w:rPr>
          <w:rFonts w:cs="Times New Roman"/>
          <w:i/>
          <w:iCs/>
          <w:szCs w:val="24"/>
        </w:rPr>
        <w:t>2014 IEEE 14th International Working Conference on Source Code Analysis and Manipulation</w:t>
      </w:r>
      <w:r>
        <w:rPr>
          <w:rFonts w:cs="Times New Roman"/>
          <w:szCs w:val="24"/>
        </w:rPr>
        <w:t>, IEEE, 275–284.</w:t>
      </w:r>
    </w:p>
    <w:p w14:paraId="4819EB5C" w14:textId="5F6890E5" w:rsidR="00B21A8A" w:rsidRDefault="00B21A8A" w:rsidP="007407DF">
      <w:pPr>
        <w:pStyle w:val="Bibliography"/>
        <w:rPr>
          <w:rFonts w:cs="Times New Roman"/>
          <w:szCs w:val="24"/>
        </w:rPr>
      </w:pPr>
      <w:r>
        <w:rPr>
          <w:rFonts w:cs="Times New Roman"/>
          <w:smallCaps/>
          <w:szCs w:val="24"/>
        </w:rPr>
        <w:t>Détienne, F</w:t>
      </w:r>
      <w:del w:id="2938" w:author="blake grills" w:date="2020-04-03T10:17:00Z">
        <w:r w:rsidR="00094B30" w:rsidDel="00CF64B0">
          <w:rPr>
            <w:rFonts w:cs="Times New Roman"/>
            <w:smallCaps/>
            <w:szCs w:val="24"/>
          </w:rPr>
          <w:delText xml:space="preserve">.  </w:delText>
        </w:r>
      </w:del>
      <w:ins w:id="2939" w:author="blake grills" w:date="2020-04-03T10:17:00Z">
        <w:r w:rsidR="00CF64B0">
          <w:rPr>
            <w:rFonts w:cs="Times New Roman"/>
            <w:smallCaps/>
            <w:szCs w:val="24"/>
          </w:rPr>
          <w:t xml:space="preserve">.  </w:t>
        </w:r>
      </w:ins>
      <w:r>
        <w:rPr>
          <w:rFonts w:cs="Times New Roman"/>
          <w:szCs w:val="24"/>
        </w:rPr>
        <w:t>1990</w:t>
      </w:r>
      <w:del w:id="2940" w:author="blake grills" w:date="2020-04-03T10:17:00Z">
        <w:r w:rsidR="00094B30" w:rsidDel="00CF64B0">
          <w:rPr>
            <w:rFonts w:cs="Times New Roman"/>
            <w:szCs w:val="24"/>
          </w:rPr>
          <w:delText xml:space="preserve">.  </w:delText>
        </w:r>
      </w:del>
      <w:ins w:id="2941" w:author="blake grills" w:date="2020-04-03T10:17:00Z">
        <w:r w:rsidR="00CF64B0">
          <w:rPr>
            <w:rFonts w:cs="Times New Roman"/>
            <w:szCs w:val="24"/>
          </w:rPr>
          <w:t xml:space="preserve">.  </w:t>
        </w:r>
      </w:ins>
      <w:r>
        <w:rPr>
          <w:rFonts w:cs="Times New Roman"/>
          <w:szCs w:val="24"/>
        </w:rPr>
        <w:t>Expert Programming Knowledge: A Schema-based Approach</w:t>
      </w:r>
      <w:del w:id="2942" w:author="blake grills" w:date="2020-04-03T10:17:00Z">
        <w:r w:rsidR="00094B30" w:rsidDel="00CF64B0">
          <w:rPr>
            <w:rFonts w:cs="Times New Roman"/>
            <w:szCs w:val="24"/>
          </w:rPr>
          <w:delText xml:space="preserve">.  </w:delText>
        </w:r>
      </w:del>
      <w:ins w:id="2943"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Psychology of Programming</w:t>
      </w:r>
      <w:del w:id="2944" w:author="blake grills" w:date="2020-04-03T10:17:00Z">
        <w:r w:rsidR="00094B30" w:rsidDel="00CF64B0">
          <w:rPr>
            <w:rFonts w:cs="Times New Roman"/>
            <w:szCs w:val="24"/>
          </w:rPr>
          <w:delText xml:space="preserve">.  </w:delText>
        </w:r>
      </w:del>
      <w:ins w:id="2945" w:author="blake grills" w:date="2020-04-03T10:17:00Z">
        <w:r w:rsidR="00CF64B0">
          <w:rPr>
            <w:rFonts w:cs="Times New Roman"/>
            <w:szCs w:val="24"/>
          </w:rPr>
          <w:t xml:space="preserve">.  </w:t>
        </w:r>
      </w:ins>
      <w:r>
        <w:rPr>
          <w:rFonts w:cs="Times New Roman"/>
          <w:szCs w:val="24"/>
        </w:rPr>
        <w:t>Elsevier, 205–222.</w:t>
      </w:r>
    </w:p>
    <w:p w14:paraId="2566FB5F" w14:textId="708841FD" w:rsidR="00B21A8A" w:rsidRDefault="00B21A8A" w:rsidP="007407DF">
      <w:pPr>
        <w:pStyle w:val="Bibliography"/>
        <w:rPr>
          <w:rFonts w:cs="Times New Roman"/>
          <w:szCs w:val="24"/>
        </w:rPr>
      </w:pPr>
      <w:r>
        <w:rPr>
          <w:rFonts w:cs="Times New Roman"/>
          <w:smallCaps/>
          <w:szCs w:val="24"/>
        </w:rPr>
        <w:lastRenderedPageBreak/>
        <w:t>Dolfing, H</w:t>
      </w:r>
      <w:del w:id="2946" w:author="blake grills" w:date="2020-04-03T10:17:00Z">
        <w:r w:rsidR="00094B30" w:rsidDel="00CF64B0">
          <w:rPr>
            <w:rFonts w:cs="Times New Roman"/>
            <w:smallCaps/>
            <w:szCs w:val="24"/>
          </w:rPr>
          <w:delText xml:space="preserve">.  </w:delText>
        </w:r>
      </w:del>
      <w:ins w:id="2947" w:author="blake grills" w:date="2020-04-03T10:17:00Z">
        <w:r w:rsidR="00CF64B0">
          <w:rPr>
            <w:rFonts w:cs="Times New Roman"/>
            <w:smallCaps/>
            <w:szCs w:val="24"/>
          </w:rPr>
          <w:t xml:space="preserve">.  </w:t>
        </w:r>
      </w:ins>
      <w:r>
        <w:rPr>
          <w:rFonts w:cs="Times New Roman"/>
          <w:szCs w:val="24"/>
        </w:rPr>
        <w:t>2019</w:t>
      </w:r>
      <w:del w:id="2948" w:author="blake grills" w:date="2020-04-03T10:17:00Z">
        <w:r w:rsidR="00094B30" w:rsidDel="00CF64B0">
          <w:rPr>
            <w:rFonts w:cs="Times New Roman"/>
            <w:szCs w:val="24"/>
          </w:rPr>
          <w:delText xml:space="preserve">.  </w:delText>
        </w:r>
      </w:del>
      <w:ins w:id="2949" w:author="blake grills" w:date="2020-04-03T10:17:00Z">
        <w:r w:rsidR="00CF64B0">
          <w:rPr>
            <w:rFonts w:cs="Times New Roman"/>
            <w:szCs w:val="24"/>
          </w:rPr>
          <w:t xml:space="preserve">.  </w:t>
        </w:r>
      </w:ins>
      <w:r>
        <w:rPr>
          <w:rFonts w:cs="Times New Roman"/>
          <w:szCs w:val="24"/>
        </w:rPr>
        <w:t>Case Study 4: The $440 Million Software Error at Knight Capital</w:t>
      </w:r>
      <w:del w:id="2950" w:author="blake grills" w:date="2020-04-03T10:17:00Z">
        <w:r w:rsidR="00094B30" w:rsidDel="00CF64B0">
          <w:rPr>
            <w:rFonts w:cs="Times New Roman"/>
            <w:szCs w:val="24"/>
          </w:rPr>
          <w:delText xml:space="preserve">.  </w:delText>
        </w:r>
      </w:del>
      <w:ins w:id="2951"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The Project Success Model</w:t>
      </w:r>
      <w:del w:id="2952" w:author="blake grills" w:date="2020-04-03T10:17:00Z">
        <w:r w:rsidR="00094B30" w:rsidDel="00CF64B0">
          <w:rPr>
            <w:rFonts w:cs="Times New Roman"/>
            <w:szCs w:val="24"/>
          </w:rPr>
          <w:delText xml:space="preserve">.  </w:delText>
        </w:r>
      </w:del>
      <w:ins w:id="2953" w:author="blake grills" w:date="2020-04-03T10:17:00Z">
        <w:r w:rsidR="00CF64B0">
          <w:rPr>
            <w:rFonts w:cs="Times New Roman"/>
            <w:szCs w:val="24"/>
          </w:rPr>
          <w:t xml:space="preserve">.  </w:t>
        </w:r>
      </w:ins>
      <w:r>
        <w:rPr>
          <w:rFonts w:cs="Times New Roman"/>
          <w:szCs w:val="24"/>
        </w:rPr>
        <w:t>Amazon.com Services LLC.</w:t>
      </w:r>
    </w:p>
    <w:p w14:paraId="7AC621E8" w14:textId="638FE43A" w:rsidR="00B21A8A" w:rsidRDefault="00B21A8A" w:rsidP="007407DF">
      <w:pPr>
        <w:pStyle w:val="Bibliography"/>
        <w:rPr>
          <w:rFonts w:cs="Times New Roman"/>
          <w:szCs w:val="24"/>
        </w:rPr>
      </w:pPr>
      <w:r>
        <w:rPr>
          <w:rFonts w:cs="Times New Roman"/>
          <w:smallCaps/>
          <w:szCs w:val="24"/>
        </w:rPr>
        <w:t>Flexra</w:t>
      </w:r>
      <w:del w:id="2954" w:author="blake grills" w:date="2020-04-03T10:17:00Z">
        <w:r w:rsidR="00094B30" w:rsidDel="00CF64B0">
          <w:rPr>
            <w:rFonts w:cs="Times New Roman"/>
            <w:szCs w:val="24"/>
          </w:rPr>
          <w:delText xml:space="preserve">.  </w:delText>
        </w:r>
      </w:del>
      <w:ins w:id="2955" w:author="blake grills" w:date="2020-04-03T10:17:00Z">
        <w:r w:rsidR="00CF64B0">
          <w:rPr>
            <w:rFonts w:cs="Times New Roman"/>
            <w:szCs w:val="24"/>
          </w:rPr>
          <w:t xml:space="preserve">.  </w:t>
        </w:r>
      </w:ins>
      <w:r>
        <w:rPr>
          <w:rFonts w:cs="Times New Roman"/>
          <w:szCs w:val="24"/>
        </w:rPr>
        <w:t>Allegation of Open Source Non-Compliance Leads to Anti-Competitive Practice Lawsuit</w:t>
      </w:r>
      <w:del w:id="2956" w:author="blake grills" w:date="2020-04-03T10:17:00Z">
        <w:r w:rsidR="00094B30" w:rsidDel="00CF64B0">
          <w:rPr>
            <w:rFonts w:cs="Times New Roman"/>
            <w:szCs w:val="24"/>
          </w:rPr>
          <w:delText xml:space="preserve">.  </w:delText>
        </w:r>
      </w:del>
      <w:ins w:id="2957" w:author="blake grills" w:date="2020-04-03T10:17:00Z">
        <w:r w:rsidR="00CF64B0">
          <w:rPr>
            <w:rFonts w:cs="Times New Roman"/>
            <w:szCs w:val="24"/>
          </w:rPr>
          <w:t xml:space="preserve">.  </w:t>
        </w:r>
      </w:ins>
      <w:r>
        <w:rPr>
          <w:rFonts w:cs="Times New Roman"/>
          <w:szCs w:val="24"/>
        </w:rPr>
        <w:t>.</w:t>
      </w:r>
    </w:p>
    <w:p w14:paraId="1E0FBC8A" w14:textId="048E81D8" w:rsidR="00B21A8A" w:rsidRDefault="00B21A8A" w:rsidP="007407DF">
      <w:pPr>
        <w:pStyle w:val="Bibliography"/>
        <w:rPr>
          <w:rFonts w:cs="Times New Roman"/>
          <w:szCs w:val="24"/>
        </w:rPr>
      </w:pPr>
      <w:r>
        <w:rPr>
          <w:rFonts w:cs="Times New Roman"/>
          <w:smallCaps/>
          <w:szCs w:val="24"/>
        </w:rPr>
        <w:t>Flisar, J</w:t>
      </w:r>
      <w:del w:id="2958" w:author="blake grills" w:date="2020-04-03T10:17:00Z">
        <w:r w:rsidR="00094B30" w:rsidDel="00CF64B0">
          <w:rPr>
            <w:rFonts w:cs="Times New Roman"/>
            <w:smallCaps/>
            <w:szCs w:val="24"/>
          </w:rPr>
          <w:delText xml:space="preserve">.  </w:delText>
        </w:r>
      </w:del>
      <w:ins w:id="2959" w:author="blake grills" w:date="2020-04-03T10:17:00Z">
        <w:r w:rsidR="00CF64B0">
          <w:rPr>
            <w:rFonts w:cs="Times New Roman"/>
            <w:smallCaps/>
            <w:szCs w:val="24"/>
          </w:rPr>
          <w:t xml:space="preserve">.  </w:t>
        </w:r>
      </w:ins>
      <w:r>
        <w:rPr>
          <w:rFonts w:cs="Times New Roman"/>
          <w:smallCaps/>
          <w:szCs w:val="24"/>
        </w:rPr>
        <w:t>and Podgorelec, V</w:t>
      </w:r>
      <w:del w:id="2960" w:author="blake grills" w:date="2020-04-03T10:17:00Z">
        <w:r w:rsidR="00094B30" w:rsidDel="00CF64B0">
          <w:rPr>
            <w:rFonts w:cs="Times New Roman"/>
            <w:smallCaps/>
            <w:szCs w:val="24"/>
          </w:rPr>
          <w:delText xml:space="preserve">.  </w:delText>
        </w:r>
      </w:del>
      <w:ins w:id="2961" w:author="blake grills" w:date="2020-04-03T10:17:00Z">
        <w:r w:rsidR="00CF64B0">
          <w:rPr>
            <w:rFonts w:cs="Times New Roman"/>
            <w:smallCaps/>
            <w:szCs w:val="24"/>
          </w:rPr>
          <w:t xml:space="preserve">.  </w:t>
        </w:r>
      </w:ins>
      <w:r>
        <w:rPr>
          <w:rFonts w:cs="Times New Roman"/>
          <w:szCs w:val="24"/>
        </w:rPr>
        <w:t>2019</w:t>
      </w:r>
      <w:del w:id="2962" w:author="blake grills" w:date="2020-04-03T10:17:00Z">
        <w:r w:rsidR="00094B30" w:rsidDel="00CF64B0">
          <w:rPr>
            <w:rFonts w:cs="Times New Roman"/>
            <w:szCs w:val="24"/>
          </w:rPr>
          <w:delText xml:space="preserve">.  </w:delText>
        </w:r>
      </w:del>
      <w:ins w:id="2963" w:author="blake grills" w:date="2020-04-03T10:17:00Z">
        <w:r w:rsidR="00CF64B0">
          <w:rPr>
            <w:rFonts w:cs="Times New Roman"/>
            <w:szCs w:val="24"/>
          </w:rPr>
          <w:t xml:space="preserve">.  </w:t>
        </w:r>
      </w:ins>
      <w:r>
        <w:rPr>
          <w:rFonts w:cs="Times New Roman"/>
          <w:szCs w:val="24"/>
        </w:rPr>
        <w:t>Identification of Self-Admitted Technical Debt Using Enhanced Feature Selection Based on Word Embedding</w:t>
      </w:r>
      <w:del w:id="2964" w:author="blake grills" w:date="2020-04-03T10:17:00Z">
        <w:r w:rsidR="00094B30" w:rsidDel="00CF64B0">
          <w:rPr>
            <w:rFonts w:cs="Times New Roman"/>
            <w:szCs w:val="24"/>
          </w:rPr>
          <w:delText xml:space="preserve">.  </w:delText>
        </w:r>
      </w:del>
      <w:ins w:id="2965"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FF4F222" w:rsidR="00B21A8A" w:rsidRDefault="00B21A8A" w:rsidP="007407DF">
      <w:pPr>
        <w:pStyle w:val="Bibliography"/>
        <w:rPr>
          <w:rFonts w:cs="Times New Roman"/>
          <w:szCs w:val="24"/>
        </w:rPr>
      </w:pPr>
      <w:r>
        <w:rPr>
          <w:rFonts w:cs="Times New Roman"/>
          <w:smallCaps/>
          <w:szCs w:val="24"/>
        </w:rPr>
        <w:t>Fluri, B., Wursch, M., and Gall, H.C</w:t>
      </w:r>
      <w:del w:id="2966" w:author="blake grills" w:date="2020-04-03T10:17:00Z">
        <w:r w:rsidR="00094B30" w:rsidDel="00CF64B0">
          <w:rPr>
            <w:rFonts w:cs="Times New Roman"/>
            <w:smallCaps/>
            <w:szCs w:val="24"/>
          </w:rPr>
          <w:delText xml:space="preserve">.  </w:delText>
        </w:r>
      </w:del>
      <w:ins w:id="2967" w:author="blake grills" w:date="2020-04-03T10:17:00Z">
        <w:r w:rsidR="00CF64B0">
          <w:rPr>
            <w:rFonts w:cs="Times New Roman"/>
            <w:smallCaps/>
            <w:szCs w:val="24"/>
          </w:rPr>
          <w:t xml:space="preserve">.  </w:t>
        </w:r>
      </w:ins>
      <w:r>
        <w:rPr>
          <w:rFonts w:cs="Times New Roman"/>
          <w:szCs w:val="24"/>
        </w:rPr>
        <w:t>2007</w:t>
      </w:r>
      <w:del w:id="2968" w:author="blake grills" w:date="2020-04-03T10:17:00Z">
        <w:r w:rsidR="00094B30" w:rsidDel="00CF64B0">
          <w:rPr>
            <w:rFonts w:cs="Times New Roman"/>
            <w:szCs w:val="24"/>
          </w:rPr>
          <w:delText xml:space="preserve">.  </w:delText>
        </w:r>
      </w:del>
      <w:ins w:id="2969" w:author="blake grills" w:date="2020-04-03T10:17:00Z">
        <w:r w:rsidR="00CF64B0">
          <w:rPr>
            <w:rFonts w:cs="Times New Roman"/>
            <w:szCs w:val="24"/>
          </w:rPr>
          <w:t xml:space="preserve">.  </w:t>
        </w:r>
      </w:ins>
      <w:r>
        <w:rPr>
          <w:rFonts w:cs="Times New Roman"/>
          <w:szCs w:val="24"/>
        </w:rPr>
        <w:t>Do Code and Comments Co-Evolve? On the Relation between Source Code and Comment Changes</w:t>
      </w:r>
      <w:del w:id="2970" w:author="blake grills" w:date="2020-04-03T10:17:00Z">
        <w:r w:rsidR="00094B30" w:rsidDel="00CF64B0">
          <w:rPr>
            <w:rFonts w:cs="Times New Roman"/>
            <w:szCs w:val="24"/>
          </w:rPr>
          <w:delText xml:space="preserve">.  </w:delText>
        </w:r>
      </w:del>
      <w:ins w:id="2971" w:author="blake grills" w:date="2020-04-03T10:17:00Z">
        <w:r w:rsidR="00CF64B0">
          <w:rPr>
            <w:rFonts w:cs="Times New Roman"/>
            <w:szCs w:val="24"/>
          </w:rPr>
          <w:t xml:space="preserve">.  </w:t>
        </w:r>
      </w:ins>
      <w:r>
        <w:rPr>
          <w:rFonts w:cs="Times New Roman"/>
          <w:i/>
          <w:iCs/>
          <w:szCs w:val="24"/>
        </w:rPr>
        <w:t>14th Working Conference on Reverse Engineering (WCRE 2007)</w:t>
      </w:r>
      <w:r>
        <w:rPr>
          <w:rFonts w:cs="Times New Roman"/>
          <w:szCs w:val="24"/>
        </w:rPr>
        <w:t>, IEEE, 70–79.</w:t>
      </w:r>
    </w:p>
    <w:p w14:paraId="6B6B9651" w14:textId="16351E5E" w:rsidR="00B21A8A" w:rsidRDefault="00B21A8A" w:rsidP="007407DF">
      <w:pPr>
        <w:pStyle w:val="Bibliography"/>
        <w:rPr>
          <w:rFonts w:cs="Times New Roman"/>
          <w:szCs w:val="24"/>
        </w:rPr>
      </w:pPr>
      <w:r>
        <w:rPr>
          <w:rFonts w:cs="Times New Roman"/>
          <w:smallCaps/>
          <w:szCs w:val="24"/>
        </w:rPr>
        <w:t>Haiduc, S., Aponte, J., Moreno, L., and Marcus, A</w:t>
      </w:r>
      <w:del w:id="2972" w:author="blake grills" w:date="2020-04-03T10:17:00Z">
        <w:r w:rsidR="00094B30" w:rsidDel="00CF64B0">
          <w:rPr>
            <w:rFonts w:cs="Times New Roman"/>
            <w:smallCaps/>
            <w:szCs w:val="24"/>
          </w:rPr>
          <w:delText xml:space="preserve">.  </w:delText>
        </w:r>
      </w:del>
      <w:ins w:id="2973" w:author="blake grills" w:date="2020-04-03T10:17:00Z">
        <w:r w:rsidR="00CF64B0">
          <w:rPr>
            <w:rFonts w:cs="Times New Roman"/>
            <w:smallCaps/>
            <w:szCs w:val="24"/>
          </w:rPr>
          <w:t xml:space="preserve">.  </w:t>
        </w:r>
      </w:ins>
      <w:r>
        <w:rPr>
          <w:rFonts w:cs="Times New Roman"/>
          <w:szCs w:val="24"/>
        </w:rPr>
        <w:t>2010a</w:t>
      </w:r>
      <w:del w:id="2974" w:author="blake grills" w:date="2020-04-03T10:17:00Z">
        <w:r w:rsidR="00094B30" w:rsidDel="00CF64B0">
          <w:rPr>
            <w:rFonts w:cs="Times New Roman"/>
            <w:szCs w:val="24"/>
          </w:rPr>
          <w:delText xml:space="preserve">.  </w:delText>
        </w:r>
      </w:del>
      <w:ins w:id="2975"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2976" w:author="blake grills" w:date="2020-04-03T10:17:00Z">
        <w:r w:rsidR="00094B30" w:rsidDel="00CF64B0">
          <w:rPr>
            <w:rFonts w:cs="Times New Roman"/>
            <w:szCs w:val="24"/>
          </w:rPr>
          <w:delText xml:space="preserve">.  </w:delText>
        </w:r>
      </w:del>
      <w:ins w:id="2977"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19729F88" w14:textId="5418F450" w:rsidR="00B21A8A" w:rsidRDefault="00B21A8A" w:rsidP="007407DF">
      <w:pPr>
        <w:pStyle w:val="Bibliography"/>
        <w:rPr>
          <w:rFonts w:cs="Times New Roman"/>
          <w:szCs w:val="24"/>
        </w:rPr>
      </w:pPr>
      <w:r>
        <w:rPr>
          <w:rFonts w:cs="Times New Roman"/>
          <w:smallCaps/>
          <w:szCs w:val="24"/>
        </w:rPr>
        <w:t>Haiduc, S., Aponte, J., Moreno, L., and Marcus, A</w:t>
      </w:r>
      <w:del w:id="2978" w:author="blake grills" w:date="2020-04-03T10:17:00Z">
        <w:r w:rsidR="00094B30" w:rsidDel="00CF64B0">
          <w:rPr>
            <w:rFonts w:cs="Times New Roman"/>
            <w:smallCaps/>
            <w:szCs w:val="24"/>
          </w:rPr>
          <w:delText xml:space="preserve">.  </w:delText>
        </w:r>
      </w:del>
      <w:ins w:id="2979" w:author="blake grills" w:date="2020-04-03T10:17:00Z">
        <w:r w:rsidR="00CF64B0">
          <w:rPr>
            <w:rFonts w:cs="Times New Roman"/>
            <w:smallCaps/>
            <w:szCs w:val="24"/>
          </w:rPr>
          <w:t xml:space="preserve">.  </w:t>
        </w:r>
      </w:ins>
      <w:r>
        <w:rPr>
          <w:rFonts w:cs="Times New Roman"/>
          <w:szCs w:val="24"/>
        </w:rPr>
        <w:t>2010b</w:t>
      </w:r>
      <w:del w:id="2980" w:author="blake grills" w:date="2020-04-03T10:17:00Z">
        <w:r w:rsidR="00094B30" w:rsidDel="00CF64B0">
          <w:rPr>
            <w:rFonts w:cs="Times New Roman"/>
            <w:szCs w:val="24"/>
          </w:rPr>
          <w:delText xml:space="preserve">.  </w:delText>
        </w:r>
      </w:del>
      <w:ins w:id="2981"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2982" w:author="blake grills" w:date="2020-04-03T10:17:00Z">
        <w:r w:rsidR="00094B30" w:rsidDel="00CF64B0">
          <w:rPr>
            <w:rFonts w:cs="Times New Roman"/>
            <w:szCs w:val="24"/>
          </w:rPr>
          <w:delText xml:space="preserve">.  </w:delText>
        </w:r>
      </w:del>
      <w:ins w:id="2983"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5D5EF2DB" w14:textId="52235D50" w:rsidR="00B21A8A" w:rsidRDefault="00B21A8A" w:rsidP="007407DF">
      <w:pPr>
        <w:pStyle w:val="Bibliography"/>
        <w:rPr>
          <w:rFonts w:cs="Times New Roman"/>
          <w:szCs w:val="24"/>
        </w:rPr>
      </w:pPr>
      <w:r>
        <w:rPr>
          <w:rFonts w:cs="Times New Roman"/>
          <w:smallCaps/>
          <w:szCs w:val="24"/>
        </w:rPr>
        <w:t>Haouari, D., Sahraoui, H., and Langlais, P</w:t>
      </w:r>
      <w:del w:id="2984" w:author="blake grills" w:date="2020-04-03T10:17:00Z">
        <w:r w:rsidR="00094B30" w:rsidDel="00CF64B0">
          <w:rPr>
            <w:rFonts w:cs="Times New Roman"/>
            <w:smallCaps/>
            <w:szCs w:val="24"/>
          </w:rPr>
          <w:delText xml:space="preserve">.  </w:delText>
        </w:r>
      </w:del>
      <w:ins w:id="2985" w:author="blake grills" w:date="2020-04-03T10:17:00Z">
        <w:r w:rsidR="00CF64B0">
          <w:rPr>
            <w:rFonts w:cs="Times New Roman"/>
            <w:smallCaps/>
            <w:szCs w:val="24"/>
          </w:rPr>
          <w:t xml:space="preserve">.  </w:t>
        </w:r>
      </w:ins>
      <w:r>
        <w:rPr>
          <w:rFonts w:cs="Times New Roman"/>
          <w:szCs w:val="24"/>
        </w:rPr>
        <w:t>2011</w:t>
      </w:r>
      <w:del w:id="2986" w:author="blake grills" w:date="2020-04-03T10:17:00Z">
        <w:r w:rsidR="00094B30" w:rsidDel="00CF64B0">
          <w:rPr>
            <w:rFonts w:cs="Times New Roman"/>
            <w:szCs w:val="24"/>
          </w:rPr>
          <w:delText xml:space="preserve">.  </w:delText>
        </w:r>
      </w:del>
      <w:ins w:id="2987" w:author="blake grills" w:date="2020-04-03T10:17:00Z">
        <w:r w:rsidR="00CF64B0">
          <w:rPr>
            <w:rFonts w:cs="Times New Roman"/>
            <w:szCs w:val="24"/>
          </w:rPr>
          <w:t xml:space="preserve">.  </w:t>
        </w:r>
      </w:ins>
      <w:r>
        <w:rPr>
          <w:rFonts w:cs="Times New Roman"/>
          <w:szCs w:val="24"/>
        </w:rPr>
        <w:t>How Good is Your Comment? A Study of Comments in Java Programs</w:t>
      </w:r>
      <w:del w:id="2988" w:author="blake grills" w:date="2020-04-03T10:17:00Z">
        <w:r w:rsidR="00094B30" w:rsidDel="00CF64B0">
          <w:rPr>
            <w:rFonts w:cs="Times New Roman"/>
            <w:szCs w:val="24"/>
          </w:rPr>
          <w:delText xml:space="preserve">.  </w:delText>
        </w:r>
      </w:del>
      <w:ins w:id="2989" w:author="blake grills" w:date="2020-04-03T10:17:00Z">
        <w:r w:rsidR="00CF64B0">
          <w:rPr>
            <w:rFonts w:cs="Times New Roman"/>
            <w:szCs w:val="24"/>
          </w:rPr>
          <w:t xml:space="preserve">.  </w:t>
        </w:r>
      </w:ins>
      <w:r>
        <w:rPr>
          <w:rFonts w:cs="Times New Roman"/>
          <w:i/>
          <w:iCs/>
          <w:szCs w:val="24"/>
        </w:rPr>
        <w:t>2011 International Symposium on Empirical Software Engineering and Measurement</w:t>
      </w:r>
      <w:r>
        <w:rPr>
          <w:rFonts w:cs="Times New Roman"/>
          <w:szCs w:val="24"/>
        </w:rPr>
        <w:t>, IEEE, 137–146.</w:t>
      </w:r>
    </w:p>
    <w:p w14:paraId="1E979C38" w14:textId="319C5C1B" w:rsidR="00B21A8A" w:rsidRDefault="00B21A8A" w:rsidP="007407DF">
      <w:pPr>
        <w:pStyle w:val="Bibliography"/>
        <w:rPr>
          <w:rFonts w:cs="Times New Roman"/>
          <w:szCs w:val="24"/>
        </w:rPr>
      </w:pPr>
      <w:r>
        <w:rPr>
          <w:rFonts w:cs="Times New Roman"/>
          <w:smallCaps/>
          <w:szCs w:val="24"/>
        </w:rPr>
        <w:t>Linares-Vasquez, M., Cortes-Coy, L.F., Aponte, J., and Poshyvanyk, D</w:t>
      </w:r>
      <w:del w:id="2990" w:author="blake grills" w:date="2020-04-03T10:17:00Z">
        <w:r w:rsidR="00094B30" w:rsidDel="00CF64B0">
          <w:rPr>
            <w:rFonts w:cs="Times New Roman"/>
            <w:smallCaps/>
            <w:szCs w:val="24"/>
          </w:rPr>
          <w:delText xml:space="preserve">.  </w:delText>
        </w:r>
      </w:del>
      <w:ins w:id="2991" w:author="blake grills" w:date="2020-04-03T10:17:00Z">
        <w:r w:rsidR="00CF64B0">
          <w:rPr>
            <w:rFonts w:cs="Times New Roman"/>
            <w:smallCaps/>
            <w:szCs w:val="24"/>
          </w:rPr>
          <w:t xml:space="preserve">.  </w:t>
        </w:r>
      </w:ins>
      <w:r>
        <w:rPr>
          <w:rFonts w:cs="Times New Roman"/>
          <w:szCs w:val="24"/>
        </w:rPr>
        <w:t>2015</w:t>
      </w:r>
      <w:del w:id="2992" w:author="blake grills" w:date="2020-04-03T10:17:00Z">
        <w:r w:rsidR="00094B30" w:rsidDel="00CF64B0">
          <w:rPr>
            <w:rFonts w:cs="Times New Roman"/>
            <w:szCs w:val="24"/>
          </w:rPr>
          <w:delText xml:space="preserve">.  </w:delText>
        </w:r>
      </w:del>
      <w:ins w:id="2993" w:author="blake grills" w:date="2020-04-03T10:17:00Z">
        <w:r w:rsidR="00CF64B0">
          <w:rPr>
            <w:rFonts w:cs="Times New Roman"/>
            <w:szCs w:val="24"/>
          </w:rPr>
          <w:t xml:space="preserve">.  </w:t>
        </w:r>
      </w:ins>
      <w:r>
        <w:rPr>
          <w:rFonts w:cs="Times New Roman"/>
          <w:szCs w:val="24"/>
        </w:rPr>
        <w:t>ChangeScribe: A Tool for Automatically Generating Commit Messages</w:t>
      </w:r>
      <w:del w:id="2994" w:author="blake grills" w:date="2020-04-03T10:17:00Z">
        <w:r w:rsidR="00094B30" w:rsidDel="00CF64B0">
          <w:rPr>
            <w:rFonts w:cs="Times New Roman"/>
            <w:szCs w:val="24"/>
          </w:rPr>
          <w:delText xml:space="preserve">.  </w:delText>
        </w:r>
      </w:del>
      <w:ins w:id="2995" w:author="blake grills" w:date="2020-04-03T10:17:00Z">
        <w:r w:rsidR="00CF64B0">
          <w:rPr>
            <w:rFonts w:cs="Times New Roman"/>
            <w:szCs w:val="24"/>
          </w:rPr>
          <w:t xml:space="preserve">.  </w:t>
        </w:r>
      </w:ins>
      <w:r>
        <w:rPr>
          <w:rFonts w:cs="Times New Roman"/>
          <w:i/>
          <w:iCs/>
          <w:szCs w:val="24"/>
        </w:rPr>
        <w:t>2015 IEEE/ACM 37th IEEE International Conference on Software Engineering</w:t>
      </w:r>
      <w:r>
        <w:rPr>
          <w:rFonts w:cs="Times New Roman"/>
          <w:szCs w:val="24"/>
        </w:rPr>
        <w:t>, IEEE, 709–712.</w:t>
      </w:r>
    </w:p>
    <w:p w14:paraId="3950CFF5" w14:textId="1E326523" w:rsidR="00B21A8A" w:rsidRDefault="00B21A8A" w:rsidP="007407DF">
      <w:pPr>
        <w:pStyle w:val="Bibliography"/>
        <w:rPr>
          <w:rFonts w:cs="Times New Roman"/>
          <w:szCs w:val="24"/>
        </w:rPr>
      </w:pPr>
      <w:r>
        <w:rPr>
          <w:rFonts w:cs="Times New Roman"/>
          <w:smallCaps/>
          <w:szCs w:val="24"/>
        </w:rPr>
        <w:t>Liu, M., Lang, B., and Gu, Z</w:t>
      </w:r>
      <w:del w:id="2996" w:author="blake grills" w:date="2020-04-03T10:17:00Z">
        <w:r w:rsidR="00094B30" w:rsidDel="00CF64B0">
          <w:rPr>
            <w:rFonts w:cs="Times New Roman"/>
            <w:smallCaps/>
            <w:szCs w:val="24"/>
          </w:rPr>
          <w:delText xml:space="preserve">.  </w:delText>
        </w:r>
      </w:del>
      <w:ins w:id="2997" w:author="blake grills" w:date="2020-04-03T10:17:00Z">
        <w:r w:rsidR="00CF64B0">
          <w:rPr>
            <w:rFonts w:cs="Times New Roman"/>
            <w:smallCaps/>
            <w:szCs w:val="24"/>
          </w:rPr>
          <w:t xml:space="preserve">.  </w:t>
        </w:r>
      </w:ins>
      <w:r>
        <w:rPr>
          <w:rFonts w:cs="Times New Roman"/>
          <w:szCs w:val="24"/>
        </w:rPr>
        <w:t>Calculating Semantic Similarity between Academic Articles using Topic Event and Ontology</w:t>
      </w:r>
      <w:del w:id="2998" w:author="blake grills" w:date="2020-04-03T10:17:00Z">
        <w:r w:rsidR="00094B30" w:rsidDel="00CF64B0">
          <w:rPr>
            <w:rFonts w:cs="Times New Roman"/>
            <w:szCs w:val="24"/>
          </w:rPr>
          <w:delText xml:space="preserve">.  </w:delText>
        </w:r>
      </w:del>
      <w:ins w:id="2999" w:author="blake grills" w:date="2020-04-03T10:17:00Z">
        <w:r w:rsidR="00CF64B0">
          <w:rPr>
            <w:rFonts w:cs="Times New Roman"/>
            <w:szCs w:val="24"/>
          </w:rPr>
          <w:t xml:space="preserve">.  </w:t>
        </w:r>
      </w:ins>
      <w:r>
        <w:rPr>
          <w:rFonts w:cs="Times New Roman"/>
          <w:szCs w:val="24"/>
        </w:rPr>
        <w:t>21.</w:t>
      </w:r>
    </w:p>
    <w:p w14:paraId="6C46CC02" w14:textId="42D3E00B" w:rsidR="00B21A8A" w:rsidRDefault="00B21A8A" w:rsidP="007407DF">
      <w:pPr>
        <w:pStyle w:val="Bibliography"/>
        <w:rPr>
          <w:rFonts w:cs="Times New Roman"/>
          <w:szCs w:val="24"/>
        </w:rPr>
      </w:pPr>
      <w:r>
        <w:rPr>
          <w:rFonts w:cs="Times New Roman"/>
          <w:smallCaps/>
          <w:szCs w:val="24"/>
        </w:rPr>
        <w:t>Maletic, J.I</w:t>
      </w:r>
      <w:del w:id="3000" w:author="blake grills" w:date="2020-04-03T10:17:00Z">
        <w:r w:rsidR="00094B30" w:rsidDel="00CF64B0">
          <w:rPr>
            <w:rFonts w:cs="Times New Roman"/>
            <w:smallCaps/>
            <w:szCs w:val="24"/>
          </w:rPr>
          <w:delText xml:space="preserve">.  </w:delText>
        </w:r>
      </w:del>
      <w:ins w:id="3001" w:author="blake grills" w:date="2020-04-03T10:17:00Z">
        <w:r w:rsidR="00CF64B0">
          <w:rPr>
            <w:rFonts w:cs="Times New Roman"/>
            <w:smallCaps/>
            <w:szCs w:val="24"/>
          </w:rPr>
          <w:t xml:space="preserve">.  </w:t>
        </w:r>
      </w:ins>
      <w:r>
        <w:rPr>
          <w:rFonts w:cs="Times New Roman"/>
          <w:smallCaps/>
          <w:szCs w:val="24"/>
        </w:rPr>
        <w:t>and Kagdi, H</w:t>
      </w:r>
      <w:del w:id="3002" w:author="blake grills" w:date="2020-04-03T10:17:00Z">
        <w:r w:rsidR="00094B30" w:rsidDel="00CF64B0">
          <w:rPr>
            <w:rFonts w:cs="Times New Roman"/>
            <w:smallCaps/>
            <w:szCs w:val="24"/>
          </w:rPr>
          <w:delText xml:space="preserve">.  </w:delText>
        </w:r>
      </w:del>
      <w:ins w:id="3003" w:author="blake grills" w:date="2020-04-03T10:17:00Z">
        <w:r w:rsidR="00CF64B0">
          <w:rPr>
            <w:rFonts w:cs="Times New Roman"/>
            <w:smallCaps/>
            <w:szCs w:val="24"/>
          </w:rPr>
          <w:t xml:space="preserve">.  </w:t>
        </w:r>
      </w:ins>
      <w:r>
        <w:rPr>
          <w:rFonts w:cs="Times New Roman"/>
          <w:szCs w:val="24"/>
        </w:rPr>
        <w:t>2008</w:t>
      </w:r>
      <w:del w:id="3004" w:author="blake grills" w:date="2020-04-03T10:17:00Z">
        <w:r w:rsidR="00094B30" w:rsidDel="00CF64B0">
          <w:rPr>
            <w:rFonts w:cs="Times New Roman"/>
            <w:szCs w:val="24"/>
          </w:rPr>
          <w:delText xml:space="preserve">.  </w:delText>
        </w:r>
      </w:del>
      <w:ins w:id="3005" w:author="blake grills" w:date="2020-04-03T10:17:00Z">
        <w:r w:rsidR="00CF64B0">
          <w:rPr>
            <w:rFonts w:cs="Times New Roman"/>
            <w:szCs w:val="24"/>
          </w:rPr>
          <w:t xml:space="preserve">.  </w:t>
        </w:r>
      </w:ins>
      <w:r>
        <w:rPr>
          <w:rFonts w:cs="Times New Roman"/>
          <w:szCs w:val="24"/>
        </w:rPr>
        <w:t>Expressiveness and effectiveness of program comprehension: Thoughts on future research directions</w:t>
      </w:r>
      <w:del w:id="3006" w:author="blake grills" w:date="2020-04-03T10:17:00Z">
        <w:r w:rsidR="00094B30" w:rsidDel="00CF64B0">
          <w:rPr>
            <w:rFonts w:cs="Times New Roman"/>
            <w:szCs w:val="24"/>
          </w:rPr>
          <w:delText xml:space="preserve">.  </w:delText>
        </w:r>
      </w:del>
      <w:ins w:id="3007" w:author="blake grills" w:date="2020-04-03T10:17:00Z">
        <w:r w:rsidR="00CF64B0">
          <w:rPr>
            <w:rFonts w:cs="Times New Roman"/>
            <w:szCs w:val="24"/>
          </w:rPr>
          <w:t xml:space="preserve">.  </w:t>
        </w:r>
      </w:ins>
      <w:r>
        <w:rPr>
          <w:rFonts w:cs="Times New Roman"/>
          <w:i/>
          <w:iCs/>
          <w:szCs w:val="24"/>
        </w:rPr>
        <w:t>2008 Frontiers of Software Maintenance</w:t>
      </w:r>
      <w:r>
        <w:rPr>
          <w:rFonts w:cs="Times New Roman"/>
          <w:szCs w:val="24"/>
        </w:rPr>
        <w:t>, IEEE, 31–37.</w:t>
      </w:r>
    </w:p>
    <w:p w14:paraId="730D590B" w14:textId="388AC981" w:rsidR="00B21A8A" w:rsidRDefault="00B21A8A" w:rsidP="007407DF">
      <w:pPr>
        <w:pStyle w:val="Bibliography"/>
        <w:rPr>
          <w:rFonts w:cs="Times New Roman"/>
          <w:szCs w:val="24"/>
        </w:rPr>
      </w:pPr>
      <w:r>
        <w:rPr>
          <w:rFonts w:cs="Times New Roman"/>
          <w:smallCaps/>
          <w:szCs w:val="24"/>
        </w:rPr>
        <w:t>McBurney, P.W</w:t>
      </w:r>
      <w:del w:id="3008" w:author="blake grills" w:date="2020-04-03T10:17:00Z">
        <w:r w:rsidR="00094B30" w:rsidDel="00CF64B0">
          <w:rPr>
            <w:rFonts w:cs="Times New Roman"/>
            <w:smallCaps/>
            <w:szCs w:val="24"/>
          </w:rPr>
          <w:delText xml:space="preserve">.  </w:delText>
        </w:r>
      </w:del>
      <w:ins w:id="3009" w:author="blake grills" w:date="2020-04-03T10:17:00Z">
        <w:r w:rsidR="00CF64B0">
          <w:rPr>
            <w:rFonts w:cs="Times New Roman"/>
            <w:smallCaps/>
            <w:szCs w:val="24"/>
          </w:rPr>
          <w:t xml:space="preserve">.  </w:t>
        </w:r>
      </w:ins>
      <w:r>
        <w:rPr>
          <w:rFonts w:cs="Times New Roman"/>
          <w:smallCaps/>
          <w:szCs w:val="24"/>
        </w:rPr>
        <w:t>and McMillan, C</w:t>
      </w:r>
      <w:del w:id="3010" w:author="blake grills" w:date="2020-04-03T10:17:00Z">
        <w:r w:rsidR="00094B30" w:rsidDel="00CF64B0">
          <w:rPr>
            <w:rFonts w:cs="Times New Roman"/>
            <w:smallCaps/>
            <w:szCs w:val="24"/>
          </w:rPr>
          <w:delText xml:space="preserve">.  </w:delText>
        </w:r>
      </w:del>
      <w:ins w:id="3011" w:author="blake grills" w:date="2020-04-03T10:17:00Z">
        <w:r w:rsidR="00CF64B0">
          <w:rPr>
            <w:rFonts w:cs="Times New Roman"/>
            <w:smallCaps/>
            <w:szCs w:val="24"/>
          </w:rPr>
          <w:t xml:space="preserve">.  </w:t>
        </w:r>
      </w:ins>
      <w:r>
        <w:rPr>
          <w:rFonts w:cs="Times New Roman"/>
          <w:szCs w:val="24"/>
        </w:rPr>
        <w:t>2016</w:t>
      </w:r>
      <w:del w:id="3012" w:author="blake grills" w:date="2020-04-03T10:17:00Z">
        <w:r w:rsidR="00094B30" w:rsidDel="00CF64B0">
          <w:rPr>
            <w:rFonts w:cs="Times New Roman"/>
            <w:szCs w:val="24"/>
          </w:rPr>
          <w:delText xml:space="preserve">.  </w:delText>
        </w:r>
      </w:del>
      <w:ins w:id="3013" w:author="blake grills" w:date="2020-04-03T10:17:00Z">
        <w:r w:rsidR="00CF64B0">
          <w:rPr>
            <w:rFonts w:cs="Times New Roman"/>
            <w:szCs w:val="24"/>
          </w:rPr>
          <w:t xml:space="preserve">.  </w:t>
        </w:r>
      </w:ins>
      <w:r>
        <w:rPr>
          <w:rFonts w:cs="Times New Roman"/>
          <w:szCs w:val="24"/>
        </w:rPr>
        <w:t>Automatic Source Code Summarization of Context for Java Methods</w:t>
      </w:r>
      <w:del w:id="3014" w:author="blake grills" w:date="2020-04-03T10:17:00Z">
        <w:r w:rsidR="00094B30" w:rsidDel="00CF64B0">
          <w:rPr>
            <w:rFonts w:cs="Times New Roman"/>
            <w:szCs w:val="24"/>
          </w:rPr>
          <w:delText xml:space="preserve">.  </w:delText>
        </w:r>
      </w:del>
      <w:ins w:id="3015"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2C484B7C" w:rsidR="00B21A8A" w:rsidRDefault="00B21A8A" w:rsidP="007407DF">
      <w:pPr>
        <w:pStyle w:val="Bibliography"/>
        <w:rPr>
          <w:rFonts w:cs="Times New Roman"/>
          <w:szCs w:val="24"/>
        </w:rPr>
      </w:pPr>
      <w:r>
        <w:rPr>
          <w:rFonts w:cs="Times New Roman"/>
          <w:smallCaps/>
          <w:szCs w:val="24"/>
        </w:rPr>
        <w:t>Movshovitz-Attias, D</w:t>
      </w:r>
      <w:del w:id="3016" w:author="blake grills" w:date="2020-04-03T10:17:00Z">
        <w:r w:rsidR="00094B30" w:rsidDel="00CF64B0">
          <w:rPr>
            <w:rFonts w:cs="Times New Roman"/>
            <w:smallCaps/>
            <w:szCs w:val="24"/>
          </w:rPr>
          <w:delText xml:space="preserve">.  </w:delText>
        </w:r>
      </w:del>
      <w:ins w:id="3017" w:author="blake grills" w:date="2020-04-03T10:17:00Z">
        <w:r w:rsidR="00CF64B0">
          <w:rPr>
            <w:rFonts w:cs="Times New Roman"/>
            <w:smallCaps/>
            <w:szCs w:val="24"/>
          </w:rPr>
          <w:t xml:space="preserve">.  </w:t>
        </w:r>
      </w:ins>
      <w:r>
        <w:rPr>
          <w:rFonts w:cs="Times New Roman"/>
          <w:smallCaps/>
          <w:szCs w:val="24"/>
        </w:rPr>
        <w:t>and Cohen, W.W</w:t>
      </w:r>
      <w:del w:id="3018" w:author="blake grills" w:date="2020-04-03T10:17:00Z">
        <w:r w:rsidR="00094B30" w:rsidDel="00CF64B0">
          <w:rPr>
            <w:rFonts w:cs="Times New Roman"/>
            <w:smallCaps/>
            <w:szCs w:val="24"/>
          </w:rPr>
          <w:delText xml:space="preserve">.  </w:delText>
        </w:r>
      </w:del>
      <w:ins w:id="3019" w:author="blake grills" w:date="2020-04-03T10:17:00Z">
        <w:r w:rsidR="00CF64B0">
          <w:rPr>
            <w:rFonts w:cs="Times New Roman"/>
            <w:smallCaps/>
            <w:szCs w:val="24"/>
          </w:rPr>
          <w:t xml:space="preserve">.  </w:t>
        </w:r>
      </w:ins>
      <w:r>
        <w:rPr>
          <w:rFonts w:cs="Times New Roman"/>
          <w:szCs w:val="24"/>
        </w:rPr>
        <w:t>Natural Language Models for Predicting Programming Comments</w:t>
      </w:r>
      <w:del w:id="3020" w:author="blake grills" w:date="2020-04-03T10:17:00Z">
        <w:r w:rsidR="00094B30" w:rsidDel="00CF64B0">
          <w:rPr>
            <w:rFonts w:cs="Times New Roman"/>
            <w:szCs w:val="24"/>
          </w:rPr>
          <w:delText xml:space="preserve">.  </w:delText>
        </w:r>
      </w:del>
      <w:ins w:id="3021" w:author="blake grills" w:date="2020-04-03T10:17:00Z">
        <w:r w:rsidR="00CF64B0">
          <w:rPr>
            <w:rFonts w:cs="Times New Roman"/>
            <w:szCs w:val="24"/>
          </w:rPr>
          <w:t xml:space="preserve">.  </w:t>
        </w:r>
      </w:ins>
      <w:r>
        <w:rPr>
          <w:rFonts w:cs="Times New Roman"/>
          <w:szCs w:val="24"/>
        </w:rPr>
        <w:t>6.</w:t>
      </w:r>
    </w:p>
    <w:p w14:paraId="2F18D4DE" w14:textId="6CB9BA27" w:rsidR="00B21A8A" w:rsidRDefault="00B21A8A" w:rsidP="007407DF">
      <w:pPr>
        <w:pStyle w:val="Bibliography"/>
        <w:rPr>
          <w:rFonts w:cs="Times New Roman"/>
          <w:szCs w:val="24"/>
        </w:rPr>
      </w:pPr>
      <w:r>
        <w:rPr>
          <w:rFonts w:cs="Times New Roman"/>
          <w:smallCaps/>
          <w:szCs w:val="24"/>
        </w:rPr>
        <w:t>Nakic-Alfirevic, T</w:t>
      </w:r>
      <w:del w:id="3022" w:author="blake grills" w:date="2020-04-03T10:17:00Z">
        <w:r w:rsidR="00094B30" w:rsidDel="00CF64B0">
          <w:rPr>
            <w:rFonts w:cs="Times New Roman"/>
            <w:smallCaps/>
            <w:szCs w:val="24"/>
          </w:rPr>
          <w:delText xml:space="preserve">.  </w:delText>
        </w:r>
      </w:del>
      <w:ins w:id="3023" w:author="blake grills" w:date="2020-04-03T10:17:00Z">
        <w:r w:rsidR="00CF64B0">
          <w:rPr>
            <w:rFonts w:cs="Times New Roman"/>
            <w:smallCaps/>
            <w:szCs w:val="24"/>
          </w:rPr>
          <w:t xml:space="preserve">.  </w:t>
        </w:r>
      </w:ins>
      <w:r>
        <w:rPr>
          <w:rFonts w:cs="Times New Roman"/>
          <w:smallCaps/>
          <w:szCs w:val="24"/>
        </w:rPr>
        <w:t>and Durek, M</w:t>
      </w:r>
      <w:del w:id="3024" w:author="blake grills" w:date="2020-04-03T10:17:00Z">
        <w:r w:rsidR="00094B30" w:rsidDel="00CF64B0">
          <w:rPr>
            <w:rFonts w:cs="Times New Roman"/>
            <w:smallCaps/>
            <w:szCs w:val="24"/>
          </w:rPr>
          <w:delText xml:space="preserve">.  </w:delText>
        </w:r>
      </w:del>
      <w:ins w:id="3025" w:author="blake grills" w:date="2020-04-03T10:17:00Z">
        <w:r w:rsidR="00CF64B0">
          <w:rPr>
            <w:rFonts w:cs="Times New Roman"/>
            <w:smallCaps/>
            <w:szCs w:val="24"/>
          </w:rPr>
          <w:t xml:space="preserve">.  </w:t>
        </w:r>
      </w:ins>
      <w:r>
        <w:rPr>
          <w:rFonts w:cs="Times New Roman"/>
          <w:szCs w:val="24"/>
        </w:rPr>
        <w:t>2004</w:t>
      </w:r>
      <w:del w:id="3026" w:author="blake grills" w:date="2020-04-03T10:17:00Z">
        <w:r w:rsidR="00094B30" w:rsidDel="00CF64B0">
          <w:rPr>
            <w:rFonts w:cs="Times New Roman"/>
            <w:szCs w:val="24"/>
          </w:rPr>
          <w:delText xml:space="preserve">.  </w:delText>
        </w:r>
      </w:del>
      <w:ins w:id="3027" w:author="blake grills" w:date="2020-04-03T10:17:00Z">
        <w:r w:rsidR="00CF64B0">
          <w:rPr>
            <w:rFonts w:cs="Times New Roman"/>
            <w:szCs w:val="24"/>
          </w:rPr>
          <w:t xml:space="preserve">.  </w:t>
        </w:r>
      </w:ins>
      <w:r>
        <w:rPr>
          <w:rFonts w:cs="Times New Roman"/>
          <w:szCs w:val="24"/>
        </w:rPr>
        <w:t>The Dvorak keyboard layout and possibilities of its regional adaptation</w:t>
      </w:r>
      <w:del w:id="3028" w:author="blake grills" w:date="2020-04-03T10:17:00Z">
        <w:r w:rsidR="00094B30" w:rsidDel="00CF64B0">
          <w:rPr>
            <w:rFonts w:cs="Times New Roman"/>
            <w:szCs w:val="24"/>
          </w:rPr>
          <w:delText xml:space="preserve">.  </w:delText>
        </w:r>
      </w:del>
      <w:ins w:id="3029" w:author="blake grills" w:date="2020-04-03T10:17:00Z">
        <w:r w:rsidR="00CF64B0">
          <w:rPr>
            <w:rFonts w:cs="Times New Roman"/>
            <w:szCs w:val="24"/>
          </w:rPr>
          <w:t xml:space="preserve">.  </w:t>
        </w:r>
      </w:ins>
      <w:r>
        <w:rPr>
          <w:rFonts w:cs="Times New Roman"/>
          <w:szCs w:val="24"/>
        </w:rPr>
        <w:t>6.</w:t>
      </w:r>
    </w:p>
    <w:p w14:paraId="66AB1705" w14:textId="2A04FC97" w:rsidR="00B21A8A" w:rsidRDefault="00B21A8A" w:rsidP="007407DF">
      <w:pPr>
        <w:pStyle w:val="Bibliography"/>
        <w:rPr>
          <w:rFonts w:cs="Times New Roman"/>
          <w:szCs w:val="24"/>
        </w:rPr>
      </w:pPr>
      <w:r>
        <w:rPr>
          <w:rFonts w:cs="Times New Roman"/>
          <w:smallCaps/>
          <w:szCs w:val="24"/>
        </w:rPr>
        <w:lastRenderedPageBreak/>
        <w:t>Norvig, P</w:t>
      </w:r>
      <w:del w:id="3030" w:author="blake grills" w:date="2020-04-03T10:17:00Z">
        <w:r w:rsidR="00094B30" w:rsidDel="00CF64B0">
          <w:rPr>
            <w:rFonts w:cs="Times New Roman"/>
            <w:smallCaps/>
            <w:szCs w:val="24"/>
          </w:rPr>
          <w:delText xml:space="preserve">.  </w:delText>
        </w:r>
      </w:del>
      <w:ins w:id="3031" w:author="blake grills" w:date="2020-04-03T10:17:00Z">
        <w:r w:rsidR="00CF64B0">
          <w:rPr>
            <w:rFonts w:cs="Times New Roman"/>
            <w:smallCaps/>
            <w:szCs w:val="24"/>
          </w:rPr>
          <w:t xml:space="preserve">.  </w:t>
        </w:r>
      </w:ins>
      <w:r>
        <w:rPr>
          <w:rFonts w:cs="Times New Roman"/>
          <w:szCs w:val="24"/>
        </w:rPr>
        <w:t>English Letter Frequency Counts: Mayzner Revisited or ETAOIN SRHLDCU</w:t>
      </w:r>
      <w:del w:id="3032" w:author="blake grills" w:date="2020-04-03T10:17:00Z">
        <w:r w:rsidR="00094B30" w:rsidDel="00CF64B0">
          <w:rPr>
            <w:rFonts w:cs="Times New Roman"/>
            <w:szCs w:val="24"/>
          </w:rPr>
          <w:delText xml:space="preserve">.  </w:delText>
        </w:r>
      </w:del>
      <w:ins w:id="3033" w:author="blake grills" w:date="2020-04-03T10:17:00Z">
        <w:r w:rsidR="00CF64B0">
          <w:rPr>
            <w:rFonts w:cs="Times New Roman"/>
            <w:szCs w:val="24"/>
          </w:rPr>
          <w:t xml:space="preserve">.  </w:t>
        </w:r>
      </w:ins>
      <w:r>
        <w:rPr>
          <w:rFonts w:cs="Times New Roman"/>
          <w:szCs w:val="24"/>
        </w:rPr>
        <w:t>https://norvig.com/mayzner.html.</w:t>
      </w:r>
    </w:p>
    <w:p w14:paraId="4C9F1ADE" w14:textId="6B30CB6E" w:rsidR="00B21A8A" w:rsidRDefault="00B21A8A" w:rsidP="007407DF">
      <w:pPr>
        <w:pStyle w:val="Bibliography"/>
        <w:rPr>
          <w:rFonts w:cs="Times New Roman"/>
          <w:szCs w:val="24"/>
        </w:rPr>
      </w:pPr>
      <w:r>
        <w:rPr>
          <w:rFonts w:cs="Times New Roman"/>
          <w:smallCaps/>
          <w:szCs w:val="24"/>
        </w:rPr>
        <w:t>paper-esem-2011.pdf</w:t>
      </w:r>
      <w:del w:id="3034" w:author="blake grills" w:date="2020-04-03T10:17:00Z">
        <w:r w:rsidR="00094B30" w:rsidDel="00CF64B0">
          <w:rPr>
            <w:rFonts w:cs="Times New Roman"/>
            <w:szCs w:val="24"/>
          </w:rPr>
          <w:delText xml:space="preserve">.  </w:delText>
        </w:r>
      </w:del>
      <w:ins w:id="3035" w:author="blake grills" w:date="2020-04-03T10:17:00Z">
        <w:r w:rsidR="00CF64B0">
          <w:rPr>
            <w:rFonts w:cs="Times New Roman"/>
            <w:szCs w:val="24"/>
          </w:rPr>
          <w:t xml:space="preserve">.  </w:t>
        </w:r>
      </w:ins>
      <w:r>
        <w:rPr>
          <w:rFonts w:cs="Times New Roman"/>
          <w:szCs w:val="24"/>
        </w:rPr>
        <w:t>.</w:t>
      </w:r>
    </w:p>
    <w:p w14:paraId="0ED6A0C0" w14:textId="0F40DFDD" w:rsidR="00B21A8A" w:rsidRDefault="00B21A8A" w:rsidP="007407DF">
      <w:pPr>
        <w:pStyle w:val="Bibliography"/>
        <w:rPr>
          <w:rFonts w:cs="Times New Roman"/>
          <w:szCs w:val="24"/>
        </w:rPr>
      </w:pPr>
      <w:r>
        <w:rPr>
          <w:rFonts w:cs="Times New Roman"/>
          <w:smallCaps/>
          <w:szCs w:val="24"/>
        </w:rPr>
        <w:t>Ren, Y</w:t>
      </w:r>
      <w:del w:id="3036" w:author="blake grills" w:date="2020-04-03T10:17:00Z">
        <w:r w:rsidR="00094B30" w:rsidDel="00CF64B0">
          <w:rPr>
            <w:rFonts w:cs="Times New Roman"/>
            <w:smallCaps/>
            <w:szCs w:val="24"/>
          </w:rPr>
          <w:delText xml:space="preserve">.  </w:delText>
        </w:r>
      </w:del>
      <w:ins w:id="3037" w:author="blake grills" w:date="2020-04-03T10:17:00Z">
        <w:r w:rsidR="00CF64B0">
          <w:rPr>
            <w:rFonts w:cs="Times New Roman"/>
            <w:smallCaps/>
            <w:szCs w:val="24"/>
          </w:rPr>
          <w:t xml:space="preserve">.  </w:t>
        </w:r>
      </w:ins>
      <w:r>
        <w:rPr>
          <w:rFonts w:cs="Times New Roman"/>
          <w:smallCaps/>
          <w:szCs w:val="24"/>
        </w:rPr>
        <w:t>and Ji, D</w:t>
      </w:r>
      <w:del w:id="3038" w:author="blake grills" w:date="2020-04-03T10:17:00Z">
        <w:r w:rsidR="00094B30" w:rsidDel="00CF64B0">
          <w:rPr>
            <w:rFonts w:cs="Times New Roman"/>
            <w:smallCaps/>
            <w:szCs w:val="24"/>
          </w:rPr>
          <w:delText xml:space="preserve">.  </w:delText>
        </w:r>
      </w:del>
      <w:ins w:id="3039" w:author="blake grills" w:date="2020-04-03T10:17:00Z">
        <w:r w:rsidR="00CF64B0">
          <w:rPr>
            <w:rFonts w:cs="Times New Roman"/>
            <w:smallCaps/>
            <w:szCs w:val="24"/>
          </w:rPr>
          <w:t xml:space="preserve">.  </w:t>
        </w:r>
      </w:ins>
      <w:r>
        <w:rPr>
          <w:rFonts w:cs="Times New Roman"/>
          <w:szCs w:val="24"/>
        </w:rPr>
        <w:t>2019</w:t>
      </w:r>
      <w:del w:id="3040" w:author="blake grills" w:date="2020-04-03T10:17:00Z">
        <w:r w:rsidR="00094B30" w:rsidDel="00CF64B0">
          <w:rPr>
            <w:rFonts w:cs="Times New Roman"/>
            <w:szCs w:val="24"/>
          </w:rPr>
          <w:delText xml:space="preserve">.  </w:delText>
        </w:r>
      </w:del>
      <w:ins w:id="3041" w:author="blake grills" w:date="2020-04-03T10:17:00Z">
        <w:r w:rsidR="00CF64B0">
          <w:rPr>
            <w:rFonts w:cs="Times New Roman"/>
            <w:szCs w:val="24"/>
          </w:rPr>
          <w:t xml:space="preserve">.  </w:t>
        </w:r>
      </w:ins>
      <w:r>
        <w:rPr>
          <w:rFonts w:cs="Times New Roman"/>
          <w:szCs w:val="24"/>
        </w:rPr>
        <w:t>Learning to Detect Deceptive Opinion Spam: A Survey</w:t>
      </w:r>
      <w:del w:id="3042" w:author="blake grills" w:date="2020-04-03T10:17:00Z">
        <w:r w:rsidR="00094B30" w:rsidDel="00CF64B0">
          <w:rPr>
            <w:rFonts w:cs="Times New Roman"/>
            <w:szCs w:val="24"/>
          </w:rPr>
          <w:delText xml:space="preserve">.  </w:delText>
        </w:r>
      </w:del>
      <w:ins w:id="3043"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CCD3311" w:rsidR="00B21A8A" w:rsidRDefault="00B21A8A" w:rsidP="007407DF">
      <w:pPr>
        <w:pStyle w:val="Bibliography"/>
        <w:rPr>
          <w:rFonts w:cs="Times New Roman"/>
          <w:szCs w:val="24"/>
        </w:rPr>
      </w:pPr>
      <w:r>
        <w:rPr>
          <w:rFonts w:cs="Times New Roman"/>
          <w:smallCaps/>
          <w:szCs w:val="24"/>
        </w:rPr>
        <w:t>scikit-learn developers</w:t>
      </w:r>
      <w:del w:id="3044" w:author="blake grills" w:date="2020-04-03T10:17:00Z">
        <w:r w:rsidR="00094B30" w:rsidDel="00CF64B0">
          <w:rPr>
            <w:rFonts w:cs="Times New Roman"/>
            <w:szCs w:val="24"/>
          </w:rPr>
          <w:delText xml:space="preserve">.  </w:delText>
        </w:r>
      </w:del>
      <w:ins w:id="3045" w:author="blake grills" w:date="2020-04-03T10:17:00Z">
        <w:r w:rsidR="00CF64B0">
          <w:rPr>
            <w:rFonts w:cs="Times New Roman"/>
            <w:szCs w:val="24"/>
          </w:rPr>
          <w:t xml:space="preserve">.  </w:t>
        </w:r>
      </w:ins>
      <w:r>
        <w:rPr>
          <w:rFonts w:cs="Times New Roman"/>
          <w:szCs w:val="24"/>
        </w:rPr>
        <w:t>1.10</w:t>
      </w:r>
      <w:del w:id="3046" w:author="blake grills" w:date="2020-04-03T10:17:00Z">
        <w:r w:rsidR="00094B30" w:rsidDel="00CF64B0">
          <w:rPr>
            <w:rFonts w:cs="Times New Roman"/>
            <w:szCs w:val="24"/>
          </w:rPr>
          <w:delText xml:space="preserve">.  </w:delText>
        </w:r>
      </w:del>
      <w:ins w:id="3047" w:author="blake grills" w:date="2020-04-03T10:17:00Z">
        <w:r w:rsidR="00CF64B0">
          <w:rPr>
            <w:rFonts w:cs="Times New Roman"/>
            <w:szCs w:val="24"/>
          </w:rPr>
          <w:t xml:space="preserve">.  </w:t>
        </w:r>
      </w:ins>
      <w:r>
        <w:rPr>
          <w:rFonts w:cs="Times New Roman"/>
          <w:szCs w:val="24"/>
        </w:rPr>
        <w:t>Decision Trees</w:t>
      </w:r>
      <w:del w:id="3048" w:author="blake grills" w:date="2020-04-03T10:17:00Z">
        <w:r w:rsidR="00094B30" w:rsidDel="00CF64B0">
          <w:rPr>
            <w:rFonts w:cs="Times New Roman"/>
            <w:szCs w:val="24"/>
          </w:rPr>
          <w:delText xml:space="preserve">.  </w:delText>
        </w:r>
      </w:del>
      <w:ins w:id="3049" w:author="blake grills" w:date="2020-04-03T10:17:00Z">
        <w:r w:rsidR="00CF64B0">
          <w:rPr>
            <w:rFonts w:cs="Times New Roman"/>
            <w:szCs w:val="24"/>
          </w:rPr>
          <w:t xml:space="preserve">.  </w:t>
        </w:r>
      </w:ins>
      <w:r>
        <w:rPr>
          <w:rFonts w:cs="Times New Roman"/>
          <w:i/>
          <w:iCs/>
          <w:szCs w:val="24"/>
        </w:rPr>
        <w:t>scikit-learn</w:t>
      </w:r>
      <w:del w:id="3050" w:author="blake grills" w:date="2020-04-03T10:17:00Z">
        <w:r w:rsidR="00094B30" w:rsidDel="00CF64B0">
          <w:rPr>
            <w:rFonts w:cs="Times New Roman"/>
            <w:szCs w:val="24"/>
          </w:rPr>
          <w:delText xml:space="preserve">.  </w:delText>
        </w:r>
      </w:del>
      <w:ins w:id="3051" w:author="blake grills" w:date="2020-04-03T10:17:00Z">
        <w:r w:rsidR="00CF64B0">
          <w:rPr>
            <w:rFonts w:cs="Times New Roman"/>
            <w:szCs w:val="24"/>
          </w:rPr>
          <w:t xml:space="preserve">.  </w:t>
        </w:r>
      </w:ins>
      <w:r>
        <w:rPr>
          <w:rFonts w:cs="Times New Roman"/>
          <w:szCs w:val="24"/>
        </w:rPr>
        <w:t>https://scikit-learn.org/stable/modules/tree.html.</w:t>
      </w:r>
    </w:p>
    <w:p w14:paraId="1CEB0A4B" w14:textId="34BDD38D" w:rsidR="00B21A8A" w:rsidRDefault="00B21A8A" w:rsidP="007407DF">
      <w:pPr>
        <w:pStyle w:val="Bibliography"/>
        <w:rPr>
          <w:rFonts w:cs="Times New Roman"/>
          <w:szCs w:val="24"/>
        </w:rPr>
      </w:pPr>
      <w:r>
        <w:rPr>
          <w:rFonts w:cs="Times New Roman"/>
          <w:smallCaps/>
          <w:szCs w:val="24"/>
        </w:rPr>
        <w:t>SKLearn</w:t>
      </w:r>
      <w:del w:id="3052" w:author="blake grills" w:date="2020-04-03T10:17:00Z">
        <w:r w:rsidR="00094B30" w:rsidDel="00CF64B0">
          <w:rPr>
            <w:rFonts w:cs="Times New Roman"/>
            <w:szCs w:val="24"/>
          </w:rPr>
          <w:delText xml:space="preserve">.  </w:delText>
        </w:r>
      </w:del>
      <w:ins w:id="3053" w:author="blake grills" w:date="2020-04-03T10:17:00Z">
        <w:r w:rsidR="00CF64B0">
          <w:rPr>
            <w:rFonts w:cs="Times New Roman"/>
            <w:szCs w:val="24"/>
          </w:rPr>
          <w:t xml:space="preserve">.  </w:t>
        </w:r>
      </w:ins>
      <w:r>
        <w:rPr>
          <w:rFonts w:cs="Times New Roman"/>
          <w:szCs w:val="24"/>
        </w:rPr>
        <w:t>2019</w:t>
      </w:r>
      <w:del w:id="3054" w:author="blake grills" w:date="2020-04-03T10:17:00Z">
        <w:r w:rsidR="00094B30" w:rsidDel="00CF64B0">
          <w:rPr>
            <w:rFonts w:cs="Times New Roman"/>
            <w:szCs w:val="24"/>
          </w:rPr>
          <w:delText xml:space="preserve">.  </w:delText>
        </w:r>
      </w:del>
      <w:ins w:id="3055" w:author="blake grills" w:date="2020-04-03T10:17:00Z">
        <w:r w:rsidR="00CF64B0">
          <w:rPr>
            <w:rFonts w:cs="Times New Roman"/>
            <w:szCs w:val="24"/>
          </w:rPr>
          <w:t xml:space="preserve">.  </w:t>
        </w:r>
      </w:ins>
      <w:r>
        <w:rPr>
          <w:rFonts w:cs="Times New Roman"/>
          <w:szCs w:val="24"/>
        </w:rPr>
        <w:t>1.10 Decision Tree 1.10.1 Classification</w:t>
      </w:r>
      <w:del w:id="3056" w:author="blake grills" w:date="2020-04-03T10:17:00Z">
        <w:r w:rsidR="00094B30" w:rsidDel="00CF64B0">
          <w:rPr>
            <w:rFonts w:cs="Times New Roman"/>
            <w:szCs w:val="24"/>
          </w:rPr>
          <w:delText xml:space="preserve">.  </w:delText>
        </w:r>
      </w:del>
      <w:ins w:id="3057" w:author="blake grills" w:date="2020-04-03T10:17:00Z">
        <w:r w:rsidR="00CF64B0">
          <w:rPr>
            <w:rFonts w:cs="Times New Roman"/>
            <w:szCs w:val="24"/>
          </w:rPr>
          <w:t xml:space="preserve">.  </w:t>
        </w:r>
      </w:ins>
      <w:r>
        <w:rPr>
          <w:rFonts w:cs="Times New Roman"/>
          <w:szCs w:val="24"/>
        </w:rPr>
        <w:t>https://scikit-learn.org/stable/modules/tree.html.</w:t>
      </w:r>
    </w:p>
    <w:p w14:paraId="7FF6B20A" w14:textId="30E94F79" w:rsidR="00B21A8A" w:rsidRDefault="00B21A8A" w:rsidP="007407DF">
      <w:pPr>
        <w:pStyle w:val="Bibliography"/>
        <w:rPr>
          <w:rFonts w:cs="Times New Roman"/>
          <w:szCs w:val="24"/>
        </w:rPr>
      </w:pPr>
      <w:r>
        <w:rPr>
          <w:rFonts w:cs="Times New Roman"/>
          <w:smallCaps/>
          <w:szCs w:val="24"/>
        </w:rPr>
        <w:t>Song, X., Sun, H., Wang, X., and Yan, J</w:t>
      </w:r>
      <w:del w:id="3058" w:author="blake grills" w:date="2020-04-03T10:17:00Z">
        <w:r w:rsidR="00094B30" w:rsidDel="00CF64B0">
          <w:rPr>
            <w:rFonts w:cs="Times New Roman"/>
            <w:smallCaps/>
            <w:szCs w:val="24"/>
          </w:rPr>
          <w:delText xml:space="preserve">.  </w:delText>
        </w:r>
      </w:del>
      <w:ins w:id="3059" w:author="blake grills" w:date="2020-04-03T10:17:00Z">
        <w:r w:rsidR="00CF64B0">
          <w:rPr>
            <w:rFonts w:cs="Times New Roman"/>
            <w:smallCaps/>
            <w:szCs w:val="24"/>
          </w:rPr>
          <w:t xml:space="preserve">.  </w:t>
        </w:r>
      </w:ins>
      <w:r>
        <w:rPr>
          <w:rFonts w:cs="Times New Roman"/>
          <w:szCs w:val="24"/>
        </w:rPr>
        <w:t>2019</w:t>
      </w:r>
      <w:del w:id="3060" w:author="blake grills" w:date="2020-04-03T10:17:00Z">
        <w:r w:rsidR="00094B30" w:rsidDel="00CF64B0">
          <w:rPr>
            <w:rFonts w:cs="Times New Roman"/>
            <w:szCs w:val="24"/>
          </w:rPr>
          <w:delText xml:space="preserve">.  </w:delText>
        </w:r>
      </w:del>
      <w:ins w:id="3061" w:author="blake grills" w:date="2020-04-03T10:17:00Z">
        <w:r w:rsidR="00CF64B0">
          <w:rPr>
            <w:rFonts w:cs="Times New Roman"/>
            <w:szCs w:val="24"/>
          </w:rPr>
          <w:t xml:space="preserve">.  </w:t>
        </w:r>
      </w:ins>
      <w:r>
        <w:rPr>
          <w:rFonts w:cs="Times New Roman"/>
          <w:szCs w:val="24"/>
        </w:rPr>
        <w:t>A Survey of Automatic Generation of Source Code Comments: Algorithms and Techniques</w:t>
      </w:r>
      <w:del w:id="3062" w:author="blake grills" w:date="2020-04-03T10:17:00Z">
        <w:r w:rsidR="00094B30" w:rsidDel="00CF64B0">
          <w:rPr>
            <w:rFonts w:cs="Times New Roman"/>
            <w:szCs w:val="24"/>
          </w:rPr>
          <w:delText xml:space="preserve">.  </w:delText>
        </w:r>
      </w:del>
      <w:ins w:id="3063"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6264453B" w:rsidR="00B21A8A" w:rsidRDefault="00B21A8A" w:rsidP="007407DF">
      <w:pPr>
        <w:pStyle w:val="Bibliography"/>
        <w:rPr>
          <w:rFonts w:cs="Times New Roman"/>
          <w:szCs w:val="24"/>
        </w:rPr>
      </w:pPr>
      <w:r>
        <w:rPr>
          <w:rFonts w:cs="Times New Roman"/>
          <w:smallCaps/>
          <w:szCs w:val="24"/>
        </w:rPr>
        <w:t>Steidl, D., Hummel, B., and Juergens, E</w:t>
      </w:r>
      <w:del w:id="3064" w:author="blake grills" w:date="2020-04-03T10:17:00Z">
        <w:r w:rsidR="00094B30" w:rsidDel="00CF64B0">
          <w:rPr>
            <w:rFonts w:cs="Times New Roman"/>
            <w:smallCaps/>
            <w:szCs w:val="24"/>
          </w:rPr>
          <w:delText xml:space="preserve">.  </w:delText>
        </w:r>
      </w:del>
      <w:ins w:id="3065" w:author="blake grills" w:date="2020-04-03T10:17:00Z">
        <w:r w:rsidR="00CF64B0">
          <w:rPr>
            <w:rFonts w:cs="Times New Roman"/>
            <w:smallCaps/>
            <w:szCs w:val="24"/>
          </w:rPr>
          <w:t xml:space="preserve">.  </w:t>
        </w:r>
      </w:ins>
      <w:r>
        <w:rPr>
          <w:rFonts w:cs="Times New Roman"/>
          <w:szCs w:val="24"/>
        </w:rPr>
        <w:t>2013</w:t>
      </w:r>
      <w:del w:id="3066" w:author="blake grills" w:date="2020-04-03T10:17:00Z">
        <w:r w:rsidR="00094B30" w:rsidDel="00CF64B0">
          <w:rPr>
            <w:rFonts w:cs="Times New Roman"/>
            <w:szCs w:val="24"/>
          </w:rPr>
          <w:delText xml:space="preserve">.  </w:delText>
        </w:r>
      </w:del>
      <w:ins w:id="3067" w:author="blake grills" w:date="2020-04-03T10:17:00Z">
        <w:r w:rsidR="00CF64B0">
          <w:rPr>
            <w:rFonts w:cs="Times New Roman"/>
            <w:szCs w:val="24"/>
          </w:rPr>
          <w:t xml:space="preserve">.  </w:t>
        </w:r>
      </w:ins>
      <w:r>
        <w:rPr>
          <w:rFonts w:cs="Times New Roman"/>
          <w:szCs w:val="24"/>
        </w:rPr>
        <w:t>Quality analysis of source code comments</w:t>
      </w:r>
      <w:del w:id="3068" w:author="blake grills" w:date="2020-04-03T10:17:00Z">
        <w:r w:rsidR="00094B30" w:rsidDel="00CF64B0">
          <w:rPr>
            <w:rFonts w:cs="Times New Roman"/>
            <w:szCs w:val="24"/>
          </w:rPr>
          <w:delText xml:space="preserve">.  </w:delText>
        </w:r>
      </w:del>
      <w:ins w:id="3069" w:author="blake grills" w:date="2020-04-03T10:17:00Z">
        <w:r w:rsidR="00CF64B0">
          <w:rPr>
            <w:rFonts w:cs="Times New Roman"/>
            <w:szCs w:val="24"/>
          </w:rPr>
          <w:t xml:space="preserve">.  </w:t>
        </w:r>
      </w:ins>
      <w:r>
        <w:rPr>
          <w:rFonts w:cs="Times New Roman"/>
          <w:i/>
          <w:iCs/>
          <w:szCs w:val="24"/>
        </w:rPr>
        <w:t>2013 21st International Conference on Program Comprehension (ICPC)</w:t>
      </w:r>
      <w:r>
        <w:rPr>
          <w:rFonts w:cs="Times New Roman"/>
          <w:szCs w:val="24"/>
        </w:rPr>
        <w:t>, IEEE, 83–92.</w:t>
      </w:r>
    </w:p>
    <w:p w14:paraId="7CC03B6C" w14:textId="795178E4" w:rsidR="00B21A8A" w:rsidRDefault="00B21A8A" w:rsidP="007407DF">
      <w:pPr>
        <w:pStyle w:val="Bibliography"/>
        <w:rPr>
          <w:rFonts w:cs="Times New Roman"/>
          <w:szCs w:val="24"/>
        </w:rPr>
      </w:pPr>
      <w:r>
        <w:rPr>
          <w:rFonts w:cs="Times New Roman"/>
          <w:smallCaps/>
          <w:szCs w:val="24"/>
        </w:rPr>
        <w:t>Storey, M.-A</w:t>
      </w:r>
      <w:del w:id="3070" w:author="blake grills" w:date="2020-04-03T10:17:00Z">
        <w:r w:rsidR="00094B30" w:rsidDel="00CF64B0">
          <w:rPr>
            <w:rFonts w:cs="Times New Roman"/>
            <w:smallCaps/>
            <w:szCs w:val="24"/>
          </w:rPr>
          <w:delText xml:space="preserve">.  </w:delText>
        </w:r>
      </w:del>
      <w:ins w:id="3071" w:author="blake grills" w:date="2020-04-03T10:17:00Z">
        <w:r w:rsidR="00CF64B0">
          <w:rPr>
            <w:rFonts w:cs="Times New Roman"/>
            <w:smallCaps/>
            <w:szCs w:val="24"/>
          </w:rPr>
          <w:t xml:space="preserve">.  </w:t>
        </w:r>
      </w:ins>
      <w:r>
        <w:rPr>
          <w:rFonts w:cs="Times New Roman"/>
          <w:szCs w:val="24"/>
        </w:rPr>
        <w:t>2005</w:t>
      </w:r>
      <w:del w:id="3072" w:author="blake grills" w:date="2020-04-03T10:17:00Z">
        <w:r w:rsidR="00094B30" w:rsidDel="00CF64B0">
          <w:rPr>
            <w:rFonts w:cs="Times New Roman"/>
            <w:szCs w:val="24"/>
          </w:rPr>
          <w:delText xml:space="preserve">.  </w:delText>
        </w:r>
      </w:del>
      <w:ins w:id="3073" w:author="blake grills" w:date="2020-04-03T10:17:00Z">
        <w:r w:rsidR="00CF64B0">
          <w:rPr>
            <w:rFonts w:cs="Times New Roman"/>
            <w:szCs w:val="24"/>
          </w:rPr>
          <w:t xml:space="preserve">.  </w:t>
        </w:r>
      </w:ins>
      <w:r>
        <w:rPr>
          <w:rFonts w:cs="Times New Roman"/>
          <w:szCs w:val="24"/>
        </w:rPr>
        <w:t>Theories, methods and tools in program comprehension: past, present and future</w:t>
      </w:r>
      <w:del w:id="3074" w:author="blake grills" w:date="2020-04-03T10:17:00Z">
        <w:r w:rsidR="00094B30" w:rsidDel="00CF64B0">
          <w:rPr>
            <w:rFonts w:cs="Times New Roman"/>
            <w:szCs w:val="24"/>
          </w:rPr>
          <w:delText xml:space="preserve">.  </w:delText>
        </w:r>
      </w:del>
      <w:ins w:id="3075" w:author="blake grills" w:date="2020-04-03T10:17:00Z">
        <w:r w:rsidR="00CF64B0">
          <w:rPr>
            <w:rFonts w:cs="Times New Roman"/>
            <w:szCs w:val="24"/>
          </w:rPr>
          <w:t xml:space="preserve">.  </w:t>
        </w:r>
      </w:ins>
      <w:r>
        <w:rPr>
          <w:rFonts w:cs="Times New Roman"/>
          <w:i/>
          <w:iCs/>
          <w:szCs w:val="24"/>
        </w:rPr>
        <w:t>13th International Workshop on Program Comprehension (IWPC’05)</w:t>
      </w:r>
      <w:r>
        <w:rPr>
          <w:rFonts w:cs="Times New Roman"/>
          <w:szCs w:val="24"/>
        </w:rPr>
        <w:t>, IEEE, 181–191.</w:t>
      </w:r>
    </w:p>
    <w:p w14:paraId="75B495F8" w14:textId="311C8863" w:rsidR="00B21A8A" w:rsidRDefault="00B21A8A" w:rsidP="007407DF">
      <w:pPr>
        <w:pStyle w:val="Bibliography"/>
        <w:rPr>
          <w:rFonts w:cs="Times New Roman"/>
          <w:szCs w:val="24"/>
        </w:rPr>
      </w:pPr>
      <w:r>
        <w:rPr>
          <w:rFonts w:cs="Times New Roman"/>
          <w:smallCaps/>
          <w:szCs w:val="24"/>
        </w:rPr>
        <w:t>United States District Court Northern District of California</w:t>
      </w:r>
      <w:del w:id="3076" w:author="blake grills" w:date="2020-04-03T10:17:00Z">
        <w:r w:rsidR="00094B30" w:rsidDel="00CF64B0">
          <w:rPr>
            <w:rFonts w:cs="Times New Roman"/>
            <w:szCs w:val="24"/>
          </w:rPr>
          <w:delText xml:space="preserve">.  </w:delText>
        </w:r>
      </w:del>
      <w:ins w:id="3077" w:author="blake grills" w:date="2020-04-03T10:17:00Z">
        <w:r w:rsidR="00CF64B0">
          <w:rPr>
            <w:rFonts w:cs="Times New Roman"/>
            <w:szCs w:val="24"/>
          </w:rPr>
          <w:t xml:space="preserve">.  </w:t>
        </w:r>
      </w:ins>
      <w:r>
        <w:rPr>
          <w:rFonts w:cs="Times New Roman"/>
          <w:szCs w:val="24"/>
        </w:rPr>
        <w:t>2017</w:t>
      </w:r>
      <w:del w:id="3078" w:author="blake grills" w:date="2020-04-03T10:17:00Z">
        <w:r w:rsidR="00094B30" w:rsidDel="00CF64B0">
          <w:rPr>
            <w:rFonts w:cs="Times New Roman"/>
            <w:szCs w:val="24"/>
          </w:rPr>
          <w:delText xml:space="preserve">.  </w:delText>
        </w:r>
      </w:del>
      <w:ins w:id="3079" w:author="blake grills" w:date="2020-04-03T10:17:00Z">
        <w:r w:rsidR="00CF64B0">
          <w:rPr>
            <w:rFonts w:cs="Times New Roman"/>
            <w:szCs w:val="24"/>
          </w:rPr>
          <w:t xml:space="preserve">.  </w:t>
        </w:r>
      </w:ins>
      <w:r>
        <w:rPr>
          <w:rFonts w:cs="Times New Roman"/>
          <w:szCs w:val="24"/>
        </w:rPr>
        <w:t>Artifex Software, Inc</w:t>
      </w:r>
      <w:del w:id="3080" w:author="blake grills" w:date="2020-04-03T10:17:00Z">
        <w:r w:rsidR="00094B30" w:rsidDel="00CF64B0">
          <w:rPr>
            <w:rFonts w:cs="Times New Roman"/>
            <w:szCs w:val="24"/>
          </w:rPr>
          <w:delText xml:space="preserve">.  </w:delText>
        </w:r>
      </w:del>
      <w:ins w:id="3081" w:author="blake grills" w:date="2020-04-03T10:17:00Z">
        <w:r w:rsidR="00CF64B0">
          <w:rPr>
            <w:rFonts w:cs="Times New Roman"/>
            <w:szCs w:val="24"/>
          </w:rPr>
          <w:t xml:space="preserve">.  </w:t>
        </w:r>
      </w:ins>
      <w:r>
        <w:rPr>
          <w:rFonts w:cs="Times New Roman"/>
          <w:szCs w:val="24"/>
        </w:rPr>
        <w:t>v</w:t>
      </w:r>
      <w:del w:id="3082" w:author="blake grills" w:date="2020-04-03T10:17:00Z">
        <w:r w:rsidR="00094B30" w:rsidDel="00CF64B0">
          <w:rPr>
            <w:rFonts w:cs="Times New Roman"/>
            <w:szCs w:val="24"/>
          </w:rPr>
          <w:delText xml:space="preserve">.  </w:delText>
        </w:r>
      </w:del>
      <w:ins w:id="3083" w:author="blake grills" w:date="2020-04-03T10:17:00Z">
        <w:r w:rsidR="00CF64B0">
          <w:rPr>
            <w:rFonts w:cs="Times New Roman"/>
            <w:szCs w:val="24"/>
          </w:rPr>
          <w:t xml:space="preserve">.  </w:t>
        </w:r>
      </w:ins>
      <w:r>
        <w:rPr>
          <w:rFonts w:cs="Times New Roman"/>
          <w:szCs w:val="24"/>
        </w:rPr>
        <w:t>Hancom, Inc</w:t>
      </w:r>
      <w:del w:id="3084" w:author="blake grills" w:date="2020-04-03T10:17:00Z">
        <w:r w:rsidR="00094B30" w:rsidDel="00CF64B0">
          <w:rPr>
            <w:rFonts w:cs="Times New Roman"/>
            <w:szCs w:val="24"/>
          </w:rPr>
          <w:delText xml:space="preserve">.  </w:delText>
        </w:r>
      </w:del>
      <w:ins w:id="3085" w:author="blake grills" w:date="2020-04-03T10:17:00Z">
        <w:r w:rsidR="00CF64B0">
          <w:rPr>
            <w:rFonts w:cs="Times New Roman"/>
            <w:szCs w:val="24"/>
          </w:rPr>
          <w:t xml:space="preserve">.  </w:t>
        </w:r>
      </w:ins>
      <w:r>
        <w:rPr>
          <w:rFonts w:cs="Times New Roman"/>
          <w:szCs w:val="24"/>
        </w:rPr>
        <w:t>https://casetext.com/case/artifex-software-inc-v-hancom-inc.</w:t>
      </w:r>
    </w:p>
    <w:p w14:paraId="2BEA2F20" w14:textId="02B4CA27" w:rsidR="00B21A8A" w:rsidRDefault="00B21A8A" w:rsidP="007407DF">
      <w:pPr>
        <w:pStyle w:val="Bibliography"/>
        <w:rPr>
          <w:rFonts w:cs="Times New Roman"/>
          <w:szCs w:val="24"/>
        </w:rPr>
      </w:pPr>
      <w:r>
        <w:rPr>
          <w:rFonts w:cs="Times New Roman"/>
          <w:smallCaps/>
          <w:szCs w:val="24"/>
        </w:rPr>
        <w:t>Vaughan-Nichols, S</w:t>
      </w:r>
      <w:del w:id="3086" w:author="blake grills" w:date="2020-04-03T10:17:00Z">
        <w:r w:rsidR="00094B30" w:rsidDel="00CF64B0">
          <w:rPr>
            <w:rFonts w:cs="Times New Roman"/>
            <w:smallCaps/>
            <w:szCs w:val="24"/>
          </w:rPr>
          <w:delText xml:space="preserve">.  </w:delText>
        </w:r>
      </w:del>
      <w:ins w:id="3087" w:author="blake grills" w:date="2020-04-03T10:17:00Z">
        <w:r w:rsidR="00CF64B0">
          <w:rPr>
            <w:rFonts w:cs="Times New Roman"/>
            <w:smallCaps/>
            <w:szCs w:val="24"/>
          </w:rPr>
          <w:t xml:space="preserve">.  </w:t>
        </w:r>
      </w:ins>
      <w:r>
        <w:rPr>
          <w:rFonts w:cs="Times New Roman"/>
          <w:szCs w:val="24"/>
        </w:rPr>
        <w:t>2015</w:t>
      </w:r>
      <w:del w:id="3088" w:author="blake grills" w:date="2020-04-03T10:17:00Z">
        <w:r w:rsidR="00094B30" w:rsidDel="00CF64B0">
          <w:rPr>
            <w:rFonts w:cs="Times New Roman"/>
            <w:szCs w:val="24"/>
          </w:rPr>
          <w:delText xml:space="preserve">.  </w:delText>
        </w:r>
      </w:del>
      <w:ins w:id="3089" w:author="blake grills" w:date="2020-04-03T10:17:00Z">
        <w:r w:rsidR="00CF64B0">
          <w:rPr>
            <w:rFonts w:cs="Times New Roman"/>
            <w:szCs w:val="24"/>
          </w:rPr>
          <w:t xml:space="preserve">.  </w:t>
        </w:r>
      </w:ins>
      <w:r>
        <w:rPr>
          <w:rFonts w:cs="Times New Roman"/>
          <w:szCs w:val="24"/>
        </w:rPr>
        <w:t>VMware sued for failure to comply with Linux license</w:t>
      </w:r>
      <w:del w:id="3090" w:author="blake grills" w:date="2020-04-03T10:17:00Z">
        <w:r w:rsidR="00094B30" w:rsidDel="00CF64B0">
          <w:rPr>
            <w:rFonts w:cs="Times New Roman"/>
            <w:szCs w:val="24"/>
          </w:rPr>
          <w:delText xml:space="preserve">.  </w:delText>
        </w:r>
      </w:del>
      <w:ins w:id="3091" w:author="blake grills" w:date="2020-04-03T10:17:00Z">
        <w:r w:rsidR="00CF64B0">
          <w:rPr>
            <w:rFonts w:cs="Times New Roman"/>
            <w:szCs w:val="24"/>
          </w:rPr>
          <w:t xml:space="preserve">.  </w:t>
        </w:r>
      </w:ins>
      <w:r>
        <w:rPr>
          <w:rFonts w:cs="Times New Roman"/>
          <w:szCs w:val="24"/>
        </w:rPr>
        <w:t>https://www.zdnet.com/article/vmware-sued-for-failure-to-comply-with-linuxs-license/.</w:t>
      </w:r>
    </w:p>
    <w:p w14:paraId="521EA4FB" w14:textId="7D1858EF" w:rsidR="00B21A8A" w:rsidRDefault="00B21A8A" w:rsidP="007407DF">
      <w:pPr>
        <w:pStyle w:val="Bibliography"/>
        <w:rPr>
          <w:rFonts w:cs="Times New Roman"/>
          <w:szCs w:val="24"/>
        </w:rPr>
      </w:pPr>
      <w:r>
        <w:rPr>
          <w:rFonts w:cs="Times New Roman"/>
          <w:smallCaps/>
          <w:szCs w:val="24"/>
        </w:rPr>
        <w:t>Von Mayrhauser, A</w:t>
      </w:r>
      <w:del w:id="3092" w:author="blake grills" w:date="2020-04-03T10:17:00Z">
        <w:r w:rsidR="00094B30" w:rsidDel="00CF64B0">
          <w:rPr>
            <w:rFonts w:cs="Times New Roman"/>
            <w:smallCaps/>
            <w:szCs w:val="24"/>
          </w:rPr>
          <w:delText xml:space="preserve">.  </w:delText>
        </w:r>
      </w:del>
      <w:ins w:id="3093" w:author="blake grills" w:date="2020-04-03T10:17:00Z">
        <w:r w:rsidR="00CF64B0">
          <w:rPr>
            <w:rFonts w:cs="Times New Roman"/>
            <w:smallCaps/>
            <w:szCs w:val="24"/>
          </w:rPr>
          <w:t xml:space="preserve">.  </w:t>
        </w:r>
      </w:ins>
      <w:r>
        <w:rPr>
          <w:rFonts w:cs="Times New Roman"/>
          <w:smallCaps/>
          <w:szCs w:val="24"/>
        </w:rPr>
        <w:t>and Vans, A.M</w:t>
      </w:r>
      <w:del w:id="3094" w:author="blake grills" w:date="2020-04-03T10:17:00Z">
        <w:r w:rsidR="00094B30" w:rsidDel="00CF64B0">
          <w:rPr>
            <w:rFonts w:cs="Times New Roman"/>
            <w:smallCaps/>
            <w:szCs w:val="24"/>
          </w:rPr>
          <w:delText xml:space="preserve">.  </w:delText>
        </w:r>
      </w:del>
      <w:ins w:id="3095" w:author="blake grills" w:date="2020-04-03T10:17:00Z">
        <w:r w:rsidR="00CF64B0">
          <w:rPr>
            <w:rFonts w:cs="Times New Roman"/>
            <w:smallCaps/>
            <w:szCs w:val="24"/>
          </w:rPr>
          <w:t xml:space="preserve">.  </w:t>
        </w:r>
      </w:ins>
      <w:r>
        <w:rPr>
          <w:rFonts w:cs="Times New Roman"/>
          <w:szCs w:val="24"/>
        </w:rPr>
        <w:t>1995</w:t>
      </w:r>
      <w:del w:id="3096" w:author="blake grills" w:date="2020-04-03T10:17:00Z">
        <w:r w:rsidR="00094B30" w:rsidDel="00CF64B0">
          <w:rPr>
            <w:rFonts w:cs="Times New Roman"/>
            <w:szCs w:val="24"/>
          </w:rPr>
          <w:delText xml:space="preserve">.  </w:delText>
        </w:r>
      </w:del>
      <w:ins w:id="3097" w:author="blake grills" w:date="2020-04-03T10:17:00Z">
        <w:r w:rsidR="00CF64B0">
          <w:rPr>
            <w:rFonts w:cs="Times New Roman"/>
            <w:szCs w:val="24"/>
          </w:rPr>
          <w:t xml:space="preserve">.  </w:t>
        </w:r>
      </w:ins>
      <w:r>
        <w:rPr>
          <w:rFonts w:cs="Times New Roman"/>
          <w:szCs w:val="24"/>
        </w:rPr>
        <w:t>Program comprehension during software maintenance and evolution</w:t>
      </w:r>
      <w:del w:id="3098" w:author="blake grills" w:date="2020-04-03T10:17:00Z">
        <w:r w:rsidR="00094B30" w:rsidDel="00CF64B0">
          <w:rPr>
            <w:rFonts w:cs="Times New Roman"/>
            <w:szCs w:val="24"/>
          </w:rPr>
          <w:delText xml:space="preserve">.  </w:delText>
        </w:r>
      </w:del>
      <w:ins w:id="3099" w:author="blake grills" w:date="2020-04-03T10:17:00Z">
        <w:r w:rsidR="00CF64B0">
          <w:rPr>
            <w:rFonts w:cs="Times New Roman"/>
            <w:szCs w:val="24"/>
          </w:rPr>
          <w:t xml:space="preserve">.  </w:t>
        </w:r>
      </w:ins>
      <w:r>
        <w:rPr>
          <w:rFonts w:cs="Times New Roman"/>
          <w:i/>
          <w:iCs/>
          <w:szCs w:val="24"/>
        </w:rPr>
        <w:t>28</w:t>
      </w:r>
      <w:r>
        <w:rPr>
          <w:rFonts w:cs="Times New Roman"/>
          <w:szCs w:val="24"/>
        </w:rPr>
        <w:t>, 8, 44–55.</w:t>
      </w:r>
    </w:p>
    <w:p w14:paraId="7CAC2086" w14:textId="24AF4BAE" w:rsidR="00B21A8A" w:rsidRDefault="00B21A8A" w:rsidP="007407DF">
      <w:pPr>
        <w:pStyle w:val="Bibliography"/>
        <w:rPr>
          <w:rFonts w:cs="Times New Roman"/>
          <w:szCs w:val="24"/>
        </w:rPr>
      </w:pPr>
      <w:r>
        <w:rPr>
          <w:rFonts w:cs="Times New Roman"/>
          <w:smallCaps/>
          <w:szCs w:val="24"/>
        </w:rPr>
        <w:t>Zaidman, A., Hamou-Lhadj, A., Greevy, O., and Rothlisberger, D</w:t>
      </w:r>
      <w:del w:id="3100" w:author="blake grills" w:date="2020-04-03T10:17:00Z">
        <w:r w:rsidR="00094B30" w:rsidDel="00CF64B0">
          <w:rPr>
            <w:rFonts w:cs="Times New Roman"/>
            <w:smallCaps/>
            <w:szCs w:val="24"/>
          </w:rPr>
          <w:delText xml:space="preserve">.  </w:delText>
        </w:r>
      </w:del>
      <w:ins w:id="3101" w:author="blake grills" w:date="2020-04-03T10:17:00Z">
        <w:r w:rsidR="00CF64B0">
          <w:rPr>
            <w:rFonts w:cs="Times New Roman"/>
            <w:smallCaps/>
            <w:szCs w:val="24"/>
          </w:rPr>
          <w:t xml:space="preserve">.  </w:t>
        </w:r>
      </w:ins>
      <w:r>
        <w:rPr>
          <w:rFonts w:cs="Times New Roman"/>
          <w:szCs w:val="24"/>
        </w:rPr>
        <w:t>2008</w:t>
      </w:r>
      <w:del w:id="3102" w:author="blake grills" w:date="2020-04-03T10:17:00Z">
        <w:r w:rsidR="00094B30" w:rsidDel="00CF64B0">
          <w:rPr>
            <w:rFonts w:cs="Times New Roman"/>
            <w:szCs w:val="24"/>
          </w:rPr>
          <w:delText xml:space="preserve">.  </w:delText>
        </w:r>
      </w:del>
      <w:ins w:id="3103" w:author="blake grills" w:date="2020-04-03T10:17:00Z">
        <w:r w:rsidR="00CF64B0">
          <w:rPr>
            <w:rFonts w:cs="Times New Roman"/>
            <w:szCs w:val="24"/>
          </w:rPr>
          <w:t xml:space="preserve">.  </w:t>
        </w:r>
      </w:ins>
      <w:r>
        <w:rPr>
          <w:rFonts w:cs="Times New Roman"/>
          <w:szCs w:val="24"/>
        </w:rPr>
        <w:t>Workshop on Program Comprehension through Dynamic Analysis (PCODA’08)</w:t>
      </w:r>
      <w:del w:id="3104" w:author="blake grills" w:date="2020-04-03T10:17:00Z">
        <w:r w:rsidR="00094B30" w:rsidDel="00CF64B0">
          <w:rPr>
            <w:rFonts w:cs="Times New Roman"/>
            <w:szCs w:val="24"/>
          </w:rPr>
          <w:delText xml:space="preserve">.  </w:delText>
        </w:r>
      </w:del>
      <w:ins w:id="3105" w:author="blake grills" w:date="2020-04-03T10:17:00Z">
        <w:r w:rsidR="00CF64B0">
          <w:rPr>
            <w:rFonts w:cs="Times New Roman"/>
            <w:szCs w:val="24"/>
          </w:rPr>
          <w:t xml:space="preserve">.  </w:t>
        </w:r>
      </w:ins>
      <w:r>
        <w:rPr>
          <w:rFonts w:cs="Times New Roman"/>
          <w:szCs w:val="24"/>
        </w:rPr>
        <w:t>2.</w:t>
      </w:r>
    </w:p>
    <w:p w14:paraId="7268B1BB" w14:textId="3F48731B" w:rsidR="00B21A8A" w:rsidRDefault="00B21A8A" w:rsidP="007407DF">
      <w:pPr>
        <w:pStyle w:val="Bibliography"/>
        <w:rPr>
          <w:rFonts w:cs="Times New Roman"/>
          <w:szCs w:val="24"/>
        </w:rPr>
      </w:pPr>
      <w:r>
        <w:rPr>
          <w:rFonts w:cs="Times New Roman"/>
          <w:smallCaps/>
          <w:szCs w:val="24"/>
        </w:rPr>
        <w:t>Zhou, S., Xu, X., Liu, Y., Chang, R., and Xiao, Y</w:t>
      </w:r>
      <w:del w:id="3106" w:author="blake grills" w:date="2020-04-03T10:17:00Z">
        <w:r w:rsidR="00094B30" w:rsidDel="00CF64B0">
          <w:rPr>
            <w:rFonts w:cs="Times New Roman"/>
            <w:smallCaps/>
            <w:szCs w:val="24"/>
          </w:rPr>
          <w:delText xml:space="preserve">.  </w:delText>
        </w:r>
      </w:del>
      <w:ins w:id="3107" w:author="blake grills" w:date="2020-04-03T10:17:00Z">
        <w:r w:rsidR="00CF64B0">
          <w:rPr>
            <w:rFonts w:cs="Times New Roman"/>
            <w:smallCaps/>
            <w:szCs w:val="24"/>
          </w:rPr>
          <w:t xml:space="preserve">.  </w:t>
        </w:r>
      </w:ins>
      <w:r>
        <w:rPr>
          <w:rFonts w:cs="Times New Roman"/>
          <w:szCs w:val="24"/>
        </w:rPr>
        <w:t>2019</w:t>
      </w:r>
      <w:del w:id="3108" w:author="blake grills" w:date="2020-04-03T10:17:00Z">
        <w:r w:rsidR="00094B30" w:rsidDel="00CF64B0">
          <w:rPr>
            <w:rFonts w:cs="Times New Roman"/>
            <w:szCs w:val="24"/>
          </w:rPr>
          <w:delText xml:space="preserve">.  </w:delText>
        </w:r>
      </w:del>
      <w:ins w:id="3109" w:author="blake grills" w:date="2020-04-03T10:17:00Z">
        <w:r w:rsidR="00CF64B0">
          <w:rPr>
            <w:rFonts w:cs="Times New Roman"/>
            <w:szCs w:val="24"/>
          </w:rPr>
          <w:t xml:space="preserve">.  </w:t>
        </w:r>
      </w:ins>
      <w:r>
        <w:rPr>
          <w:rFonts w:cs="Times New Roman"/>
          <w:szCs w:val="24"/>
        </w:rPr>
        <w:t>Text Similarity Measurement of Semantic Cognition Based on Word Vector Distance Decentralization With Clustering Analysis</w:t>
      </w:r>
      <w:del w:id="3110" w:author="blake grills" w:date="2020-04-03T10:17:00Z">
        <w:r w:rsidR="00094B30" w:rsidDel="00CF64B0">
          <w:rPr>
            <w:rFonts w:cs="Times New Roman"/>
            <w:szCs w:val="24"/>
          </w:rPr>
          <w:delText xml:space="preserve">.  </w:delText>
        </w:r>
      </w:del>
      <w:ins w:id="3111"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1" w:author="Michael Decker" w:date="2020-04-01T14:12:00Z" w:initials="MD">
    <w:p w14:paraId="05A25E25" w14:textId="7792637A" w:rsidR="005A0904" w:rsidRDefault="005A0904">
      <w:pPr>
        <w:pStyle w:val="CommentText"/>
      </w:pPr>
      <w:r>
        <w:rPr>
          <w:rStyle w:val="CommentReference"/>
        </w:rPr>
        <w:annotationRef/>
      </w:r>
      <w:r>
        <w:t>Missing open-source study</w:t>
      </w:r>
    </w:p>
  </w:comment>
  <w:comment w:id="786" w:author="Michael Decker" w:date="2020-04-01T17:09:00Z" w:initials="MD">
    <w:p w14:paraId="057A31FD" w14:textId="77777777" w:rsidR="005A0904" w:rsidRDefault="005A0904" w:rsidP="00A62AD6">
      <w:pPr>
        <w:pStyle w:val="CommentText"/>
      </w:pPr>
      <w:r>
        <w:rPr>
          <w:rStyle w:val="CommentReference"/>
        </w:rPr>
        <w:annotationRef/>
      </w:r>
      <w:r>
        <w:t>Fill this page</w:t>
      </w:r>
    </w:p>
  </w:comment>
  <w:comment w:id="875" w:author="Michael Decker" w:date="2020-04-01T18:12:00Z" w:initials="MD">
    <w:p w14:paraId="44E8D5EA" w14:textId="13376848" w:rsidR="005A0904" w:rsidRDefault="005A0904">
      <w:pPr>
        <w:pStyle w:val="CommentText"/>
      </w:pPr>
      <w:r>
        <w:rPr>
          <w:rStyle w:val="CommentReference"/>
        </w:rPr>
        <w:annotationRef/>
      </w:r>
      <w:r>
        <w:t>Should this be blank?</w:t>
      </w:r>
    </w:p>
  </w:comment>
  <w:comment w:id="908" w:author="Michael Decker" w:date="2020-04-01T17:24:00Z" w:initials="MD">
    <w:p w14:paraId="301FBD92" w14:textId="64EDC203" w:rsidR="005A0904" w:rsidRDefault="005A0904">
      <w:pPr>
        <w:pStyle w:val="CommentText"/>
      </w:pPr>
      <w:r>
        <w:rPr>
          <w:rStyle w:val="CommentReference"/>
        </w:rPr>
        <w:annotationRef/>
      </w:r>
      <w:r>
        <w:t>Is this still here, if not delete</w:t>
      </w:r>
    </w:p>
  </w:comment>
  <w:comment w:id="912" w:author="Michael Decker" w:date="2020-04-01T17:25:00Z" w:initials="MD">
    <w:p w14:paraId="1B37E022" w14:textId="38819FF8" w:rsidR="005A0904" w:rsidRDefault="005A0904">
      <w:pPr>
        <w:pStyle w:val="CommentText"/>
      </w:pPr>
      <w:r>
        <w:rPr>
          <w:rStyle w:val="CommentReference"/>
        </w:rPr>
        <w:annotationRef/>
      </w:r>
      <w:r>
        <w:t>They default parse as C.</w:t>
      </w:r>
    </w:p>
  </w:comment>
  <w:comment w:id="1054" w:author="Michael Decker" w:date="2020-04-01T17:28:00Z" w:initials="MD">
    <w:p w14:paraId="51756E7C" w14:textId="04DBDDA9" w:rsidR="003D7FE0" w:rsidRDefault="003D7FE0">
      <w:pPr>
        <w:pStyle w:val="CommentText"/>
      </w:pPr>
      <w:r>
        <w:rPr>
          <w:rStyle w:val="CommentReference"/>
        </w:rPr>
        <w:annotationRef/>
      </w:r>
      <w:r>
        <w:t>Put totals in.</w:t>
      </w:r>
    </w:p>
    <w:p w14:paraId="01D33D4B" w14:textId="2DBB9AD2" w:rsidR="003D7FE0" w:rsidRDefault="003D7FE0">
      <w:pPr>
        <w:pStyle w:val="CommentText"/>
      </w:pPr>
    </w:p>
    <w:p w14:paraId="112F2470" w14:textId="0DCA702B" w:rsidR="003D7FE0" w:rsidRDefault="003D7FE0">
      <w:pPr>
        <w:pStyle w:val="CommentText"/>
      </w:pPr>
      <w:r>
        <w:t>Pie chart of comment types.</w:t>
      </w:r>
    </w:p>
    <w:p w14:paraId="2E57F300" w14:textId="77777777" w:rsidR="003D7FE0" w:rsidRDefault="003D7FE0">
      <w:pPr>
        <w:pStyle w:val="CommentText"/>
      </w:pPr>
    </w:p>
    <w:p w14:paraId="47B32955" w14:textId="328D3FE8" w:rsidR="003D7FE0" w:rsidRDefault="003D7FE0">
      <w:pPr>
        <w:pStyle w:val="CommentText"/>
      </w:pPr>
      <w:r>
        <w:t>I want percent.  What percent are commented out code.  What percent of comments are line block/Doxygen/Javadoc</w:t>
      </w:r>
    </w:p>
    <w:p w14:paraId="4B793330" w14:textId="77777777" w:rsidR="003D7FE0" w:rsidRDefault="003D7FE0">
      <w:pPr>
        <w:pStyle w:val="CommentText"/>
      </w:pPr>
    </w:p>
    <w:p w14:paraId="5D58FEE5" w14:textId="06C54DBB" w:rsidR="003D7FE0" w:rsidRDefault="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3D7FE0" w:rsidRDefault="003D7FE0">
      <w:pPr>
        <w:pStyle w:val="CommentText"/>
      </w:pPr>
    </w:p>
    <w:p w14:paraId="469D9B0A" w14:textId="712EC2AD" w:rsidR="003D7FE0" w:rsidRDefault="003D7FE0">
      <w:pPr>
        <w:pStyle w:val="CommentText"/>
      </w:pPr>
      <w:r>
        <w:t>When you mentioned randomly distributed between language I interpreted that as evenly amongs langauges.  This shows that is not the case.</w:t>
      </w:r>
    </w:p>
  </w:comment>
  <w:comment w:id="1161" w:author="Michael Decker" w:date="2020-04-01T17:28:00Z" w:initials="MD">
    <w:p w14:paraId="53EAB8AD" w14:textId="77777777" w:rsidR="003D7FE0" w:rsidRDefault="003D7FE0" w:rsidP="003D7FE0">
      <w:pPr>
        <w:pStyle w:val="CommentText"/>
      </w:pPr>
      <w:r>
        <w:rPr>
          <w:rStyle w:val="CommentReference"/>
        </w:rPr>
        <w:annotationRef/>
      </w:r>
      <w:r>
        <w:t>Put totals in.</w:t>
      </w:r>
    </w:p>
    <w:p w14:paraId="6EBBB78F" w14:textId="77777777" w:rsidR="003D7FE0" w:rsidRDefault="003D7FE0" w:rsidP="003D7FE0">
      <w:pPr>
        <w:pStyle w:val="CommentText"/>
      </w:pPr>
    </w:p>
    <w:p w14:paraId="327DECAD" w14:textId="77777777" w:rsidR="003D7FE0" w:rsidRDefault="003D7FE0" w:rsidP="003D7FE0">
      <w:pPr>
        <w:pStyle w:val="CommentText"/>
      </w:pPr>
      <w:r>
        <w:t>Pie chart of comment types.</w:t>
      </w:r>
    </w:p>
    <w:p w14:paraId="23ED68EA" w14:textId="77777777" w:rsidR="003D7FE0" w:rsidRDefault="003D7FE0" w:rsidP="003D7FE0">
      <w:pPr>
        <w:pStyle w:val="CommentText"/>
      </w:pPr>
    </w:p>
    <w:p w14:paraId="65DE9818" w14:textId="77777777" w:rsidR="003D7FE0" w:rsidRDefault="003D7FE0" w:rsidP="003D7FE0">
      <w:pPr>
        <w:pStyle w:val="CommentText"/>
      </w:pPr>
      <w:r>
        <w:t>I want percent.  What percent are commented out code.  What percent of comments are line block/Doxygen/Javadoc</w:t>
      </w:r>
    </w:p>
    <w:p w14:paraId="277DCEAD" w14:textId="77777777" w:rsidR="003D7FE0" w:rsidRDefault="003D7FE0" w:rsidP="003D7FE0">
      <w:pPr>
        <w:pStyle w:val="CommentText"/>
      </w:pPr>
    </w:p>
    <w:p w14:paraId="206E834A" w14:textId="77777777" w:rsidR="003D7FE0" w:rsidRDefault="003D7FE0"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3D7FE0" w:rsidRDefault="003D7FE0" w:rsidP="003D7FE0">
      <w:pPr>
        <w:pStyle w:val="CommentText"/>
      </w:pPr>
    </w:p>
    <w:p w14:paraId="466D4A20" w14:textId="77777777" w:rsidR="003D7FE0" w:rsidRDefault="003D7FE0" w:rsidP="003D7FE0">
      <w:pPr>
        <w:pStyle w:val="CommentText"/>
      </w:pPr>
      <w:r>
        <w:t>When you mentioned randomly distributed between language I interpreted that as evenly amongs langauges.  This shows that is not the case.</w:t>
      </w:r>
    </w:p>
  </w:comment>
  <w:comment w:id="2649" w:author="Michael Decker" w:date="2020-04-01T20:44:00Z" w:initials="MD">
    <w:p w14:paraId="6B14E262" w14:textId="5440FE5F" w:rsidR="005A0904" w:rsidRDefault="005A0904">
      <w:pPr>
        <w:pStyle w:val="CommentText"/>
      </w:pPr>
      <w:r>
        <w:rPr>
          <w:rStyle w:val="CommentReference"/>
        </w:rPr>
        <w:annotationRef/>
      </w:r>
      <w:r>
        <w:t xml:space="preserve">This goes after you </w:t>
      </w:r>
    </w:p>
  </w:comment>
  <w:comment w:id="2725" w:author="Michael Decker" w:date="2020-04-01T19:20:00Z" w:initials="MD">
    <w:p w14:paraId="588A91A2" w14:textId="2E697AFC" w:rsidR="005A0904" w:rsidRDefault="005A0904">
      <w:pPr>
        <w:pStyle w:val="CommentText"/>
      </w:pPr>
      <w:r>
        <w:rPr>
          <w:rStyle w:val="CommentReference"/>
        </w:rPr>
        <w:annotationRef/>
      </w:r>
      <w:r>
        <w:t>You need this for each project individually and not on all 50 as a whole.  Also computer median of.  These between projects.</w:t>
      </w:r>
    </w:p>
    <w:p w14:paraId="4149F824" w14:textId="26E5D2B9" w:rsidR="005A0904" w:rsidRDefault="005A0904">
      <w:pPr>
        <w:pStyle w:val="CommentText"/>
      </w:pPr>
    </w:p>
    <w:p w14:paraId="59D1CDE9" w14:textId="52B5BCE8" w:rsidR="005A0904" w:rsidRDefault="005A0904">
      <w:pPr>
        <w:pStyle w:val="CommentText"/>
      </w:pPr>
      <w:r>
        <w:t>You need to give lots more info on the projects.  The name, language, #files, etc.</w:t>
      </w:r>
    </w:p>
    <w:p w14:paraId="4EB3F62D" w14:textId="77777777" w:rsidR="005A0904" w:rsidRDefault="005A0904">
      <w:pPr>
        <w:pStyle w:val="CommentText"/>
      </w:pPr>
    </w:p>
    <w:p w14:paraId="2E0E6FDE" w14:textId="6FEC3ACC" w:rsidR="005A0904" w:rsidRDefault="005A0904">
      <w:pPr>
        <w:pStyle w:val="CommentText"/>
      </w:pPr>
      <w:r>
        <w:t xml:space="preserve">You need to discuss the data completely and what the implications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057A31FD" w15:done="0"/>
  <w15:commentEx w15:paraId="44E8D5EA" w15:done="0"/>
  <w15:commentEx w15:paraId="301FBD92" w15:done="0"/>
  <w15:commentEx w15:paraId="1B37E022" w15:done="0"/>
  <w15:commentEx w15:paraId="469D9B0A" w15:done="0"/>
  <w15:commentEx w15:paraId="466D4A20" w15:done="0"/>
  <w15:commentEx w15:paraId="6B14E262" w15:done="0"/>
  <w15:commentEx w15:paraId="2E0E6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057A31FD" w16cid:durableId="223072EB"/>
  <w16cid:commentId w16cid:paraId="44E8D5EA" w16cid:durableId="222F582A"/>
  <w16cid:commentId w16cid:paraId="301FBD92" w16cid:durableId="222F4CCB"/>
  <w16cid:commentId w16cid:paraId="1B37E022" w16cid:durableId="222F4D0B"/>
  <w16cid:commentId w16cid:paraId="469D9B0A" w16cid:durableId="222F4DB3"/>
  <w16cid:commentId w16cid:paraId="466D4A20" w16cid:durableId="2230F6D9"/>
  <w16cid:commentId w16cid:paraId="6B14E262" w16cid:durableId="222F7BC1"/>
  <w16cid:commentId w16cid:paraId="2E0E6FDE" w16cid:durableId="222F6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738BB3" w14:textId="77777777" w:rsidR="004653C4" w:rsidRDefault="004653C4" w:rsidP="0082705B">
      <w:pPr>
        <w:spacing w:after="0" w:line="240" w:lineRule="auto"/>
      </w:pPr>
      <w:r>
        <w:separator/>
      </w:r>
    </w:p>
  </w:endnote>
  <w:endnote w:type="continuationSeparator" w:id="0">
    <w:p w14:paraId="45E472F0" w14:textId="77777777" w:rsidR="004653C4" w:rsidRDefault="004653C4"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9FF485" w14:textId="77777777" w:rsidR="004653C4" w:rsidRDefault="004653C4" w:rsidP="0082705B">
      <w:pPr>
        <w:spacing w:after="0" w:line="240" w:lineRule="auto"/>
      </w:pPr>
      <w:r>
        <w:separator/>
      </w:r>
    </w:p>
  </w:footnote>
  <w:footnote w:type="continuationSeparator" w:id="0">
    <w:p w14:paraId="456C22F7" w14:textId="77777777" w:rsidR="004653C4" w:rsidRDefault="004653C4"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D7FE0"/>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697D"/>
    <w:rsid w:val="00712394"/>
    <w:rsid w:val="007135BC"/>
    <w:rsid w:val="00715B6A"/>
    <w:rsid w:val="00717EB4"/>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3A7A"/>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11164"/>
    <w:rsid w:val="00916E39"/>
    <w:rsid w:val="0092253C"/>
    <w:rsid w:val="00923AE8"/>
    <w:rsid w:val="009256C9"/>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4538"/>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659FC"/>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67B09F9-B677-45FD-8775-F53738C1B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08</TotalTime>
  <Pages>84</Pages>
  <Words>34160</Words>
  <Characters>194713</Characters>
  <Application>Microsoft Office Word</Application>
  <DocSecurity>0</DocSecurity>
  <Lines>1622</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458</cp:revision>
  <dcterms:created xsi:type="dcterms:W3CDTF">2020-02-04T18:25:00Z</dcterms:created>
  <dcterms:modified xsi:type="dcterms:W3CDTF">2020-04-0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